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B16070" w14:textId="77777777" w:rsidR="009A4B37" w:rsidRPr="00F81BC6" w:rsidRDefault="009A4B37">
      <w:pPr>
        <w:rPr>
          <w:rFonts w:cs="Times New Roman"/>
          <w:b/>
          <w:bCs/>
          <w:szCs w:val="24"/>
        </w:rPr>
      </w:pPr>
    </w:p>
    <w:p w14:paraId="50941D5C" w14:textId="77777777" w:rsidR="00FB32F9" w:rsidRPr="00F81BC6" w:rsidRDefault="00FB32F9">
      <w:pPr>
        <w:rPr>
          <w:rFonts w:cs="Times New Roman"/>
          <w:b/>
          <w:bCs/>
          <w:szCs w:val="24"/>
        </w:rPr>
      </w:pPr>
    </w:p>
    <w:p w14:paraId="2A2B06AF" w14:textId="77777777" w:rsidR="00FB32F9" w:rsidRPr="00F81BC6" w:rsidRDefault="00FB32F9">
      <w:pPr>
        <w:rPr>
          <w:rFonts w:cs="Times New Roman"/>
          <w:b/>
          <w:bCs/>
          <w:szCs w:val="24"/>
        </w:rPr>
      </w:pPr>
    </w:p>
    <w:p w14:paraId="171D54E0" w14:textId="2C02287F" w:rsidR="0000187D" w:rsidRPr="00F81BC6" w:rsidRDefault="0037320E" w:rsidP="0000187D">
      <w:pPr>
        <w:jc w:val="center"/>
        <w:rPr>
          <w:rFonts w:cs="Times New Roman"/>
          <w:b/>
          <w:bCs/>
        </w:rPr>
        <w:sectPr w:rsidR="0000187D" w:rsidRPr="00F81BC6" w:rsidSect="00537360">
          <w:footerReference w:type="default" r:id="rId8"/>
          <w:pgSz w:w="12240" w:h="15840"/>
          <w:pgMar w:top="1417" w:right="1417" w:bottom="1417" w:left="1417" w:header="720" w:footer="720" w:gutter="0"/>
          <w:pgNumType w:fmt="lowerRoman" w:start="1"/>
          <w:cols w:space="720"/>
          <w:docGrid w:linePitch="360"/>
        </w:sectPr>
      </w:pPr>
      <w:r w:rsidRPr="00F81BC6">
        <w:rPr>
          <w:rFonts w:cs="Times New Roman"/>
          <w:b/>
          <w:bCs/>
        </w:rPr>
        <w:t xml:space="preserve">Titre : Prédiction de l'abondance, la biomasse et la richesse totale des vers de terre </w:t>
      </w:r>
      <w:r w:rsidRPr="00F81BC6">
        <w:rPr>
          <w:rFonts w:cs="Times New Roman"/>
          <w:b/>
          <w:bCs/>
        </w:rPr>
        <w:br/>
        <w:t xml:space="preserve">en France </w:t>
      </w:r>
      <w:r w:rsidR="00FB32F9" w:rsidRPr="00F81BC6">
        <w:rPr>
          <w:rFonts w:cs="Times New Roman"/>
          <w:b/>
          <w:bCs/>
        </w:rPr>
        <w:t>métropolitaine :</w:t>
      </w:r>
      <w:r w:rsidRPr="00F81BC6">
        <w:rPr>
          <w:rFonts w:cs="Times New Roman"/>
          <w:b/>
          <w:bCs/>
        </w:rPr>
        <w:t xml:space="preserve"> un outil pour la surveillance biologique du territoire et la conservation de la biodiversité des sols.</w:t>
      </w:r>
    </w:p>
    <w:p w14:paraId="1DC27ECD" w14:textId="3434F460" w:rsidR="00E636DD" w:rsidRPr="00F81BC6" w:rsidRDefault="00AF40D7" w:rsidP="0000187D">
      <w:pPr>
        <w:pStyle w:val="Heading1"/>
        <w:rPr>
          <w:rFonts w:cs="Times New Roman"/>
        </w:rPr>
      </w:pPr>
      <w:r w:rsidRPr="00F81BC6">
        <w:rPr>
          <w:rFonts w:cs="Times New Roman"/>
        </w:rPr>
        <w:lastRenderedPageBreak/>
        <w:t>Introduction</w:t>
      </w:r>
    </w:p>
    <w:p w14:paraId="2B5B7864" w14:textId="4D002401" w:rsidR="0037320E" w:rsidRPr="00F81BC6" w:rsidRDefault="0037320E" w:rsidP="0037320E">
      <w:pPr>
        <w:rPr>
          <w:rFonts w:cs="Times New Roman"/>
        </w:rPr>
      </w:pPr>
      <w:r w:rsidRPr="00F81BC6">
        <w:rPr>
          <w:rFonts w:cs="Times New Roman"/>
        </w:rPr>
        <w:t xml:space="preserve">La biodiversité des écosystèmes terrestres est majoritairement constituée par la faune vivant dans le sol </w:t>
      </w:r>
      <w:r w:rsidRPr="00F81BC6">
        <w:rPr>
          <w:rFonts w:cs="Times New Roman"/>
        </w:rPr>
        <w:fldChar w:fldCharType="begin"/>
      </w:r>
      <w:r w:rsidR="005D3C06">
        <w:rPr>
          <w:rFonts w:cs="Times New Roman"/>
        </w:rPr>
        <w:instrText xml:space="preserve"> ADDIN ZOTERO_ITEM CSL_CITATION {"citationID":"mifKAOmN","properties":{"unsorted":true,"formattedCitation":"(FAO, 2020; Anthony et al., 2023)","plainCitation":"(FAO, 2020; Anthony et al., 2023)","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id":1162,"uris":["http://zotero.org/users/7119014/items/KEQGTPJF"],"itemData":{"id":1162,"type":"article-journal","abstract":"Abstrait\nLe sol est un immense habitat pour divers organismes de l’arbre de vie, mais le nombre exact d’organismes qui y vivent est étonnamment inconnu. Les efforts antérieurs visant à énumérer la biodiversité des sols ne prennent en compte que certains types d'organismes (par exemple, les animaux) ou rapportent des valeurs pour divers groupes sans séparer les espèces qui vivent dans le sol par rapport aux autres habitats. Ici, nous avons examiné la littérature sur la biodiversité pour montrer que le sol abrite probablement 59 ± 15 % des espèces sur Terre. Nous estimons donc une biodiversité des sols environ deux fois plus grande que les estimations précédentes, et nous incluons des représentants des organismes les plus simples (microbiens) aux plus complexes (mammifères). Les Enchytraeidae ont le plus grand pourcentage d'espèces dans le sol (98,6 %), suivis des champignons (90 %), des Plantae (85,5 %) et des Isoptera (84,2 %). Nos résultats démontrent que le sol est l’habitat singulier le plus diversifié en termes de biodiversité. En utilisant cette estimation de la biodiversité des sols, nous pouvons plaider de manière plus précise et quantitative en faveur de la conservation et de la restauration des organismes du sol en tant qu’objectif central de l’Anthropocène.","container-title":"Proceedings of the National Academy of Sciences","DOI":"10.1073/pnas.2304663120","issue":"33","note":"publisher: Proceedings of the National Academy of Sciences","page":"e2304663120","source":"pnas.org (Atypon)","title":"Enumerating soil biodiversity","volume":"120","author":[{"family":"Anthony","given":"Mark A."},{"family":"Bender","given":"S. Franz"},{"family":"Heijden","given":"Marcel GA","non-dropping-particle":"van der"}],"issued":{"date-parts":[["2023",8,15]]}}}],"schema":"https://github.com/citation-style-language/schema/raw/master/csl-citation.json"} </w:instrText>
      </w:r>
      <w:r w:rsidRPr="00F81BC6">
        <w:rPr>
          <w:rFonts w:cs="Times New Roman"/>
        </w:rPr>
        <w:fldChar w:fldCharType="separate"/>
      </w:r>
      <w:r w:rsidR="005D3C06" w:rsidRPr="005D3C06">
        <w:rPr>
          <w:rFonts w:cs="Times New Roman"/>
        </w:rPr>
        <w:t>(FAO, 2020; Anthony et al., 2023)</w:t>
      </w:r>
      <w:r w:rsidRPr="00F81BC6">
        <w:rPr>
          <w:rFonts w:cs="Times New Roman"/>
        </w:rPr>
        <w:fldChar w:fldCharType="end"/>
      </w:r>
      <w:r w:rsidR="009D4759">
        <w:rPr>
          <w:rStyle w:val="CommentReference"/>
          <w:rFonts w:cs="Times New Roman"/>
        </w:rPr>
        <w:t>.</w:t>
      </w:r>
      <w:r w:rsidR="008C20DD" w:rsidRPr="00F81BC6">
        <w:rPr>
          <w:rFonts w:cs="Times New Roman"/>
        </w:rPr>
        <w:t xml:space="preserve"> </w:t>
      </w:r>
      <w:r w:rsidR="0091354B">
        <w:rPr>
          <w:rFonts w:cs="Times New Roman"/>
        </w:rPr>
        <w:t>C</w:t>
      </w:r>
      <w:r w:rsidR="008C20DD" w:rsidRPr="00F81BC6">
        <w:rPr>
          <w:rFonts w:cs="Times New Roman"/>
        </w:rPr>
        <w:t>ette</w:t>
      </w:r>
      <w:r w:rsidRPr="00F81BC6">
        <w:rPr>
          <w:rFonts w:cs="Times New Roman"/>
        </w:rPr>
        <w:t xml:space="preserve"> faune du sol fournit une large gamme de services écosystémiques </w:t>
      </w:r>
      <w:r w:rsidRPr="00F81BC6">
        <w:rPr>
          <w:rFonts w:cs="Times New Roman"/>
        </w:rPr>
        <w:fldChar w:fldCharType="begin"/>
      </w:r>
      <w:r w:rsidRPr="00F81BC6">
        <w:rPr>
          <w:rFonts w:cs="Times New Roman"/>
        </w:rPr>
        <w:instrText xml:space="preserve"> ADDIN ZOTERO_ITEM CSL_CITATION {"citationID":"Q89JeZ0V","properties":{"formattedCitation":"(Bardgett &amp; Van der Putten, 2014; FAO, 2020)","plainCitation":"(Bardgett &amp;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00F81BC6">
        <w:rPr>
          <w:rFonts w:cs="Times New Roman"/>
        </w:rPr>
        <w:fldChar w:fldCharType="separate"/>
      </w:r>
      <w:r w:rsidRPr="00F81BC6">
        <w:rPr>
          <w:rFonts w:cs="Times New Roman"/>
        </w:rPr>
        <w:t>(Bardgett &amp; Van der Putten, 2014; FAO, 2020)</w:t>
      </w:r>
      <w:r w:rsidRPr="00F81BC6">
        <w:rPr>
          <w:rFonts w:cs="Times New Roman"/>
        </w:rPr>
        <w:fldChar w:fldCharType="end"/>
      </w:r>
      <w:r w:rsidRPr="00F81BC6">
        <w:rPr>
          <w:rFonts w:cs="Times New Roman"/>
        </w:rPr>
        <w:t xml:space="preserve"> dont la plupart résulte du processus conduit par les groupes fonctionnels de différentes communautés biologiques tels que les </w:t>
      </w:r>
      <w:r w:rsidR="00E27DB1" w:rsidRPr="00F81BC6">
        <w:rPr>
          <w:rFonts w:cs="Times New Roman"/>
        </w:rPr>
        <w:t>vers de terre</w:t>
      </w:r>
      <w:r w:rsidRPr="00F81BC6">
        <w:rPr>
          <w:rFonts w:cs="Times New Roman"/>
        </w:rPr>
        <w:t xml:space="preserve"> </w:t>
      </w:r>
      <w:r w:rsidRPr="00F81BC6">
        <w:rPr>
          <w:rFonts w:cs="Times New Roman"/>
        </w:rPr>
        <w:fldChar w:fldCharType="begin"/>
      </w:r>
      <w:r w:rsidRPr="00F81BC6">
        <w:rPr>
          <w:rFonts w:cs="Times New Roman"/>
        </w:rPr>
        <w:instrText xml:space="preserve"> ADDIN ZOTERO_ITEM CSL_CITATION {"citationID":"wVTwIexJ","properties":{"formattedCitation":"(Gardi &amp; Jeffery, 2009; Turb\\uc0\\u233{} et al., 2010)","plainCitation":"(Gardi &amp;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Pr="00F81BC6">
        <w:rPr>
          <w:rFonts w:cs="Times New Roman"/>
        </w:rPr>
        <w:fldChar w:fldCharType="separate"/>
      </w:r>
      <w:r w:rsidRPr="00F81BC6">
        <w:rPr>
          <w:rFonts w:cs="Times New Roman"/>
          <w:kern w:val="0"/>
        </w:rPr>
        <w:t>(Gardi &amp; Jeffery, 2009; Turbé et al., 2010)</w:t>
      </w:r>
      <w:r w:rsidRPr="00F81BC6">
        <w:rPr>
          <w:rFonts w:cs="Times New Roman"/>
        </w:rPr>
        <w:fldChar w:fldCharType="end"/>
      </w:r>
      <w:r w:rsidRPr="00F81BC6">
        <w:rPr>
          <w:rFonts w:cs="Times New Roman"/>
        </w:rPr>
        <w:t xml:space="preserve">. Les vers de terre sont qualifiés comme étant les « ingénieurs des écosystèmes » car ils participent au développement de la structure du sol </w:t>
      </w:r>
      <w:r w:rsidRPr="00F81BC6">
        <w:rPr>
          <w:rFonts w:cs="Times New Roman"/>
        </w:rPr>
        <w:fldChar w:fldCharType="begin"/>
      </w:r>
      <w:r w:rsidR="001824E2">
        <w:rPr>
          <w:rFonts w:cs="Times New Roman"/>
        </w:rPr>
        <w:instrText xml:space="preserve"> ADDIN ZOTERO_ITEM CSL_CITATION {"citationID":"RIcnk5Ne","properties":{"unsorted":true,"formattedCitation":"(Sharma et al., 2017; Edwards &amp; Arancon, 2022; Lavelle et al., 1997)","plainCitation":"(Sharma et al., 2017; Edwards &amp; Arancon, 2022; Lavelle et al., 1997)","noteIndex":0},"citationItems":[{"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schema":"https://github.com/citation-style-language/schema/raw/master/csl-citation.json"} </w:instrText>
      </w:r>
      <w:r w:rsidRPr="00F81BC6">
        <w:rPr>
          <w:rFonts w:cs="Times New Roman"/>
        </w:rPr>
        <w:fldChar w:fldCharType="separate"/>
      </w:r>
      <w:r w:rsidR="001824E2" w:rsidRPr="001824E2">
        <w:rPr>
          <w:rFonts w:cs="Times New Roman"/>
        </w:rPr>
        <w:t>(Sharma et al., 2017; Edwards &amp; Arancon, 2022; Lavelle et al., 1997)</w:t>
      </w:r>
      <w:r w:rsidRPr="00F81BC6">
        <w:rPr>
          <w:rFonts w:cs="Times New Roman"/>
        </w:rPr>
        <w:fldChar w:fldCharType="end"/>
      </w:r>
      <w:r w:rsidRPr="00F81BC6">
        <w:rPr>
          <w:rFonts w:cs="Times New Roman"/>
        </w:rPr>
        <w:t xml:space="preserve">, à l'infiltration de l'eau à travers les galeries verticales et horizontales creusés dans le sol </w:t>
      </w:r>
      <w:r w:rsidRPr="00F81BC6">
        <w:rPr>
          <w:rFonts w:cs="Times New Roman"/>
        </w:rPr>
        <w:fldChar w:fldCharType="begin"/>
      </w:r>
      <w:r w:rsidRPr="00F81BC6">
        <w:rPr>
          <w:rFonts w:cs="Times New Roman"/>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Pr="00F81BC6">
        <w:rPr>
          <w:rFonts w:cs="Times New Roman"/>
        </w:rPr>
        <w:fldChar w:fldCharType="separate"/>
      </w:r>
      <w:r w:rsidRPr="00F81BC6">
        <w:rPr>
          <w:rFonts w:cs="Times New Roman"/>
        </w:rPr>
        <w:t>(Capowiez et al., 2014; Cunha et al., 2016)</w:t>
      </w:r>
      <w:r w:rsidRPr="00F81BC6">
        <w:rPr>
          <w:rFonts w:cs="Times New Roman"/>
        </w:rPr>
        <w:fldChar w:fldCharType="end"/>
      </w:r>
      <w:r w:rsidRPr="00F81BC6">
        <w:rPr>
          <w:rFonts w:cs="Times New Roman"/>
        </w:rPr>
        <w:t xml:space="preserve"> et à la minéralisation des nutriments grâce à la dégradation de la matière organique </w:t>
      </w:r>
      <w:r w:rsidRPr="00F81BC6">
        <w:rPr>
          <w:rFonts w:cs="Times New Roman"/>
        </w:rPr>
        <w:fldChar w:fldCharType="begin"/>
      </w:r>
      <w:r w:rsidRPr="00F81BC6">
        <w:rPr>
          <w:rFonts w:cs="Times New Roman"/>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Pr="00F81BC6">
        <w:rPr>
          <w:rFonts w:cs="Times New Roman"/>
        </w:rPr>
        <w:fldChar w:fldCharType="separate"/>
      </w:r>
      <w:r w:rsidRPr="00F81BC6">
        <w:rPr>
          <w:rFonts w:cs="Times New Roman"/>
        </w:rPr>
        <w:t>(Van Groenigen et al., 2019)</w:t>
      </w:r>
      <w:r w:rsidRPr="00F81BC6">
        <w:rPr>
          <w:rFonts w:cs="Times New Roman"/>
        </w:rPr>
        <w:fldChar w:fldCharType="end"/>
      </w:r>
      <w:r w:rsidRPr="00F81BC6">
        <w:rPr>
          <w:rFonts w:cs="Times New Roman"/>
        </w:rPr>
        <w:t xml:space="preserve">. Ces travaux ont été justifiés par la prise de conscience croissante </w:t>
      </w:r>
      <w:r w:rsidR="008C20DD" w:rsidRPr="00F81BC6">
        <w:rPr>
          <w:rFonts w:cs="Times New Roman"/>
        </w:rPr>
        <w:t>qu</w:t>
      </w:r>
      <w:r w:rsidR="00B43CD7">
        <w:rPr>
          <w:rFonts w:cs="Times New Roman"/>
        </w:rPr>
        <w:t>e l</w:t>
      </w:r>
      <w:r w:rsidRPr="00F81BC6">
        <w:rPr>
          <w:rFonts w:cs="Times New Roman"/>
        </w:rPr>
        <w:t xml:space="preserve">es changements dans </w:t>
      </w:r>
      <w:r w:rsidR="00DE717F">
        <w:rPr>
          <w:rFonts w:cs="Times New Roman"/>
        </w:rPr>
        <w:t xml:space="preserve">la </w:t>
      </w:r>
      <w:r w:rsidRPr="00F81BC6">
        <w:rPr>
          <w:rFonts w:cs="Times New Roman"/>
        </w:rPr>
        <w:t>composition</w:t>
      </w:r>
      <w:r w:rsidR="00DE717F">
        <w:rPr>
          <w:rFonts w:cs="Times New Roman"/>
        </w:rPr>
        <w:t xml:space="preserve"> des vers de terre</w:t>
      </w:r>
      <w:r w:rsidRPr="00F81BC6">
        <w:rPr>
          <w:rFonts w:cs="Times New Roman"/>
        </w:rPr>
        <w:t xml:space="preserve"> entraîneront une altération des services écosystémiques fournis par</w:t>
      </w:r>
      <w:r w:rsidR="00E27DB1" w:rsidRPr="00F81BC6">
        <w:rPr>
          <w:rFonts w:cs="Times New Roman"/>
        </w:rPr>
        <w:t xml:space="preserve"> les </w:t>
      </w:r>
      <w:r w:rsidR="00865159">
        <w:rPr>
          <w:rFonts w:cs="Times New Roman"/>
        </w:rPr>
        <w:t xml:space="preserve">lombriciens </w:t>
      </w:r>
      <w:r w:rsidRPr="00F81BC6">
        <w:rPr>
          <w:rFonts w:cs="Times New Roman"/>
        </w:rPr>
        <w:fldChar w:fldCharType="begin"/>
      </w:r>
      <w:r w:rsidR="00B27DF2">
        <w:rPr>
          <w:rFonts w:cs="Times New Roman"/>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Pr="00F81BC6">
        <w:rPr>
          <w:rFonts w:cs="Times New Roman"/>
        </w:rPr>
        <w:fldChar w:fldCharType="separate"/>
      </w:r>
      <w:r w:rsidR="00B27DF2" w:rsidRPr="00B27DF2">
        <w:rPr>
          <w:rFonts w:cs="Times New Roman"/>
        </w:rPr>
        <w:t>(Cardinale et al., 2012; Hooper et al., 2012; Van Groenigen et al., 2014)</w:t>
      </w:r>
      <w:r w:rsidRPr="00F81BC6">
        <w:rPr>
          <w:rFonts w:cs="Times New Roman"/>
        </w:rPr>
        <w:fldChar w:fldCharType="end"/>
      </w:r>
      <w:r w:rsidRPr="00F81BC6">
        <w:rPr>
          <w:rFonts w:cs="Times New Roman"/>
        </w:rPr>
        <w:t>.</w:t>
      </w:r>
    </w:p>
    <w:p w14:paraId="30DBB39B" w14:textId="0436C157" w:rsidR="0037320E" w:rsidRDefault="005F3BCB" w:rsidP="0000187D">
      <w:pPr>
        <w:rPr>
          <w:rFonts w:cs="Times New Roman"/>
          <w:szCs w:val="24"/>
        </w:rPr>
      </w:pPr>
      <w:r>
        <w:rPr>
          <w:rFonts w:cs="Times New Roman"/>
          <w:szCs w:val="24"/>
        </w:rPr>
        <w:t xml:space="preserve">De </w:t>
      </w:r>
      <w:r w:rsidR="00D82C3A">
        <w:rPr>
          <w:rFonts w:cs="Times New Roman"/>
          <w:szCs w:val="24"/>
        </w:rPr>
        <w:t>nombreuse</w:t>
      </w:r>
      <w:r w:rsidR="008343B2">
        <w:rPr>
          <w:rFonts w:cs="Times New Roman"/>
          <w:szCs w:val="24"/>
        </w:rPr>
        <w:t xml:space="preserve"> études ont </w:t>
      </w:r>
      <w:r w:rsidR="00455A45">
        <w:rPr>
          <w:rFonts w:cs="Times New Roman"/>
          <w:szCs w:val="24"/>
        </w:rPr>
        <w:t>examiné</w:t>
      </w:r>
      <w:r w:rsidR="008343B2">
        <w:rPr>
          <w:rFonts w:cs="Times New Roman"/>
          <w:szCs w:val="24"/>
        </w:rPr>
        <w:t xml:space="preserve"> les effets des </w:t>
      </w:r>
      <w:r w:rsidR="008343B2" w:rsidRPr="00F81BC6">
        <w:rPr>
          <w:rFonts w:cs="Times New Roman"/>
          <w:szCs w:val="24"/>
        </w:rPr>
        <w:t>facteurs anthropiques et environnementaux</w:t>
      </w:r>
      <w:r w:rsidR="005F2D6E">
        <w:rPr>
          <w:rFonts w:cs="Times New Roman"/>
          <w:szCs w:val="24"/>
        </w:rPr>
        <w:t xml:space="preserve"> sur les vers de terre</w:t>
      </w:r>
      <w:r w:rsidR="00084EC6">
        <w:rPr>
          <w:rFonts w:cs="Times New Roman"/>
          <w:szCs w:val="24"/>
        </w:rPr>
        <w:t xml:space="preserve"> à des échelle</w:t>
      </w:r>
      <w:r w:rsidR="00D55224">
        <w:rPr>
          <w:rFonts w:cs="Times New Roman"/>
          <w:szCs w:val="24"/>
        </w:rPr>
        <w:t>s</w:t>
      </w:r>
      <w:r w:rsidR="00084EC6">
        <w:rPr>
          <w:rFonts w:cs="Times New Roman"/>
          <w:szCs w:val="24"/>
        </w:rPr>
        <w:t xml:space="preserve"> </w:t>
      </w:r>
      <w:r w:rsidR="00084EC6" w:rsidRPr="00084EC6">
        <w:rPr>
          <w:rFonts w:cs="Times New Roman"/>
          <w:szCs w:val="24"/>
        </w:rPr>
        <w:t xml:space="preserve">locales </w:t>
      </w:r>
      <w:r w:rsidR="00D55224" w:rsidRPr="00F81BC6">
        <w:rPr>
          <w:rFonts w:cs="Times New Roman"/>
          <w:szCs w:val="24"/>
        </w:rPr>
        <w:fldChar w:fldCharType="begin"/>
      </w:r>
      <w:r w:rsidR="00C073EF">
        <w:rPr>
          <w:rFonts w:cs="Times New Roman"/>
          <w:szCs w:val="24"/>
        </w:rPr>
        <w:instrText xml:space="preserve"> ADDIN ZOTERO_ITEM CSL_CITATION {"citationID":"1dnvonX9","properties":{"unsorted":true,"formattedCitation":"(Pelosi, Pey, et al., 2014; March\\uc0\\u225{}n et al., 2015; Gabriac et al., 2022)","plainCitation":"(Pelosi, Pey, et al., 2014; Marchán et al., 2015;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D55224" w:rsidRPr="00F81BC6">
        <w:rPr>
          <w:rFonts w:cs="Times New Roman"/>
          <w:szCs w:val="24"/>
        </w:rPr>
        <w:fldChar w:fldCharType="separate"/>
      </w:r>
      <w:r w:rsidR="00C073EF" w:rsidRPr="00C073EF">
        <w:rPr>
          <w:rFonts w:cs="Times New Roman"/>
          <w:kern w:val="0"/>
        </w:rPr>
        <w:t>(Pelosi, Pey, et al., 2014; Marchán et al., 2015; Gabriac et al., 2022)</w:t>
      </w:r>
      <w:r w:rsidR="00D55224" w:rsidRPr="00F81BC6">
        <w:rPr>
          <w:rFonts w:cs="Times New Roman"/>
          <w:szCs w:val="24"/>
        </w:rPr>
        <w:fldChar w:fldCharType="end"/>
      </w:r>
      <w:r w:rsidR="00D55224" w:rsidRPr="00F81BC6">
        <w:rPr>
          <w:rFonts w:cs="Times New Roman"/>
          <w:szCs w:val="24"/>
        </w:rPr>
        <w:t xml:space="preserve"> et régionale</w:t>
      </w:r>
      <w:r w:rsidR="00EA5663">
        <w:rPr>
          <w:rFonts w:cs="Times New Roman"/>
          <w:szCs w:val="24"/>
        </w:rPr>
        <w:t>s</w:t>
      </w:r>
      <w:r w:rsidR="00D55224" w:rsidRPr="00F81BC6">
        <w:rPr>
          <w:rFonts w:cs="Times New Roman"/>
          <w:szCs w:val="24"/>
        </w:rPr>
        <w:t xml:space="preserve"> </w:t>
      </w:r>
      <w:r w:rsidR="00D55224" w:rsidRPr="00F81BC6">
        <w:rPr>
          <w:rFonts w:cs="Times New Roman"/>
          <w:szCs w:val="24"/>
        </w:rPr>
        <w:fldChar w:fldCharType="begin"/>
      </w:r>
      <w:r w:rsidR="00D82C3A">
        <w:rPr>
          <w:rFonts w:cs="Times New Roman"/>
          <w:szCs w:val="24"/>
        </w:rPr>
        <w:instrText xml:space="preserve"> ADDIN ZOTERO_ITEM CSL_CITATION {"citationID":"7gviJEyw","properties":{"unsorted":true,"formattedCitation":"(March\\uc0\\u225{}n et al., 2016, 2021; March\\uc0\\u225{}n &amp; Dom\\uc0\\u237{}nguez, 2022; Diallo et al., 2023)","plainCitation":"(Marchán et al., 2016, 2021; Marchán &amp;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00D55224" w:rsidRPr="00F81BC6">
        <w:rPr>
          <w:rFonts w:cs="Times New Roman"/>
          <w:szCs w:val="24"/>
        </w:rPr>
        <w:fldChar w:fldCharType="separate"/>
      </w:r>
      <w:r w:rsidR="00D82C3A" w:rsidRPr="00D82C3A">
        <w:rPr>
          <w:rFonts w:cs="Times New Roman"/>
          <w:kern w:val="0"/>
        </w:rPr>
        <w:t>(Marchán et al., 2016, 2021; Marchán &amp; Domínguez, 2022; Diallo et al., 2023)</w:t>
      </w:r>
      <w:r w:rsidR="00D55224" w:rsidRPr="00F81BC6">
        <w:rPr>
          <w:rFonts w:cs="Times New Roman"/>
          <w:szCs w:val="24"/>
        </w:rPr>
        <w:fldChar w:fldCharType="end"/>
      </w:r>
      <w:r w:rsidR="00D55224" w:rsidRPr="00F81BC6">
        <w:rPr>
          <w:rFonts w:cs="Times New Roman"/>
          <w:szCs w:val="24"/>
        </w:rPr>
        <w:t>.</w:t>
      </w:r>
      <w:r w:rsidR="0002155E">
        <w:rPr>
          <w:rFonts w:cs="Times New Roman"/>
          <w:szCs w:val="24"/>
        </w:rPr>
        <w:t xml:space="preserve"> </w:t>
      </w:r>
      <w:r w:rsidR="0037320E" w:rsidRPr="00F81BC6">
        <w:rPr>
          <w:rFonts w:cs="Times New Roman"/>
          <w:szCs w:val="24"/>
        </w:rPr>
        <w:t xml:space="preserve">Cependant, peu d’études se sont concentrées sur les effets des facteurs environnementaux et anthropiques qui influencent </w:t>
      </w:r>
      <w:r w:rsidR="00432315" w:rsidRPr="00F81BC6">
        <w:rPr>
          <w:rFonts w:cs="Times New Roman"/>
          <w:szCs w:val="24"/>
        </w:rPr>
        <w:t xml:space="preserve">la </w:t>
      </w:r>
      <w:r w:rsidR="0037320E" w:rsidRPr="00F81BC6">
        <w:rPr>
          <w:rFonts w:cs="Times New Roman"/>
          <w:szCs w:val="24"/>
        </w:rPr>
        <w:t xml:space="preserve">biodiversité et </w:t>
      </w:r>
      <w:r w:rsidR="00432315" w:rsidRPr="00F81BC6">
        <w:rPr>
          <w:rFonts w:cs="Times New Roman"/>
          <w:szCs w:val="24"/>
        </w:rPr>
        <w:t xml:space="preserve">la </w:t>
      </w:r>
      <w:r w:rsidR="0037320E" w:rsidRPr="00F81BC6">
        <w:rPr>
          <w:rFonts w:cs="Times New Roman"/>
          <w:szCs w:val="24"/>
        </w:rPr>
        <w:t>répartition</w:t>
      </w:r>
      <w:r w:rsidR="00432315" w:rsidRPr="00F81BC6">
        <w:rPr>
          <w:rFonts w:cs="Times New Roman"/>
          <w:szCs w:val="24"/>
        </w:rPr>
        <w:t xml:space="preserve"> des vers de terre</w:t>
      </w:r>
      <w:r w:rsidR="0037320E" w:rsidRPr="00F81BC6">
        <w:rPr>
          <w:rFonts w:cs="Times New Roman"/>
          <w:szCs w:val="24"/>
        </w:rPr>
        <w:t xml:space="preserve"> à des échelles plus larges, c’est-à-dire </w:t>
      </w:r>
      <w:r w:rsidR="00A0125B" w:rsidRPr="00F81BC6">
        <w:rPr>
          <w:rFonts w:cs="Times New Roman"/>
          <w:szCs w:val="24"/>
        </w:rPr>
        <w:t>suprarégionale</w:t>
      </w:r>
      <w:r w:rsidR="0037320E" w:rsidRPr="00F81BC6">
        <w:rPr>
          <w:rFonts w:cs="Times New Roman"/>
          <w:szCs w:val="24"/>
        </w:rPr>
        <w:t xml:space="preserve"> ou national</w:t>
      </w:r>
      <w:r w:rsidR="00A0125B" w:rsidRPr="00F81BC6">
        <w:rPr>
          <w:rFonts w:cs="Times New Roman"/>
          <w:szCs w:val="24"/>
        </w:rPr>
        <w:t>e</w:t>
      </w:r>
      <w:r w:rsidR="0037320E" w:rsidRPr="00F81BC6">
        <w:rPr>
          <w:rFonts w:cs="Times New Roman"/>
          <w:szCs w:val="24"/>
        </w:rPr>
        <w:t xml:space="preserve"> </w:t>
      </w:r>
      <w:r w:rsidR="0037320E" w:rsidRPr="00F81BC6">
        <w:rPr>
          <w:rFonts w:cs="Times New Roman"/>
          <w:szCs w:val="24"/>
        </w:rPr>
        <w:fldChar w:fldCharType="begin"/>
      </w:r>
      <w:r w:rsidR="00390E77">
        <w:rPr>
          <w:rFonts w:cs="Times New Roman"/>
          <w:szCs w:val="24"/>
        </w:rPr>
        <w:instrText xml:space="preserve"> ADDIN ZOTERO_ITEM CSL_CITATION {"citationID":"DVtBb4fF","properties":{"formattedCitation":"(Fourcade &amp; Vercauteren, 2022; Salako et al., 2023; Zeiss et al., 2024)","plainCitation":"(Fourcade &amp; Vercauteren, 2022; Salako et al., 2023;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37320E" w:rsidRPr="00F81BC6">
        <w:rPr>
          <w:rFonts w:cs="Times New Roman"/>
          <w:szCs w:val="24"/>
        </w:rPr>
        <w:fldChar w:fldCharType="separate"/>
      </w:r>
      <w:r w:rsidR="00390E77" w:rsidRPr="00390E77">
        <w:rPr>
          <w:rFonts w:cs="Times New Roman"/>
        </w:rPr>
        <w:t>(Fourcade &amp; Vercauteren, 2022; Salako et al., 2023; Zeiss et al., 2024)</w:t>
      </w:r>
      <w:r w:rsidR="0037320E" w:rsidRPr="00F81BC6">
        <w:rPr>
          <w:rFonts w:cs="Times New Roman"/>
          <w:szCs w:val="24"/>
        </w:rPr>
        <w:fldChar w:fldCharType="end"/>
      </w:r>
      <w:r w:rsidR="0037320E" w:rsidRPr="00F81BC6">
        <w:rPr>
          <w:rFonts w:cs="Times New Roman"/>
          <w:szCs w:val="24"/>
        </w:rPr>
        <w:t>. Les raisons qui peuvent expliquer ce manque de connaissances sont la faible disponibilité des données à l’échelle des pays</w:t>
      </w:r>
      <w:r w:rsidR="00390E77">
        <w:rPr>
          <w:rFonts w:cs="Times New Roman"/>
          <w:szCs w:val="24"/>
        </w:rPr>
        <w:t xml:space="preserve"> ou des contine</w:t>
      </w:r>
      <w:r w:rsidR="00416EDA">
        <w:rPr>
          <w:rFonts w:cs="Times New Roman"/>
          <w:szCs w:val="24"/>
        </w:rPr>
        <w:t>nts</w:t>
      </w:r>
      <w:r w:rsidR="0037320E" w:rsidRPr="00F81BC6">
        <w:rPr>
          <w:rFonts w:cs="Times New Roman"/>
          <w:szCs w:val="24"/>
        </w:rPr>
        <w:t xml:space="preserve">, </w:t>
      </w:r>
      <w:r w:rsidR="006D32F6">
        <w:rPr>
          <w:rFonts w:cs="Times New Roman"/>
          <w:szCs w:val="24"/>
        </w:rPr>
        <w:t>l</w:t>
      </w:r>
      <w:r w:rsidR="0037320E" w:rsidRPr="00F81BC6">
        <w:rPr>
          <w:rFonts w:cs="Times New Roman"/>
          <w:szCs w:val="24"/>
        </w:rPr>
        <w:t xml:space="preserve">es incohérences taxonomiques et </w:t>
      </w:r>
      <w:r w:rsidR="006D32F6">
        <w:rPr>
          <w:rFonts w:cs="Times New Roman"/>
          <w:szCs w:val="24"/>
        </w:rPr>
        <w:t>l</w:t>
      </w:r>
      <w:r w:rsidR="0037320E" w:rsidRPr="00F81BC6">
        <w:rPr>
          <w:rFonts w:cs="Times New Roman"/>
          <w:szCs w:val="24"/>
        </w:rPr>
        <w:t>es difficultés pour fusionner les bases de données existantes (</w:t>
      </w:r>
      <w:r w:rsidR="0037320E" w:rsidRPr="00F81BC6">
        <w:rPr>
          <w:rFonts w:cs="Times New Roman"/>
          <w:szCs w:val="24"/>
        </w:rPr>
        <w:fldChar w:fldCharType="begin"/>
      </w:r>
      <w:r w:rsidR="0037320E" w:rsidRPr="00F81BC6">
        <w:rPr>
          <w:rFonts w:cs="Times New Roman"/>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Rutgers et al. 2016)</w:t>
      </w:r>
      <w:r w:rsidR="0037320E" w:rsidRPr="00F81BC6">
        <w:rPr>
          <w:rFonts w:cs="Times New Roman"/>
          <w:szCs w:val="24"/>
        </w:rPr>
        <w:fldChar w:fldCharType="end"/>
      </w:r>
      <w:r w:rsidR="0037320E" w:rsidRPr="00F81BC6">
        <w:rPr>
          <w:rFonts w:cs="Times New Roman"/>
          <w:szCs w:val="24"/>
        </w:rPr>
        <w:t>. L</w:t>
      </w:r>
      <w:r w:rsidR="003B50FD" w:rsidRPr="00F81BC6">
        <w:rPr>
          <w:rFonts w:cs="Times New Roman"/>
          <w:szCs w:val="24"/>
        </w:rPr>
        <w:t xml:space="preserve">e premier travail </w:t>
      </w:r>
      <w:r w:rsidR="0037320E" w:rsidRPr="00F81BC6">
        <w:rPr>
          <w:rFonts w:cs="Times New Roman"/>
          <w:szCs w:val="24"/>
        </w:rPr>
        <w:t xml:space="preserve">réalisés à </w:t>
      </w:r>
      <w:r w:rsidR="00A0125B" w:rsidRPr="00F81BC6">
        <w:rPr>
          <w:rFonts w:cs="Times New Roman"/>
          <w:szCs w:val="24"/>
        </w:rPr>
        <w:t>une</w:t>
      </w:r>
      <w:r w:rsidR="0037320E" w:rsidRPr="00F81BC6">
        <w:rPr>
          <w:rFonts w:cs="Times New Roman"/>
          <w:szCs w:val="24"/>
        </w:rPr>
        <w:t xml:space="preserve"> échelle continentale a été effectué par </w:t>
      </w:r>
      <w:r w:rsidR="0037320E" w:rsidRPr="00F81BC6">
        <w:rPr>
          <w:rFonts w:cs="Times New Roman"/>
          <w:szCs w:val="24"/>
        </w:rPr>
        <w:fldChar w:fldCharType="begin"/>
      </w:r>
      <w:r w:rsidR="0037320E" w:rsidRPr="00F81BC6">
        <w:rPr>
          <w:rFonts w:cs="Times New Roman"/>
          <w:szCs w:val="24"/>
        </w:rPr>
        <w:instrText xml:space="preserve"> ADDIN ZOTERO_ITEM CSL_CITATION {"citationID":"GxB4shc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Rutgers et al. (2016)</w:t>
      </w:r>
      <w:r w:rsidR="0037320E" w:rsidRPr="00F81BC6">
        <w:rPr>
          <w:rFonts w:cs="Times New Roman"/>
          <w:szCs w:val="24"/>
        </w:rPr>
        <w:fldChar w:fldCharType="end"/>
      </w:r>
      <w:r w:rsidR="00A0125B" w:rsidRPr="00F81BC6">
        <w:rPr>
          <w:rFonts w:cs="Times New Roman"/>
          <w:szCs w:val="24"/>
        </w:rPr>
        <w:t>,</w:t>
      </w:r>
      <w:r w:rsidR="0037320E" w:rsidRPr="00F81BC6">
        <w:rPr>
          <w:rFonts w:cs="Times New Roman"/>
          <w:szCs w:val="24"/>
        </w:rPr>
        <w:t xml:space="preserve"> qui </w:t>
      </w:r>
      <w:r w:rsidR="00FD03FC">
        <w:rPr>
          <w:rFonts w:cs="Times New Roman"/>
          <w:szCs w:val="24"/>
        </w:rPr>
        <w:t>ont c</w:t>
      </w:r>
      <w:r w:rsidR="00FD03FC" w:rsidRPr="00FD03FC">
        <w:rPr>
          <w:rFonts w:cs="Times New Roman"/>
          <w:szCs w:val="24"/>
        </w:rPr>
        <w:t xml:space="preserve">artographie </w:t>
      </w:r>
      <w:r w:rsidR="00F77631">
        <w:rPr>
          <w:rFonts w:cs="Times New Roman"/>
          <w:szCs w:val="24"/>
        </w:rPr>
        <w:t>la</w:t>
      </w:r>
      <w:r w:rsidR="00FD03FC" w:rsidRPr="00FD03FC">
        <w:rPr>
          <w:rFonts w:cs="Times New Roman"/>
          <w:szCs w:val="24"/>
        </w:rPr>
        <w:t xml:space="preserve"> communauté de vers de terre </w:t>
      </w:r>
      <w:r w:rsidR="0037320E" w:rsidRPr="00F81BC6">
        <w:rPr>
          <w:rFonts w:cs="Times New Roman"/>
          <w:szCs w:val="24"/>
        </w:rPr>
        <w:t xml:space="preserve">sur 3838 sites échantillonnés dans 8 pays d’Europe. </w:t>
      </w:r>
      <w:r w:rsidR="00A056D4">
        <w:rPr>
          <w:rFonts w:cs="Times New Roman"/>
          <w:szCs w:val="24"/>
        </w:rPr>
        <w:t>Ils ont observé</w:t>
      </w:r>
      <w:r w:rsidR="009F5DFA">
        <w:rPr>
          <w:rFonts w:cs="Times New Roman"/>
          <w:szCs w:val="24"/>
        </w:rPr>
        <w:t xml:space="preserve"> </w:t>
      </w:r>
      <w:r w:rsidR="00A11A24">
        <w:rPr>
          <w:rFonts w:cs="Times New Roman"/>
          <w:szCs w:val="24"/>
        </w:rPr>
        <w:t xml:space="preserve">que l’abondance et </w:t>
      </w:r>
      <w:r w:rsidR="007B03B3">
        <w:rPr>
          <w:rFonts w:cs="Times New Roman"/>
          <w:szCs w:val="24"/>
        </w:rPr>
        <w:t xml:space="preserve">la richesse des vers de terre été affecté par </w:t>
      </w:r>
      <w:r w:rsidR="002D625B">
        <w:rPr>
          <w:rFonts w:cs="Times New Roman"/>
          <w:szCs w:val="24"/>
        </w:rPr>
        <w:t>l’occupation du sol, les propriété</w:t>
      </w:r>
      <w:r w:rsidR="009F2D25">
        <w:rPr>
          <w:rFonts w:cs="Times New Roman"/>
          <w:szCs w:val="24"/>
        </w:rPr>
        <w:t>s</w:t>
      </w:r>
      <w:r w:rsidR="002D625B">
        <w:rPr>
          <w:rFonts w:cs="Times New Roman"/>
          <w:szCs w:val="24"/>
        </w:rPr>
        <w:t xml:space="preserve"> du sol</w:t>
      </w:r>
      <w:r w:rsidR="00F025AB">
        <w:rPr>
          <w:rFonts w:cs="Times New Roman"/>
          <w:szCs w:val="24"/>
        </w:rPr>
        <w:t xml:space="preserve"> (pH, matière</w:t>
      </w:r>
      <w:r w:rsidR="009F2D25">
        <w:rPr>
          <w:rFonts w:cs="Times New Roman"/>
          <w:szCs w:val="24"/>
        </w:rPr>
        <w:t>s</w:t>
      </w:r>
      <w:r w:rsidR="00F025AB">
        <w:rPr>
          <w:rFonts w:cs="Times New Roman"/>
          <w:szCs w:val="24"/>
        </w:rPr>
        <w:t xml:space="preserve"> organique</w:t>
      </w:r>
      <w:r w:rsidR="009F2D25">
        <w:rPr>
          <w:rFonts w:cs="Times New Roman"/>
          <w:szCs w:val="24"/>
        </w:rPr>
        <w:t>s</w:t>
      </w:r>
      <w:r w:rsidR="00F025AB">
        <w:rPr>
          <w:rFonts w:cs="Times New Roman"/>
          <w:szCs w:val="24"/>
        </w:rPr>
        <w:t xml:space="preserve"> et texture</w:t>
      </w:r>
      <w:r w:rsidR="009F2D25">
        <w:rPr>
          <w:rFonts w:cs="Times New Roman"/>
          <w:szCs w:val="24"/>
        </w:rPr>
        <w:t>s</w:t>
      </w:r>
      <w:r w:rsidR="00F025AB">
        <w:rPr>
          <w:rFonts w:cs="Times New Roman"/>
          <w:szCs w:val="24"/>
        </w:rPr>
        <w:t>)</w:t>
      </w:r>
      <w:r w:rsidR="00BD4640">
        <w:rPr>
          <w:rFonts w:cs="Times New Roman"/>
          <w:szCs w:val="24"/>
        </w:rPr>
        <w:t xml:space="preserve"> et </w:t>
      </w:r>
      <w:r w:rsidR="005D1296">
        <w:rPr>
          <w:rFonts w:cs="Times New Roman"/>
          <w:szCs w:val="24"/>
        </w:rPr>
        <w:t>la latitude.</w:t>
      </w:r>
      <w:r w:rsidR="004C3B89">
        <w:rPr>
          <w:rFonts w:cs="Times New Roman"/>
          <w:szCs w:val="24"/>
        </w:rPr>
        <w:t xml:space="preserve"> </w:t>
      </w:r>
      <w:r w:rsidR="0037320E" w:rsidRPr="00F81BC6">
        <w:rPr>
          <w:rFonts w:cs="Times New Roman"/>
          <w:szCs w:val="24"/>
        </w:rPr>
        <w:t xml:space="preserve">Récemment, une autre étude réalisée par </w:t>
      </w:r>
      <w:r w:rsidR="0037320E" w:rsidRPr="00F81BC6">
        <w:rPr>
          <w:rFonts w:cs="Times New Roman"/>
          <w:szCs w:val="24"/>
        </w:rPr>
        <w:fldChar w:fldCharType="begin"/>
      </w:r>
      <w:r w:rsidR="0037320E" w:rsidRPr="00F81BC6">
        <w:rPr>
          <w:rFonts w:cs="Times New Roman"/>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Phillips et al. (2019)</w:t>
      </w:r>
      <w:r w:rsidR="0037320E" w:rsidRPr="00F81BC6">
        <w:rPr>
          <w:rFonts w:cs="Times New Roman"/>
          <w:szCs w:val="24"/>
        </w:rPr>
        <w:fldChar w:fldCharType="end"/>
      </w:r>
      <w:r w:rsidR="0037320E" w:rsidRPr="00F81BC6">
        <w:rPr>
          <w:rFonts w:cs="Times New Roman"/>
          <w:szCs w:val="24"/>
        </w:rPr>
        <w:t xml:space="preserve"> </w:t>
      </w:r>
      <w:r w:rsidR="00164953" w:rsidRPr="00F81BC6">
        <w:rPr>
          <w:rFonts w:cs="Times New Roman"/>
          <w:szCs w:val="24"/>
        </w:rPr>
        <w:t>sur</w:t>
      </w:r>
      <w:r w:rsidR="00312E6B" w:rsidRPr="00F81BC6">
        <w:rPr>
          <w:rFonts w:cs="Times New Roman"/>
          <w:szCs w:val="24"/>
        </w:rPr>
        <w:t xml:space="preserve"> 9212 sites </w:t>
      </w:r>
      <w:r w:rsidR="00FB32F9" w:rsidRPr="00F81BC6">
        <w:rPr>
          <w:rFonts w:cs="Times New Roman"/>
          <w:szCs w:val="24"/>
        </w:rPr>
        <w:t>répartis</w:t>
      </w:r>
      <w:r w:rsidR="00312E6B" w:rsidRPr="00F81BC6">
        <w:rPr>
          <w:rFonts w:cs="Times New Roman"/>
          <w:szCs w:val="24"/>
        </w:rPr>
        <w:t xml:space="preserve"> dans 57 pays</w:t>
      </w:r>
      <w:r w:rsidR="00164953" w:rsidRPr="00F81BC6">
        <w:rPr>
          <w:rFonts w:cs="Times New Roman"/>
          <w:szCs w:val="24"/>
        </w:rPr>
        <w:t xml:space="preserve"> </w:t>
      </w:r>
      <w:r w:rsidR="0037320E" w:rsidRPr="00F81BC6">
        <w:rPr>
          <w:rFonts w:cs="Times New Roman"/>
          <w:szCs w:val="24"/>
        </w:rPr>
        <w:t xml:space="preserve">a démontré que les facteurs climatiques et le type d’habitat sont les filtres environnementaux les plus importants dans l’altération des paramètres lombriciens. Toutefois, leurs études sont limitées par l’utilisation d’un seul type d’algorithme de modélisation prédictive : des modèles linéaires généralisés pour </w:t>
      </w:r>
      <w:r w:rsidR="0037320E" w:rsidRPr="00F81BC6">
        <w:rPr>
          <w:rFonts w:cs="Times New Roman"/>
          <w:szCs w:val="24"/>
        </w:rPr>
        <w:fldChar w:fldCharType="begin"/>
      </w:r>
      <w:r w:rsidR="0037320E" w:rsidRPr="00F81BC6">
        <w:rPr>
          <w:rFonts w:cs="Times New Roman"/>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 xml:space="preserve">Rutgers </w:t>
      </w:r>
      <w:r w:rsidR="0037320E" w:rsidRPr="00F81BC6">
        <w:rPr>
          <w:rFonts w:cs="Times New Roman"/>
          <w:szCs w:val="24"/>
        </w:rPr>
        <w:lastRenderedPageBreak/>
        <w:t>et al. (2016)</w:t>
      </w:r>
      <w:r w:rsidR="0037320E" w:rsidRPr="00F81BC6">
        <w:rPr>
          <w:rFonts w:cs="Times New Roman"/>
          <w:szCs w:val="24"/>
        </w:rPr>
        <w:fldChar w:fldCharType="end"/>
      </w:r>
      <w:r w:rsidR="0037320E" w:rsidRPr="00F81BC6">
        <w:rPr>
          <w:rFonts w:cs="Times New Roman"/>
          <w:szCs w:val="24"/>
        </w:rPr>
        <w:t xml:space="preserve"> et des modèles linéaires généralisés à effets mixtes pour </w:t>
      </w:r>
      <w:r w:rsidR="0037320E" w:rsidRPr="00F81BC6">
        <w:rPr>
          <w:rFonts w:cs="Times New Roman"/>
          <w:szCs w:val="24"/>
        </w:rPr>
        <w:fldChar w:fldCharType="begin"/>
      </w:r>
      <w:r w:rsidR="0037320E" w:rsidRPr="00F81BC6">
        <w:rPr>
          <w:rFonts w:cs="Times New Roman"/>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Phillips et al. (2019)</w:t>
      </w:r>
      <w:r w:rsidR="0037320E" w:rsidRPr="00F81BC6">
        <w:rPr>
          <w:rFonts w:cs="Times New Roman"/>
          <w:szCs w:val="24"/>
        </w:rPr>
        <w:fldChar w:fldCharType="end"/>
      </w:r>
      <w:r w:rsidR="0037320E" w:rsidRPr="00F81BC6">
        <w:rPr>
          <w:rFonts w:cs="Times New Roman"/>
          <w:szCs w:val="24"/>
        </w:rPr>
        <w:t>. Or, il serait pertinent de comparer plusieurs algorithmes afin de trouver le meilleur modèle pour chaque paramètre des vers de terre</w:t>
      </w:r>
      <w:r w:rsidR="000850FB" w:rsidRPr="00F81BC6">
        <w:rPr>
          <w:rFonts w:cs="Times New Roman"/>
          <w:szCs w:val="24"/>
        </w:rPr>
        <w:t xml:space="preserve"> (abondance, biomasse et richesse)</w:t>
      </w:r>
      <w:r w:rsidR="0037320E" w:rsidRPr="00F81BC6">
        <w:rPr>
          <w:rFonts w:cs="Times New Roman"/>
          <w:szCs w:val="24"/>
        </w:rPr>
        <w:t xml:space="preserve">. </w:t>
      </w:r>
    </w:p>
    <w:p w14:paraId="5BF482AD" w14:textId="5967CBD2" w:rsidR="00866F3D" w:rsidRPr="00F81BC6" w:rsidRDefault="00866F3D" w:rsidP="0000187D">
      <w:pPr>
        <w:rPr>
          <w:rFonts w:cs="Times New Roman"/>
          <w:szCs w:val="24"/>
        </w:rPr>
      </w:pPr>
      <w:r w:rsidRPr="00866F3D">
        <w:rPr>
          <w:rFonts w:cs="Times New Roman"/>
          <w:szCs w:val="24"/>
        </w:rPr>
        <w:t xml:space="preserve">En France, la plus récente étude a été réalisée sur 1366 sites par </w:t>
      </w:r>
      <w:r w:rsidRPr="00F81BC6">
        <w:rPr>
          <w:rFonts w:cs="Times New Roman"/>
          <w:szCs w:val="24"/>
        </w:rPr>
        <w:fldChar w:fldCharType="begin"/>
      </w:r>
      <w:r w:rsidRPr="00F81BC6">
        <w:rPr>
          <w:rFonts w:cs="Times New Roman"/>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F81BC6">
        <w:rPr>
          <w:rFonts w:cs="Times New Roman"/>
          <w:szCs w:val="24"/>
        </w:rPr>
        <w:fldChar w:fldCharType="separate"/>
      </w:r>
      <w:r w:rsidRPr="00F81BC6">
        <w:rPr>
          <w:rFonts w:cs="Times New Roman"/>
          <w:szCs w:val="24"/>
        </w:rPr>
        <w:t>Fourcade and Vercauteren (2022)</w:t>
      </w:r>
      <w:r w:rsidRPr="00F81BC6">
        <w:rPr>
          <w:rFonts w:cs="Times New Roman"/>
          <w:szCs w:val="24"/>
        </w:rPr>
        <w:fldChar w:fldCharType="end"/>
      </w:r>
      <w:r w:rsidRPr="00F81BC6">
        <w:rPr>
          <w:rFonts w:cs="Times New Roman"/>
          <w:szCs w:val="24"/>
        </w:rPr>
        <w:t>,</w:t>
      </w:r>
      <w:r>
        <w:rPr>
          <w:rFonts w:cs="Times New Roman"/>
          <w:szCs w:val="24"/>
        </w:rPr>
        <w:t xml:space="preserve"> </w:t>
      </w:r>
      <w:r w:rsidRPr="00866F3D">
        <w:rPr>
          <w:rFonts w:cs="Times New Roman"/>
          <w:szCs w:val="24"/>
        </w:rPr>
        <w:t xml:space="preserve">qui ont utilisé des arbres de régression boostés pour construire des prévisions spatiales de la diversité fonctionnelle avec 44 espèces de vers de terre. </w:t>
      </w:r>
      <w:r w:rsidR="007C18E2">
        <w:rPr>
          <w:rFonts w:cs="Times New Roman"/>
          <w:szCs w:val="24"/>
        </w:rPr>
        <w:t xml:space="preserve">Leurs études </w:t>
      </w:r>
      <w:r w:rsidR="00527E1B">
        <w:rPr>
          <w:rFonts w:cs="Times New Roman"/>
          <w:szCs w:val="24"/>
        </w:rPr>
        <w:t>montrent</w:t>
      </w:r>
      <w:r w:rsidR="007C18E2">
        <w:rPr>
          <w:rFonts w:cs="Times New Roman"/>
          <w:szCs w:val="24"/>
        </w:rPr>
        <w:t xml:space="preserve"> </w:t>
      </w:r>
      <w:r w:rsidRPr="00866F3D">
        <w:rPr>
          <w:rFonts w:cs="Times New Roman"/>
          <w:szCs w:val="24"/>
        </w:rPr>
        <w:t xml:space="preserve">une diminution de la richesse fonctionnelle entre 1960 et 2012. De plus, leurs modèles </w:t>
      </w:r>
      <w:r w:rsidR="00527E1B">
        <w:rPr>
          <w:rFonts w:cs="Times New Roman"/>
          <w:szCs w:val="24"/>
        </w:rPr>
        <w:t>prédisent</w:t>
      </w:r>
      <w:r w:rsidRPr="00866F3D">
        <w:rPr>
          <w:rFonts w:cs="Times New Roman"/>
          <w:szCs w:val="24"/>
        </w:rPr>
        <w:t xml:space="preserve"> que cette réduction de la richesse fonctionnelle pourrait se poursuivre à l'avenir selon différentes périodes temporelles et scénarios de changement climatique. Cependant, l'étude de </w:t>
      </w:r>
      <w:r w:rsidRPr="00F81BC6">
        <w:rPr>
          <w:rFonts w:cs="Times New Roman"/>
          <w:szCs w:val="24"/>
        </w:rPr>
        <w:fldChar w:fldCharType="begin"/>
      </w:r>
      <w:r w:rsidR="00CE6D97">
        <w:rPr>
          <w:rFonts w:cs="Times New Roman"/>
          <w:szCs w:val="24"/>
        </w:rPr>
        <w:instrText xml:space="preserve"> ADDIN ZOTERO_ITEM CSL_CITATION {"citationID":"3xGwQUJ7","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F81BC6">
        <w:rPr>
          <w:rFonts w:cs="Times New Roman"/>
          <w:szCs w:val="24"/>
        </w:rPr>
        <w:fldChar w:fldCharType="separate"/>
      </w:r>
      <w:r w:rsidRPr="00F81BC6">
        <w:rPr>
          <w:rFonts w:cs="Times New Roman"/>
          <w:szCs w:val="24"/>
        </w:rPr>
        <w:t>Fourcade and Vercauteren (2022)</w:t>
      </w:r>
      <w:r w:rsidRPr="00F81BC6">
        <w:rPr>
          <w:rFonts w:cs="Times New Roman"/>
          <w:szCs w:val="24"/>
        </w:rPr>
        <w:fldChar w:fldCharType="end"/>
      </w:r>
      <w:r>
        <w:rPr>
          <w:rFonts w:cs="Times New Roman"/>
          <w:szCs w:val="24"/>
        </w:rPr>
        <w:t xml:space="preserve"> </w:t>
      </w:r>
      <w:r w:rsidRPr="00866F3D">
        <w:rPr>
          <w:rFonts w:cs="Times New Roman"/>
          <w:szCs w:val="24"/>
        </w:rPr>
        <w:t xml:space="preserve">repose sur des données de présence/absence des espèces de vers de terre en France, collectées dans les années 1960 par </w:t>
      </w:r>
      <w:r w:rsidRPr="00F81BC6">
        <w:rPr>
          <w:rFonts w:cs="Times New Roman"/>
          <w:szCs w:val="24"/>
        </w:rPr>
        <w:fldChar w:fldCharType="begin"/>
      </w:r>
      <w:r w:rsidRPr="00F81BC6">
        <w:rPr>
          <w:rFonts w:cs="Times New Roman"/>
          <w:szCs w:val="24"/>
        </w:rPr>
        <w:instrText xml:space="preserve"> ADDIN ZOTERO_ITEM CSL_CITATION {"citationID":"QllsLShn","properties":{"formattedCitation":"(Bouch\\uc0\\u233{}, 1972)","plainCitation":"(Bouché, 1972)","dontUpdate":true,"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Pr="00F81BC6">
        <w:rPr>
          <w:rFonts w:cs="Times New Roman"/>
          <w:szCs w:val="24"/>
        </w:rPr>
        <w:fldChar w:fldCharType="separate"/>
      </w:r>
      <w:r w:rsidRPr="00F81BC6">
        <w:rPr>
          <w:rFonts w:cs="Times New Roman"/>
          <w:kern w:val="0"/>
        </w:rPr>
        <w:t>Bouché (1972)</w:t>
      </w:r>
      <w:r w:rsidRPr="00F81BC6">
        <w:rPr>
          <w:rFonts w:cs="Times New Roman"/>
          <w:szCs w:val="24"/>
        </w:rPr>
        <w:fldChar w:fldCharType="end"/>
      </w:r>
      <w:r>
        <w:rPr>
          <w:rFonts w:cs="Times New Roman"/>
          <w:szCs w:val="24"/>
        </w:rPr>
        <w:t xml:space="preserve">. </w:t>
      </w:r>
      <w:r w:rsidRPr="00866F3D">
        <w:rPr>
          <w:rFonts w:cs="Times New Roman"/>
          <w:szCs w:val="24"/>
        </w:rPr>
        <w:t xml:space="preserve">Ces données ne reflètent plus l'assemblage actuel des vers de terre en France. Par ailleurs, l'étude de la communauté des vers de terre doit inclure des variables décrivant la richesse en espèces, l'abondance et la biomasse totale, qui sont des paramètres essentiels pour les évaluations de la biodiversité. Utiliser seulement la diversité fonctionnelle n'est pas suffisant pour évaluer pleinement la biodiversité, car, par exemple, deux communautés peuvent être identiques en termes de diversité, mais différer en termes de densité </w:t>
      </w:r>
      <w:r w:rsidRPr="00F81BC6">
        <w:rPr>
          <w:rFonts w:cs="Times New Roman"/>
          <w:szCs w:val="24"/>
        </w:rPr>
        <w:fldChar w:fldCharType="begin"/>
      </w:r>
      <w:r w:rsidRPr="00F81BC6">
        <w:rPr>
          <w:rFonts w:cs="Times New Roman"/>
          <w:szCs w:val="24"/>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Pr="00F81BC6">
        <w:rPr>
          <w:rFonts w:cs="Times New Roman"/>
          <w:szCs w:val="24"/>
        </w:rPr>
        <w:fldChar w:fldCharType="separate"/>
      </w:r>
      <w:r w:rsidRPr="00F81BC6">
        <w:rPr>
          <w:rFonts w:cs="Times New Roman"/>
        </w:rPr>
        <w:t>(Groves, 2022)</w:t>
      </w:r>
      <w:r w:rsidRPr="00F81BC6">
        <w:rPr>
          <w:rFonts w:cs="Times New Roman"/>
          <w:szCs w:val="24"/>
        </w:rPr>
        <w:fldChar w:fldCharType="end"/>
      </w:r>
      <w:r>
        <w:rPr>
          <w:rFonts w:cs="Times New Roman"/>
          <w:szCs w:val="24"/>
        </w:rPr>
        <w:t>.</w:t>
      </w:r>
    </w:p>
    <w:p w14:paraId="0314A2B9" w14:textId="77777777" w:rsidR="00971B55" w:rsidRDefault="0037320E" w:rsidP="0000187D">
      <w:pPr>
        <w:rPr>
          <w:rFonts w:cs="Times New Roman"/>
          <w:szCs w:val="24"/>
        </w:rPr>
      </w:pPr>
      <w:r w:rsidRPr="00F81BC6">
        <w:rPr>
          <w:rFonts w:cs="Times New Roman"/>
          <w:szCs w:val="24"/>
        </w:rPr>
        <w:t>Pour</w:t>
      </w:r>
      <w:r w:rsidR="00274E45">
        <w:rPr>
          <w:rFonts w:cs="Times New Roman"/>
          <w:szCs w:val="24"/>
        </w:rPr>
        <w:t xml:space="preserve"> </w:t>
      </w:r>
      <w:r w:rsidR="00274E45" w:rsidRPr="00274E45">
        <w:rPr>
          <w:rFonts w:cs="Times New Roman"/>
          <w:szCs w:val="24"/>
        </w:rPr>
        <w:t xml:space="preserve">comprendre la biodiversité, sa répartition et les facteurs </w:t>
      </w:r>
      <w:r w:rsidR="008A0553">
        <w:rPr>
          <w:rFonts w:cs="Times New Roman"/>
          <w:szCs w:val="24"/>
        </w:rPr>
        <w:t xml:space="preserve">environnementale </w:t>
      </w:r>
      <w:r w:rsidR="00221221">
        <w:rPr>
          <w:rFonts w:cs="Times New Roman"/>
          <w:szCs w:val="24"/>
        </w:rPr>
        <w:t xml:space="preserve">influençant </w:t>
      </w:r>
      <w:r w:rsidR="00274E45" w:rsidRPr="00274E45">
        <w:rPr>
          <w:rFonts w:cs="Times New Roman"/>
          <w:szCs w:val="24"/>
        </w:rPr>
        <w:t>cette répartition</w:t>
      </w:r>
      <w:r w:rsidRPr="00F81BC6">
        <w:rPr>
          <w:rFonts w:cs="Times New Roman"/>
          <w:szCs w:val="24"/>
        </w:rPr>
        <w:t>, plusieurs outils ont été développés ces dernières années. On distingue les modèles de distribution des espèces « species distribution modèles (SDMs) » qui sont des modèles basés sur les niches écologique</w:t>
      </w:r>
      <w:r w:rsidR="00077A3A" w:rsidRPr="00F81BC6">
        <w:rPr>
          <w:rFonts w:cs="Times New Roman"/>
          <w:szCs w:val="24"/>
        </w:rPr>
        <w:t>s</w:t>
      </w:r>
      <w:r w:rsidRPr="00F81BC6">
        <w:rPr>
          <w:rFonts w:cs="Times New Roman"/>
          <w:szCs w:val="24"/>
        </w:rPr>
        <w:t xml:space="preserve"> « Niche-based-modèles » et permet de modéliser les corrélations entre les espèces ou les communautés et leur environnement </w:t>
      </w:r>
      <w:r w:rsidRPr="00F81BC6">
        <w:rPr>
          <w:rFonts w:cs="Times New Roman"/>
          <w:szCs w:val="24"/>
        </w:rPr>
        <w:fldChar w:fldCharType="begin"/>
      </w:r>
      <w:r w:rsidRPr="00F81BC6">
        <w:rPr>
          <w:rFonts w:cs="Times New Roman"/>
          <w:szCs w:val="24"/>
        </w:rPr>
        <w:instrText xml:space="preserve"> ADDIN ZOTERO_ITEM CSL_CITATION {"citationID":"U7CJp7gF","properties":{"formattedCitation":"(Elith &amp; Leathwick, 2009; Guisan et al., 2017)","plainCitation":"(Elith &amp;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F81BC6">
        <w:rPr>
          <w:rFonts w:cs="Times New Roman"/>
          <w:szCs w:val="24"/>
        </w:rPr>
        <w:fldChar w:fldCharType="separate"/>
      </w:r>
      <w:r w:rsidRPr="00F81BC6">
        <w:rPr>
          <w:rFonts w:cs="Times New Roman"/>
        </w:rPr>
        <w:t>(Elith &amp; Leathwick, 2009; Guisan et al., 2017)</w:t>
      </w:r>
      <w:r w:rsidRPr="00F81BC6">
        <w:rPr>
          <w:rFonts w:cs="Times New Roman"/>
          <w:szCs w:val="24"/>
        </w:rPr>
        <w:fldChar w:fldCharType="end"/>
      </w:r>
      <w:r w:rsidRPr="00F81BC6">
        <w:rPr>
          <w:rFonts w:cs="Times New Roman"/>
          <w:szCs w:val="24"/>
        </w:rPr>
        <w:t xml:space="preserve">. Néanmoins, ce type de modèle exige d’une part, des données sur les paramètres qui caractérise les communautés et d’autre part des données environnementales spatialisées. Divers SDMs existent, chacun présentant des avantages et des inconvénients </w:t>
      </w:r>
      <w:r w:rsidR="00055E3C">
        <w:rPr>
          <w:rFonts w:cs="Times New Roman"/>
          <w:szCs w:val="24"/>
        </w:rPr>
        <w:fldChar w:fldCharType="begin"/>
      </w:r>
      <w:r w:rsidR="00055E3C">
        <w:rPr>
          <w:rFonts w:cs="Times New Roman"/>
          <w:szCs w:val="24"/>
        </w:rPr>
        <w:instrText xml:space="preserve"> ADDIN ZOTERO_ITEM CSL_CITATION {"citationID":"tlO38jWl","properties":{"formattedCitation":"(Li &amp; Wang, 2013; Valavi et al., 2021)","plainCitation":"(Li &amp;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055E3C">
        <w:rPr>
          <w:rFonts w:cs="Times New Roman"/>
          <w:szCs w:val="24"/>
        </w:rPr>
        <w:fldChar w:fldCharType="separate"/>
      </w:r>
      <w:r w:rsidR="00055E3C" w:rsidRPr="00055E3C">
        <w:rPr>
          <w:rFonts w:cs="Times New Roman"/>
        </w:rPr>
        <w:t>(Li &amp; Wang, 2013; Valavi et al., 2021)</w:t>
      </w:r>
      <w:r w:rsidR="00055E3C">
        <w:rPr>
          <w:rFonts w:cs="Times New Roman"/>
          <w:szCs w:val="24"/>
        </w:rPr>
        <w:fldChar w:fldCharType="end"/>
      </w:r>
      <w:r w:rsidR="00AB59DD" w:rsidRPr="00F81BC6">
        <w:rPr>
          <w:rFonts w:cs="Times New Roman"/>
          <w:szCs w:val="24"/>
        </w:rPr>
        <w:t xml:space="preserve">. </w:t>
      </w:r>
      <w:r w:rsidR="006B0496" w:rsidRPr="006B0496">
        <w:rPr>
          <w:rFonts w:cs="Times New Roman"/>
          <w:szCs w:val="24"/>
        </w:rPr>
        <w:t>L’approche comparative de plusieurs SDMs pour prédire l’aire de répartition géographique et la biodiversité des vers de terre en Allemagne, telle que proposée par</w:t>
      </w:r>
      <w:r w:rsidR="00D067D9">
        <w:rPr>
          <w:rFonts w:cs="Times New Roman"/>
          <w:szCs w:val="24"/>
        </w:rPr>
        <w:t xml:space="preserve"> </w:t>
      </w:r>
      <w:r w:rsidR="00D067D9">
        <w:rPr>
          <w:rFonts w:cs="Times New Roman"/>
          <w:szCs w:val="24"/>
        </w:rPr>
        <w:fldChar w:fldCharType="begin"/>
      </w:r>
      <w:r w:rsidR="001A204C">
        <w:rPr>
          <w:rFonts w:cs="Times New Roman"/>
          <w:szCs w:val="24"/>
        </w:rPr>
        <w:instrText xml:space="preserve"> ADDIN ZOTERO_ITEM CSL_CITATION {"citationID":"CACpb0a7","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067D9">
        <w:rPr>
          <w:rFonts w:cs="Times New Roman"/>
          <w:szCs w:val="24"/>
        </w:rPr>
        <w:fldChar w:fldCharType="separate"/>
      </w:r>
      <w:r w:rsidR="00D067D9" w:rsidRPr="00D067D9">
        <w:rPr>
          <w:rFonts w:cs="Times New Roman"/>
        </w:rPr>
        <w:t xml:space="preserve">Salako et al. </w:t>
      </w:r>
      <w:r w:rsidR="00D067D9">
        <w:rPr>
          <w:rFonts w:cs="Times New Roman"/>
        </w:rPr>
        <w:t>(</w:t>
      </w:r>
      <w:r w:rsidR="00D067D9" w:rsidRPr="00D067D9">
        <w:rPr>
          <w:rFonts w:cs="Times New Roman"/>
        </w:rPr>
        <w:t>2023)</w:t>
      </w:r>
      <w:r w:rsidR="00D067D9">
        <w:rPr>
          <w:rFonts w:cs="Times New Roman"/>
          <w:szCs w:val="24"/>
        </w:rPr>
        <w:fldChar w:fldCharType="end"/>
      </w:r>
      <w:r w:rsidR="006B0496" w:rsidRPr="006B0496">
        <w:rPr>
          <w:rFonts w:cs="Times New Roman"/>
          <w:szCs w:val="24"/>
        </w:rPr>
        <w:t xml:space="preserve">, semble être une bonne </w:t>
      </w:r>
      <w:r w:rsidR="00143D9B">
        <w:rPr>
          <w:rFonts w:cs="Times New Roman"/>
          <w:szCs w:val="24"/>
        </w:rPr>
        <w:t>approche</w:t>
      </w:r>
      <w:r w:rsidR="006B0496">
        <w:rPr>
          <w:rFonts w:cs="Times New Roman"/>
          <w:szCs w:val="24"/>
        </w:rPr>
        <w:t>.</w:t>
      </w:r>
      <w:r w:rsidR="0061751B">
        <w:rPr>
          <w:rFonts w:cs="Times New Roman"/>
          <w:szCs w:val="24"/>
        </w:rPr>
        <w:t xml:space="preserve"> </w:t>
      </w:r>
    </w:p>
    <w:p w14:paraId="7EF8EA3E" w14:textId="77777777" w:rsidR="00971B55" w:rsidRDefault="00971B55" w:rsidP="0000187D">
      <w:pPr>
        <w:rPr>
          <w:rFonts w:cs="Times New Roman"/>
          <w:szCs w:val="24"/>
        </w:rPr>
      </w:pPr>
    </w:p>
    <w:p w14:paraId="19B8DE26" w14:textId="77777777" w:rsidR="00745E1E" w:rsidRDefault="00745E1E" w:rsidP="0000187D">
      <w:pPr>
        <w:rPr>
          <w:rFonts w:cs="Times New Roman"/>
          <w:szCs w:val="24"/>
        </w:rPr>
      </w:pPr>
    </w:p>
    <w:p w14:paraId="4E2A24D6" w14:textId="7EFC6A6E" w:rsidR="00971B55" w:rsidRDefault="00745E1E" w:rsidP="0000187D">
      <w:pPr>
        <w:rPr>
          <w:rFonts w:cs="Times New Roman"/>
          <w:szCs w:val="24"/>
        </w:rPr>
      </w:pPr>
      <w:r>
        <w:rPr>
          <w:rFonts w:cs="Times New Roman"/>
          <w:szCs w:val="24"/>
        </w:rPr>
        <w:lastRenderedPageBreak/>
        <w:t>L</w:t>
      </w:r>
      <w:r w:rsidRPr="00745E1E">
        <w:rPr>
          <w:rFonts w:cs="Times New Roman"/>
          <w:szCs w:val="24"/>
        </w:rPr>
        <w:t xml:space="preserve">'objectif général de notre étude était de développer des modèles pour prédire la communauté des vers de terre en France métropolitaine en utilisant une approche comparative de différents algorithmes de modélisation. </w:t>
      </w:r>
      <w:r w:rsidR="008536AC" w:rsidRPr="00F81BC6">
        <w:rPr>
          <w:rFonts w:cs="Times New Roman"/>
          <w:szCs w:val="24"/>
        </w:rPr>
        <w:t>Plus précisément, nous avons cherché à répondre aux objectifs suivants : (i) quantifier et hiérarchiser l'influence des facteurs environnementaux (occupation du sol, propriétés du sol, localisation, et données climatiques) en fonction de leur contribution aux modèles prédictifs sur l'abondance (individu par m²), la biomasse (g par m²) et la richesse taxonomique totale des vers de terre (nombre de taxons dans la parcelle) en France métropolitaine (hors Corse) et (ii) prédire et cartographier ces mêmes paramètres lombriciens en fonction des facteurs environnementaux</w:t>
      </w:r>
      <w:r w:rsidR="008536AC">
        <w:rPr>
          <w:rFonts w:cs="Times New Roman"/>
          <w:szCs w:val="24"/>
        </w:rPr>
        <w:t xml:space="preserve">. </w:t>
      </w:r>
      <w:r w:rsidRPr="00745E1E">
        <w:rPr>
          <w:rFonts w:cs="Times New Roman"/>
          <w:szCs w:val="24"/>
        </w:rPr>
        <w:t xml:space="preserve">Pour </w:t>
      </w:r>
      <w:r w:rsidR="00984459">
        <w:rPr>
          <w:rFonts w:cs="Times New Roman"/>
          <w:szCs w:val="24"/>
        </w:rPr>
        <w:t>répondre à ces objectifs</w:t>
      </w:r>
      <w:r w:rsidRPr="00745E1E">
        <w:rPr>
          <w:rFonts w:cs="Times New Roman"/>
          <w:szCs w:val="24"/>
        </w:rPr>
        <w:t>, nous avons sélectionné cinq méthodes ou algorithmes de modélisation SDM et comparé leurs performances prédictives. Cette approche comparative permet de réduire l'incertitude associée aux prédictions et de trouver le meilleur modèle pour chaque variable des vers de terre (abondance, biomasse et richesse).</w:t>
      </w:r>
      <w:r w:rsidR="009D5201">
        <w:rPr>
          <w:rFonts w:cs="Times New Roman"/>
          <w:szCs w:val="24"/>
        </w:rPr>
        <w:t xml:space="preserve"> </w:t>
      </w:r>
      <w:r w:rsidRPr="00745E1E">
        <w:rPr>
          <w:rFonts w:cs="Times New Roman"/>
          <w:szCs w:val="24"/>
        </w:rPr>
        <w:t xml:space="preserve">Les algorithmes sélectionnés étaient les modèles linéaires généralisés (GLM), les modèles additifs généralisés (GAM), les forêts aléatoires (RF), les modèles de régression boostée généralisée (GBM) et les réseaux de neurones artificiels (ANN). Ces algorithmes ont été choisis sur la base de leur classification en algorithmes de régression (GLM et GAM) et d’apprentissage automatique (RF, GBM et ANN), ainsi que de leur large utilisation dans les études récentes (Fourcade &amp; Vercauteren, </w:t>
      </w:r>
      <w:proofErr w:type="gramStart"/>
      <w:r w:rsidRPr="00745E1E">
        <w:rPr>
          <w:rFonts w:cs="Times New Roman"/>
          <w:szCs w:val="24"/>
        </w:rPr>
        <w:t>2022;</w:t>
      </w:r>
      <w:proofErr w:type="gramEnd"/>
      <w:r w:rsidRPr="00745E1E">
        <w:rPr>
          <w:rFonts w:cs="Times New Roman"/>
          <w:szCs w:val="24"/>
        </w:rPr>
        <w:t xml:space="preserve"> Li &amp; Wang, 2013; Rutgers et al., 2016; Salako et al., 2023; Valavi et al., 2021).</w:t>
      </w:r>
    </w:p>
    <w:p w14:paraId="16684EDE" w14:textId="125BBB96" w:rsidR="00E011BF" w:rsidRDefault="0037320E" w:rsidP="00E011BF">
      <w:pPr>
        <w:rPr>
          <w:rStyle w:val="CommentReference"/>
        </w:rPr>
      </w:pPr>
      <w:r w:rsidRPr="002E2081">
        <w:rPr>
          <w:rFonts w:cs="Times New Roman"/>
          <w:szCs w:val="24"/>
          <w:highlight w:val="yellow"/>
        </w:rPr>
        <w:t>Nos hypothèses reposent sur le fait que les variables climatiques (précipitation et température) et le type d'occupation du sol seraient les facteurs les plus influençant sur l'abondance et la biomasse des vers de terre, et que le type d'occupation du sol et la texture du sol influenceraient davantage la richesse en espèces.</w:t>
      </w:r>
    </w:p>
    <w:p w14:paraId="6AA6303C" w14:textId="09C2EF70" w:rsidR="00E636DD" w:rsidRPr="00F81BC6" w:rsidRDefault="006376DF" w:rsidP="00E011BF">
      <w:pPr>
        <w:pStyle w:val="Heading1"/>
      </w:pPr>
      <w:r w:rsidRPr="00F81BC6">
        <w:t xml:space="preserve">Matériels &amp; </w:t>
      </w:r>
      <w:r w:rsidR="00793D17" w:rsidRPr="00F81BC6">
        <w:t>m</w:t>
      </w:r>
      <w:r w:rsidRPr="00F81BC6">
        <w:t>éthodes</w:t>
      </w:r>
    </w:p>
    <w:p w14:paraId="6ED802C2" w14:textId="569E94A4" w:rsidR="00AD0FA6" w:rsidRPr="00F81BC6" w:rsidRDefault="003F79FD" w:rsidP="0037320E">
      <w:pPr>
        <w:pStyle w:val="Heading2"/>
        <w:rPr>
          <w:rFonts w:cs="Times New Roman"/>
        </w:rPr>
      </w:pPr>
      <w:r w:rsidRPr="00F81BC6">
        <w:rPr>
          <w:rFonts w:cs="Times New Roman"/>
        </w:rPr>
        <w:t>Zone d'étude</w:t>
      </w:r>
      <w:r w:rsidR="002A6282" w:rsidRPr="00F81BC6">
        <w:rPr>
          <w:rFonts w:cs="Times New Roman"/>
        </w:rPr>
        <w:t xml:space="preserve"> </w:t>
      </w:r>
      <w:r w:rsidR="007667AE" w:rsidRPr="00F81BC6">
        <w:rPr>
          <w:rFonts w:cs="Times New Roman"/>
        </w:rPr>
        <w:t xml:space="preserve">et collecte des données des vers de terre </w:t>
      </w:r>
    </w:p>
    <w:p w14:paraId="0C1DCCBA" w14:textId="4FD1F24F" w:rsidR="000502D8" w:rsidRPr="00C70D8B" w:rsidRDefault="009D318C" w:rsidP="000502D8">
      <w:r>
        <w:t xml:space="preserve">La zone de notre étude couvre l’ensemble du territoire de </w:t>
      </w:r>
      <w:r w:rsidR="00D123EE">
        <w:t>France métropolitaine (hors Corse)</w:t>
      </w:r>
      <w:r w:rsidR="00592608">
        <w:t xml:space="preserve"> (Fig. </w:t>
      </w:r>
      <w:r w:rsidR="009F4239">
        <w:t>1</w:t>
      </w:r>
      <w:r w:rsidR="00592608">
        <w:t>)</w:t>
      </w:r>
      <w:r>
        <w:t xml:space="preserve">. </w:t>
      </w:r>
      <w:r w:rsidR="0083796F">
        <w:t xml:space="preserve">Nous avons utilisé </w:t>
      </w:r>
      <w:r w:rsidR="009A46AB">
        <w:t>3758</w:t>
      </w:r>
      <w:r w:rsidR="002A318C">
        <w:t xml:space="preserve"> observations </w:t>
      </w:r>
      <w:r w:rsidR="0083796F">
        <w:t xml:space="preserve">de vers de terre </w:t>
      </w:r>
      <w:r w:rsidR="007132F7">
        <w:t xml:space="preserve">de la </w:t>
      </w:r>
      <w:r w:rsidR="003F71B0" w:rsidRPr="003F71B0">
        <w:t>base de données LandWorm</w:t>
      </w:r>
      <w:r w:rsidR="007132F7">
        <w:t xml:space="preserve"> </w:t>
      </w:r>
      <w:r w:rsidR="007132F7" w:rsidRPr="00F84CD5">
        <w:rPr>
          <w:szCs w:val="24"/>
        </w:rPr>
        <w:t>(2023-2026 FRB-MTE-OFB)</w:t>
      </w:r>
      <w:r w:rsidR="003F71B0" w:rsidRPr="003F71B0">
        <w:t>, qui comprend les communautés de vers de terre à travers la France métropolitaine dans des conditions variées d'utilisation des sols</w:t>
      </w:r>
      <w:ins w:id="0" w:author="Kevin Hoeffner" w:date="2024-05-21T10:57:00Z">
        <w:r w:rsidR="0071650E">
          <w:t xml:space="preserve"> (Détails ? annexe ?)</w:t>
        </w:r>
      </w:ins>
      <w:r w:rsidR="007132F7">
        <w:t xml:space="preserve">. </w:t>
      </w:r>
      <w:r w:rsidR="00C612D8">
        <w:t xml:space="preserve">Les échantillonnages des vers de terre </w:t>
      </w:r>
      <w:r w:rsidR="001539CC">
        <w:t>ont été effectué</w:t>
      </w:r>
      <w:r w:rsidR="007132F7">
        <w:t xml:space="preserve"> entre 1990 et 2023 </w:t>
      </w:r>
      <w:r w:rsidR="00FA7919">
        <w:t xml:space="preserve">et </w:t>
      </w:r>
      <w:r w:rsidR="00C612D8">
        <w:t>ont été réalisé</w:t>
      </w:r>
      <w:r w:rsidR="00F247BE">
        <w:t>s</w:t>
      </w:r>
      <w:r w:rsidR="00C612D8">
        <w:t xml:space="preserve"> </w:t>
      </w:r>
      <w:r w:rsidR="00C612D8">
        <w:lastRenderedPageBreak/>
        <w:t>principalement au printemps qui correspondent à la période d’activité maximale des vers de terre</w:t>
      </w:r>
      <w:r w:rsidR="00B32366">
        <w:t xml:space="preserve">. </w:t>
      </w:r>
      <w:r w:rsidR="00F432DA" w:rsidRPr="00B11C30">
        <w:rPr>
          <w:rFonts w:cs="Times New Roman"/>
          <w:szCs w:val="24"/>
        </w:rPr>
        <w:t>Les méthodes d'échantillonnage des communautés de vers de terre différaient selon les</w:t>
      </w:r>
      <w:r w:rsidR="00F432DA">
        <w:rPr>
          <w:rFonts w:cs="Times New Roman"/>
          <w:szCs w:val="24"/>
        </w:rPr>
        <w:t xml:space="preserve"> sources </w:t>
      </w:r>
      <w:r w:rsidR="004730CE">
        <w:rPr>
          <w:rFonts w:cs="Times New Roman"/>
          <w:szCs w:val="24"/>
        </w:rPr>
        <w:t xml:space="preserve">de provenance </w:t>
      </w:r>
      <w:r w:rsidR="00075631">
        <w:rPr>
          <w:rFonts w:cs="Times New Roman"/>
          <w:szCs w:val="24"/>
        </w:rPr>
        <w:t>des données</w:t>
      </w:r>
      <w:ins w:id="1" w:author="Kevin Hoeffner" w:date="2024-05-21T10:57:00Z">
        <w:r w:rsidR="0071650E">
          <w:rPr>
            <w:rFonts w:cs="Times New Roman"/>
            <w:szCs w:val="24"/>
          </w:rPr>
          <w:t xml:space="preserve"> (Détails ?</w:t>
        </w:r>
      </w:ins>
      <w:ins w:id="2" w:author="Kevin Hoeffner" w:date="2024-05-21T10:58:00Z">
        <w:r w:rsidR="0071650E">
          <w:rPr>
            <w:rFonts w:cs="Times New Roman"/>
            <w:szCs w:val="24"/>
          </w:rPr>
          <w:t xml:space="preserve"> annexe ?)</w:t>
        </w:r>
      </w:ins>
      <w:r w:rsidR="00F432DA">
        <w:rPr>
          <w:rFonts w:cs="Times New Roman"/>
          <w:szCs w:val="24"/>
        </w:rPr>
        <w:t xml:space="preserve">. </w:t>
      </w:r>
      <w:r w:rsidR="00A15C7D">
        <w:rPr>
          <w:rFonts w:cs="Times New Roman"/>
          <w:szCs w:val="24"/>
        </w:rPr>
        <w:t>L</w:t>
      </w:r>
      <w:r w:rsidR="00F432DA" w:rsidRPr="00B11C30">
        <w:rPr>
          <w:rFonts w:cs="Times New Roman"/>
          <w:szCs w:val="24"/>
        </w:rPr>
        <w:t xml:space="preserve">es méthodes d'échantillonnage </w:t>
      </w:r>
      <w:r w:rsidR="0071650E">
        <w:rPr>
          <w:rFonts w:cs="Times New Roman"/>
          <w:szCs w:val="24"/>
        </w:rPr>
        <w:t>étaient</w:t>
      </w:r>
      <w:r w:rsidR="00F432DA" w:rsidRPr="00B11C30">
        <w:rPr>
          <w:rFonts w:cs="Times New Roman"/>
          <w:szCs w:val="24"/>
        </w:rPr>
        <w:t xml:space="preserve"> un tri manuel</w:t>
      </w:r>
      <w:r w:rsidR="00B52174">
        <w:rPr>
          <w:rFonts w:cs="Times New Roman"/>
          <w:szCs w:val="24"/>
        </w:rPr>
        <w:t xml:space="preserve"> (</w:t>
      </w:r>
      <w:r w:rsidR="00B52174" w:rsidRPr="00C612D8">
        <w:t>ISO 23611-1 :2018</w:t>
      </w:r>
      <w:r w:rsidR="00B52174">
        <w:t>)</w:t>
      </w:r>
      <w:r w:rsidR="00F432DA" w:rsidRPr="00B11C30">
        <w:rPr>
          <w:rFonts w:cs="Times New Roman"/>
          <w:szCs w:val="24"/>
        </w:rPr>
        <w:t xml:space="preserve"> et/ou l'application d'un expulseur chimique (formaldéhyde ou </w:t>
      </w:r>
      <w:r w:rsidR="00F432DA" w:rsidRPr="003F71B0">
        <w:t>isothiocyanate d’allyle</w:t>
      </w:r>
      <w:r w:rsidR="00B52174">
        <w:t xml:space="preserve"> ; </w:t>
      </w:r>
      <w:r w:rsidR="00C70D8B" w:rsidRPr="00C612D8">
        <w:t>ISO 23611-1 :20</w:t>
      </w:r>
      <w:r w:rsidR="00C70D8B">
        <w:t>06</w:t>
      </w:r>
      <w:r w:rsidR="00F432DA" w:rsidRPr="00B11C30">
        <w:rPr>
          <w:rFonts w:cs="Times New Roman"/>
          <w:szCs w:val="24"/>
        </w:rPr>
        <w:t>).</w:t>
      </w:r>
      <w:r w:rsidR="00C70D8B">
        <w:rPr>
          <w:rFonts w:cs="Times New Roman"/>
          <w:szCs w:val="24"/>
        </w:rPr>
        <w:t xml:space="preserve"> </w:t>
      </w:r>
      <w:r w:rsidR="0047261C" w:rsidRPr="00DC34E6">
        <w:t>Dans chaque site, les vers de terre ont été collecté</w:t>
      </w:r>
      <w:r w:rsidR="00F247BE">
        <w:t>s</w:t>
      </w:r>
      <w:r w:rsidR="0047261C" w:rsidRPr="00DC34E6">
        <w:t xml:space="preserve">, triés à la main et stocké dans de l’éthanol. </w:t>
      </w:r>
      <w:r w:rsidR="00CE1531" w:rsidRPr="00DC34E6">
        <w:t xml:space="preserve">Au laboratoire, les vers de terre ont été comptés, </w:t>
      </w:r>
      <w:r w:rsidR="009436C7">
        <w:t xml:space="preserve">parfois </w:t>
      </w:r>
      <w:r w:rsidR="00CE1531" w:rsidRPr="00DC34E6">
        <w:t xml:space="preserve">pesés, </w:t>
      </w:r>
      <w:r w:rsidR="00B2224F" w:rsidRPr="00DC34E6">
        <w:t>et identifiés au niveau de l'espèce/taxon</w:t>
      </w:r>
      <w:r w:rsidR="00B2224F">
        <w:t>.</w:t>
      </w:r>
      <w:r w:rsidR="002A1599">
        <w:t xml:space="preserve"> </w:t>
      </w:r>
      <w:r w:rsidR="00031D27">
        <w:t>C</w:t>
      </w:r>
      <w:r w:rsidR="0042465C">
        <w:t xml:space="preserve">ependant, </w:t>
      </w:r>
      <w:r w:rsidR="002A318C">
        <w:t>48</w:t>
      </w:r>
      <w:r w:rsidR="0042465C">
        <w:t xml:space="preserve"> % des parcelles n’avait pas de biomasse totale. </w:t>
      </w:r>
      <w:r w:rsidR="00E609D9">
        <w:t>De cette base de données no</w:t>
      </w:r>
      <w:r w:rsidR="00622900">
        <w:t xml:space="preserve">us avons aussi </w:t>
      </w:r>
      <w:r w:rsidR="00A2301C">
        <w:t>récupéré</w:t>
      </w:r>
      <w:r w:rsidR="00622900">
        <w:t xml:space="preserve"> les coordonnées GPS </w:t>
      </w:r>
      <w:r w:rsidR="003C400A">
        <w:t>et l</w:t>
      </w:r>
      <w:r w:rsidR="00E609D9">
        <w:t>e Corine Land Cover (couverture du sol) renseignés par les gestionnaires « des projets »</w:t>
      </w:r>
      <w:r w:rsidR="00A279FC">
        <w:t xml:space="preserve"> </w:t>
      </w:r>
      <w:r w:rsidR="003C400A" w:rsidRPr="003C400A">
        <w:t>(https://land.copernicus.eu/pan-european/corine-land-cover)</w:t>
      </w:r>
      <w:r w:rsidR="00622900">
        <w:t xml:space="preserve">. </w:t>
      </w:r>
    </w:p>
    <w:p w14:paraId="57B5F0C3" w14:textId="6738CB17" w:rsidR="00D123EE" w:rsidRDefault="00552A99" w:rsidP="0042465C">
      <w:pPr>
        <w:pStyle w:val="NormalWeb"/>
        <w:jc w:val="center"/>
      </w:pPr>
      <w:r>
        <w:rPr>
          <w:noProof/>
        </w:rPr>
        <w:drawing>
          <wp:inline distT="0" distB="0" distL="0" distR="0" wp14:anchorId="36FF8B7B" wp14:editId="44BE6629">
            <wp:extent cx="3657600" cy="3415450"/>
            <wp:effectExtent l="0" t="0" r="0" b="0"/>
            <wp:docPr id="1243297828" name="Image 34"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97828" name="Image 34" descr="Une image contenant texte, diagramme, carte&#10;&#10;Description générée automatiquemen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3415450"/>
                    </a:xfrm>
                    <a:prstGeom prst="rect">
                      <a:avLst/>
                    </a:prstGeom>
                    <a:noFill/>
                    <a:ln>
                      <a:noFill/>
                    </a:ln>
                  </pic:spPr>
                </pic:pic>
              </a:graphicData>
            </a:graphic>
          </wp:inline>
        </w:drawing>
      </w:r>
    </w:p>
    <w:p w14:paraId="058CEDD0" w14:textId="22869459" w:rsidR="007D67D1" w:rsidRDefault="007667AE" w:rsidP="004E683F">
      <w:pPr>
        <w:pStyle w:val="Heading4"/>
      </w:pPr>
      <w:r w:rsidRPr="00C52A2D">
        <w:rPr>
          <w:b/>
          <w:bCs/>
        </w:rPr>
        <w:t xml:space="preserve">Fig. </w:t>
      </w:r>
      <w:r w:rsidR="009F4239">
        <w:rPr>
          <w:b/>
          <w:bCs/>
        </w:rPr>
        <w:t>1</w:t>
      </w:r>
      <w:r w:rsidRPr="00C52A2D">
        <w:rPr>
          <w:b/>
          <w:bCs/>
        </w:rPr>
        <w:t> :</w:t>
      </w:r>
      <w:r w:rsidRPr="00C52A2D">
        <w:t xml:space="preserve"> Carte de la zone d'étude (</w:t>
      </w:r>
      <w:r w:rsidR="00D123EE">
        <w:t>France métropolitaine (hors Corse)</w:t>
      </w:r>
      <w:r w:rsidRPr="00C52A2D">
        <w:t>) montrant la localisation des sites d'échantillonnage de vers de terre.</w:t>
      </w:r>
    </w:p>
    <w:p w14:paraId="35E218FB" w14:textId="77777777" w:rsidR="004E683F" w:rsidRPr="004E683F" w:rsidRDefault="004E683F" w:rsidP="004E683F"/>
    <w:p w14:paraId="38463147" w14:textId="3056CD8E" w:rsidR="00AD0FA6" w:rsidRPr="00F81BC6" w:rsidRDefault="002A6282" w:rsidP="0037320E">
      <w:pPr>
        <w:pStyle w:val="Heading2"/>
        <w:rPr>
          <w:rFonts w:cs="Times New Roman"/>
        </w:rPr>
      </w:pPr>
      <w:r w:rsidRPr="00F81BC6">
        <w:rPr>
          <w:rFonts w:cs="Times New Roman"/>
        </w:rPr>
        <w:t>Collecte de</w:t>
      </w:r>
      <w:r w:rsidR="00DC34E6" w:rsidRPr="00F81BC6">
        <w:rPr>
          <w:rFonts w:cs="Times New Roman"/>
        </w:rPr>
        <w:t>s</w:t>
      </w:r>
      <w:r w:rsidRPr="00F81BC6">
        <w:rPr>
          <w:rFonts w:cs="Times New Roman"/>
        </w:rPr>
        <w:t xml:space="preserve"> données environnementales</w:t>
      </w:r>
      <w:r w:rsidR="00780F0B" w:rsidRPr="00F81BC6">
        <w:rPr>
          <w:rFonts w:cs="Times New Roman"/>
        </w:rPr>
        <w:t xml:space="preserve"> </w:t>
      </w:r>
    </w:p>
    <w:p w14:paraId="62985CDD" w14:textId="68A3219C" w:rsidR="00811CD5" w:rsidRDefault="006531DC" w:rsidP="00D82725">
      <w:r>
        <w:t>En plus des données sur l’occupation du sol et des coordonnées GPS obtenue</w:t>
      </w:r>
      <w:r w:rsidR="00AB09D4">
        <w:t>s</w:t>
      </w:r>
      <w:r>
        <w:t xml:space="preserve"> avec </w:t>
      </w:r>
      <w:r w:rsidR="00F84CD5">
        <w:t xml:space="preserve">le </w:t>
      </w:r>
      <w:r w:rsidR="00AB09D4">
        <w:t>base de donnée</w:t>
      </w:r>
      <w:r w:rsidR="00303BAC">
        <w:t>s</w:t>
      </w:r>
      <w:r w:rsidR="00F84CD5">
        <w:t xml:space="preserve"> </w:t>
      </w:r>
      <w:r w:rsidR="00AB09D4" w:rsidRPr="003F71B0">
        <w:t>LandWorm</w:t>
      </w:r>
      <w:r w:rsidR="00AB09D4">
        <w:t xml:space="preserve"> </w:t>
      </w:r>
      <w:r w:rsidR="00F84CD5" w:rsidRPr="00F84CD5">
        <w:rPr>
          <w:szCs w:val="24"/>
        </w:rPr>
        <w:t>(2023-2026 FRB-MTE-OFB)</w:t>
      </w:r>
      <w:r>
        <w:t xml:space="preserve">, nous avons </w:t>
      </w:r>
      <w:r w:rsidR="00D35143">
        <w:t>utilisé des</w:t>
      </w:r>
      <w:r>
        <w:t xml:space="preserve"> variables externes </w:t>
      </w:r>
      <w:r>
        <w:lastRenderedPageBreak/>
        <w:t xml:space="preserve">connues pour avoir des effets sur les vers de terre </w:t>
      </w:r>
      <w:r>
        <w:fldChar w:fldCharType="begin"/>
      </w:r>
      <w: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fldChar w:fldCharType="separate"/>
      </w:r>
      <w:r w:rsidRPr="006531DC">
        <w:rPr>
          <w:rFonts w:cs="Times New Roman"/>
        </w:rPr>
        <w:t>(Rutgers et al., 2016; Phillips et al., 2019; Salako et al., 2023)</w:t>
      </w:r>
      <w:r>
        <w:fldChar w:fldCharType="end"/>
      </w:r>
      <w:r>
        <w:t xml:space="preserve">. </w:t>
      </w:r>
      <w:r w:rsidR="00D35143">
        <w:t>Pour les variables climatiques, n</w:t>
      </w:r>
      <w:r>
        <w:t xml:space="preserve">ous avons </w:t>
      </w:r>
      <w:r w:rsidR="00D35143">
        <w:t xml:space="preserve">utilisé </w:t>
      </w:r>
      <w:r w:rsidR="000E4688">
        <w:t xml:space="preserve">les </w:t>
      </w:r>
      <w:r w:rsidR="00D35143" w:rsidRPr="00D35143">
        <w:t>19 variables bioclimatiques standards</w:t>
      </w:r>
      <w:r w:rsidR="00D35143">
        <w:t xml:space="preserve"> </w:t>
      </w:r>
      <w:r w:rsidRPr="006531DC">
        <w:t>du projet CHELSA</w:t>
      </w:r>
      <w:r>
        <w:t xml:space="preserve"> </w:t>
      </w:r>
      <w:r w:rsidR="00D35143">
        <w:fldChar w:fldCharType="begin"/>
      </w:r>
      <w:r w:rsidR="00D35143">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D35143">
        <w:fldChar w:fldCharType="separate"/>
      </w:r>
      <w:r w:rsidR="00D35143" w:rsidRPr="00D35143">
        <w:rPr>
          <w:rFonts w:cs="Times New Roman"/>
        </w:rPr>
        <w:t>(Karger et al., 2017)</w:t>
      </w:r>
      <w:r w:rsidR="00D35143">
        <w:fldChar w:fldCharType="end"/>
      </w:r>
      <w:r w:rsidR="00D35143">
        <w:t>.</w:t>
      </w:r>
      <w:r w:rsidR="001F340A">
        <w:t xml:space="preserve"> </w:t>
      </w:r>
      <w:r w:rsidR="00811CD5" w:rsidRPr="00811CD5">
        <w:t xml:space="preserve"> </w:t>
      </w:r>
      <w:r w:rsidR="00F83339" w:rsidRPr="00F83339">
        <w:t>Ces données climatiques représentaient des valeurs moyennes entre 1981 et 2010 à une résolution de 30 secondes d'arc. Cette plage temporelle correspondait le mieux à la période principale des données biologiques.</w:t>
      </w:r>
    </w:p>
    <w:p w14:paraId="0A15E191" w14:textId="47CD1BEC" w:rsidR="00D82725" w:rsidRPr="00D82725" w:rsidRDefault="001F340A" w:rsidP="00D82725">
      <w:r>
        <w:t xml:space="preserve">Pour les variables pédologiques, nous avons d’abord utilisé </w:t>
      </w:r>
      <w:r w:rsidR="003459E2">
        <w:t xml:space="preserve">l’entrepôt de </w:t>
      </w:r>
      <w:r w:rsidR="003459E2" w:rsidRPr="003459E2">
        <w:t>Recherche Data Gouv</w:t>
      </w:r>
      <w:r w:rsidR="003459E2">
        <w:t xml:space="preserve"> </w:t>
      </w:r>
      <w:r w:rsidR="00887023">
        <w:t>(</w:t>
      </w:r>
      <w:hyperlink r:id="rId10" w:history="1">
        <w:r w:rsidR="00910F11" w:rsidRPr="004934C6">
          <w:rPr>
            <w:rStyle w:val="Hyperlink"/>
          </w:rPr>
          <w:t>https://entrepot.recherche.data.gouv.fr/dataset.xhtml?persistentId=doi:10.57745/N4E4NE</w:t>
        </w:r>
      </w:hyperlink>
      <w:r w:rsidR="00910F11">
        <w:t xml:space="preserve">; </w:t>
      </w:r>
      <w:r w:rsidR="00887023">
        <w:fldChar w:fldCharType="begin"/>
      </w:r>
      <w:r w:rsidR="007414A2">
        <w:instrText xml:space="preserve"> ADDIN ZOTERO_ITEM CSL_CITATION {"citationID":"tOj0gBFn","properties":{"formattedCitation":"(Roman Dobarco et al., 2022)","plainCitation":"(Roman Dobarco et al., 2022)","dontUpdate":true,"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887023">
        <w:fldChar w:fldCharType="separate"/>
      </w:r>
      <w:r w:rsidR="00887023" w:rsidRPr="005E569F">
        <w:rPr>
          <w:rFonts w:cs="Times New Roman"/>
        </w:rPr>
        <w:t>Roman Dobarco et al., 2022)</w:t>
      </w:r>
      <w:r w:rsidR="00887023">
        <w:fldChar w:fldCharType="end"/>
      </w:r>
      <w:r w:rsidR="003D692B">
        <w:t xml:space="preserve"> </w:t>
      </w:r>
      <w:r w:rsidR="005E569F">
        <w:t>pour récupérer les teneurs en sable</w:t>
      </w:r>
      <w:r w:rsidR="00303BAC">
        <w:t>s</w:t>
      </w:r>
      <w:r w:rsidR="005E569F">
        <w:t>, argile</w:t>
      </w:r>
      <w:r w:rsidR="00303BAC">
        <w:t>s</w:t>
      </w:r>
      <w:r w:rsidR="005E569F">
        <w:t xml:space="preserve"> et limon</w:t>
      </w:r>
      <w:r w:rsidR="00303BAC">
        <w:t>s</w:t>
      </w:r>
      <w:r w:rsidR="003D692B">
        <w:t>.</w:t>
      </w:r>
      <w:r w:rsidR="005E569F">
        <w:t xml:space="preserve"> </w:t>
      </w:r>
      <w:r w:rsidR="003F09D4">
        <w:t>C</w:t>
      </w:r>
      <w:r w:rsidR="003F09D4" w:rsidRPr="003F09D4">
        <w:t>es trois variables, disponibles à une résolution de 90 m, provenaient de données de 2022 et étaient fournies à différentes profondeurs.</w:t>
      </w:r>
      <w:r w:rsidR="00F40ECF">
        <w:t xml:space="preserve"> </w:t>
      </w:r>
      <w:r w:rsidR="00BD7CFF" w:rsidRPr="00BD7CFF">
        <w:t>Nous avons choisi d</w:t>
      </w:r>
      <w:r w:rsidR="00876886">
        <w:t xml:space="preserve">’utiliser </w:t>
      </w:r>
      <w:r w:rsidR="00BD7CFF" w:rsidRPr="00BD7CFF">
        <w:t xml:space="preserve">les trois premières couches (0 à 5 cm, 5 à 15 cm et 15 à 30 cm) puis de faire la moyenne pour obtenir des données de 0 à 30 cm. </w:t>
      </w:r>
      <w:r w:rsidR="00012A0C">
        <w:t>Ce choix a été fait pour tenir compte de la variation de l’habitat des vers de terre.</w:t>
      </w:r>
      <w:r w:rsidR="00F40ECF">
        <w:t xml:space="preserve"> </w:t>
      </w:r>
      <w:r w:rsidR="00012A0C">
        <w:t>Par la suite, nous avons</w:t>
      </w:r>
      <w:r w:rsidR="00600902">
        <w:t xml:space="preserve"> utilisé la </w:t>
      </w:r>
      <w:r w:rsidR="002D4DAF">
        <w:t xml:space="preserve">base de donnée </w:t>
      </w:r>
      <w:r w:rsidR="00600902">
        <w:t xml:space="preserve">Joint Research Centre </w:t>
      </w:r>
      <w:r w:rsidR="00600902">
        <w:fldChar w:fldCharType="begin"/>
      </w:r>
      <w:r w:rsidR="00600902">
        <w:instrText xml:space="preserve"> ADDIN ZOTERO_ITEM CSL_CITATION {"citationID":"e6C4m7df","properties":{"formattedCitation":"(Ballabio et al., 2019)","plainCitation":"(Ballabio et al., 2019)","dontUpdate":true,"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600902">
        <w:fldChar w:fldCharType="separate"/>
      </w:r>
      <w:r w:rsidR="00600902" w:rsidRPr="00A2301C">
        <w:rPr>
          <w:rFonts w:cs="Times New Roman"/>
        </w:rPr>
        <w:t>(</w:t>
      </w:r>
      <w:r w:rsidR="00600902">
        <w:rPr>
          <w:rFonts w:cs="Times New Roman"/>
        </w:rPr>
        <w:t xml:space="preserve">JRC; </w:t>
      </w:r>
      <w:r w:rsidR="00600902" w:rsidRPr="00A2301C">
        <w:rPr>
          <w:rFonts w:cs="Times New Roman"/>
        </w:rPr>
        <w:t>Ballabio et al., 2019)</w:t>
      </w:r>
      <w:r w:rsidR="00600902">
        <w:fldChar w:fldCharType="end"/>
      </w:r>
      <w:r w:rsidR="00600902">
        <w:t xml:space="preserve"> pour </w:t>
      </w:r>
      <w:r w:rsidR="00012A0C">
        <w:t>complét</w:t>
      </w:r>
      <w:r w:rsidR="00303BAC">
        <w:t>é</w:t>
      </w:r>
      <w:r w:rsidR="00012A0C">
        <w:t xml:space="preserve"> la texture </w:t>
      </w:r>
      <w:r w:rsidR="00926A6A">
        <w:t xml:space="preserve">du sol </w:t>
      </w:r>
      <w:r w:rsidR="00012A0C">
        <w:t>par les variables</w:t>
      </w:r>
      <w:r w:rsidR="00114201">
        <w:t xml:space="preserve"> suiv</w:t>
      </w:r>
      <w:r w:rsidR="000B54FE">
        <w:t>ant</w:t>
      </w:r>
      <w:r w:rsidR="00600902">
        <w:t>e</w:t>
      </w:r>
      <w:r w:rsidR="000B54FE">
        <w:t>s</w:t>
      </w:r>
      <w:r w:rsidR="00926A6A">
        <w:t> :</w:t>
      </w:r>
      <w:r w:rsidR="00012A0C">
        <w:t xml:space="preserve"> </w:t>
      </w:r>
      <w:r w:rsidR="00926A6A">
        <w:t>la c</w:t>
      </w:r>
      <w:r w:rsidR="00012A0C">
        <w:t xml:space="preserve">apacité d'échange de cations (CEC), </w:t>
      </w:r>
      <w:r w:rsidR="00926A6A">
        <w:t>le c</w:t>
      </w:r>
      <w:r w:rsidR="00012A0C">
        <w:t>arbonate de calcium (</w:t>
      </w:r>
      <w:r w:rsidR="0012533C">
        <w:t>CaCO₃</w:t>
      </w:r>
      <w:r w:rsidR="00012A0C">
        <w:t xml:space="preserve">), </w:t>
      </w:r>
      <w:r w:rsidR="00926A6A">
        <w:t>le r</w:t>
      </w:r>
      <w:r w:rsidR="00012A0C">
        <w:t>apport C</w:t>
      </w:r>
      <w:r w:rsidR="00303BAC">
        <w:t>/</w:t>
      </w:r>
      <w:r w:rsidR="00012A0C">
        <w:t xml:space="preserve">N, </w:t>
      </w:r>
      <w:r w:rsidR="00926A6A">
        <w:t>l’a</w:t>
      </w:r>
      <w:r w:rsidR="00012A0C">
        <w:t xml:space="preserve">zote (N), </w:t>
      </w:r>
      <w:r w:rsidR="00926A6A">
        <w:t>le p</w:t>
      </w:r>
      <w:r w:rsidR="00012A0C">
        <w:t xml:space="preserve">hosphore (P), </w:t>
      </w:r>
      <w:r w:rsidR="00926A6A">
        <w:t>le p</w:t>
      </w:r>
      <w:r w:rsidR="00012A0C">
        <w:t xml:space="preserve">otassium (K), </w:t>
      </w:r>
      <w:r w:rsidR="00926A6A">
        <w:t xml:space="preserve">et le </w:t>
      </w:r>
      <w:r w:rsidR="00012A0C">
        <w:t xml:space="preserve">pH </w:t>
      </w:r>
      <w:r w:rsidR="00926A6A">
        <w:t xml:space="preserve">du sol </w:t>
      </w:r>
      <w:r w:rsidR="00012A0C">
        <w:t>dans H</w:t>
      </w:r>
      <w:r w:rsidR="00012A0C" w:rsidRPr="00926A6A">
        <w:rPr>
          <w:vertAlign w:val="subscript"/>
        </w:rPr>
        <w:t>2</w:t>
      </w:r>
      <w:r w:rsidR="00926A6A">
        <w:t>O</w:t>
      </w:r>
      <w:r w:rsidR="003C400A">
        <w:t>.</w:t>
      </w:r>
      <w:r w:rsidR="007664DA">
        <w:t xml:space="preserve"> </w:t>
      </w:r>
      <w:r w:rsidR="003176CA">
        <w:t>Ces variables</w:t>
      </w:r>
      <w:r w:rsidR="00DC0C98">
        <w:t xml:space="preserve"> étaient disponibles à une résolution de 250</w:t>
      </w:r>
      <w:r w:rsidR="009C614D">
        <w:t xml:space="preserve"> </w:t>
      </w:r>
      <w:r w:rsidR="00DC0C98">
        <w:t>m</w:t>
      </w:r>
      <w:r w:rsidR="00081563">
        <w:t xml:space="preserve"> </w:t>
      </w:r>
      <w:r w:rsidR="006A2518" w:rsidRPr="006A2518">
        <w:t>à l'échelle européenne</w:t>
      </w:r>
      <w:r w:rsidR="00C508AD">
        <w:t xml:space="preserve"> et</w:t>
      </w:r>
      <w:r w:rsidR="006A2518" w:rsidRPr="006A2518">
        <w:t xml:space="preserve"> basées sur les données LUCAS 2009/2012</w:t>
      </w:r>
      <w:r w:rsidR="00570B69">
        <w:t xml:space="preserve"> (</w:t>
      </w:r>
      <w:r w:rsidR="00570B69" w:rsidRPr="00570B69">
        <w:t>Land Use and Cover Area frame Survey</w:t>
      </w:r>
      <w:r w:rsidR="00C508AD">
        <w:t>)</w:t>
      </w:r>
      <w:r w:rsidR="006A2518" w:rsidRPr="006A2518">
        <w:t xml:space="preserve"> sur les sols arables</w:t>
      </w:r>
      <w:r w:rsidR="0015219B">
        <w:t>.</w:t>
      </w:r>
      <w:r w:rsidR="008D61E3">
        <w:t xml:space="preserve"> </w:t>
      </w:r>
      <w:r w:rsidR="007664DA" w:rsidRPr="007664DA">
        <w:t xml:space="preserve">Nous avons initialement référencé toutes les variables présélectionnées au système de coordonnées géographiques mondial (WGS84), les avons recadrées et masquées </w:t>
      </w:r>
      <w:r w:rsidR="00917946">
        <w:t xml:space="preserve">pour correspondre aux limites géographiques de France </w:t>
      </w:r>
      <w:r w:rsidR="002A318C" w:rsidRPr="00DC34E6">
        <w:t>métropolitaine</w:t>
      </w:r>
      <w:r w:rsidR="002A318C">
        <w:t xml:space="preserve"> (hors Corse)</w:t>
      </w:r>
      <w:r w:rsidR="00917946">
        <w:t xml:space="preserve">. </w:t>
      </w:r>
      <w:r w:rsidR="00777085">
        <w:t>Pour homogénéiser</w:t>
      </w:r>
      <w:r w:rsidR="00504B99">
        <w:t xml:space="preserve"> </w:t>
      </w:r>
      <w:r w:rsidR="00FD493D">
        <w:t xml:space="preserve">les variables </w:t>
      </w:r>
      <w:r w:rsidR="00777085">
        <w:t xml:space="preserve">et les faire </w:t>
      </w:r>
      <w:r w:rsidR="000A3F95" w:rsidRPr="000A3F95">
        <w:t xml:space="preserve">correspondre à la </w:t>
      </w:r>
      <w:r w:rsidR="004D66C0">
        <w:t xml:space="preserve">même </w:t>
      </w:r>
      <w:r w:rsidR="000A3F95" w:rsidRPr="000A3F95">
        <w:t>résolution</w:t>
      </w:r>
      <w:r w:rsidR="00777085">
        <w:t>, n</w:t>
      </w:r>
      <w:r w:rsidR="00917946">
        <w:t xml:space="preserve">ous avons </w:t>
      </w:r>
      <w:r w:rsidR="007664DA" w:rsidRPr="007664DA">
        <w:t>rééchantillonnées ou désagrégées</w:t>
      </w:r>
      <w:r w:rsidR="00143CEF">
        <w:t xml:space="preserve"> les variables</w:t>
      </w:r>
      <w:r w:rsidR="007664DA" w:rsidRPr="007664DA">
        <w:t xml:space="preserve"> à une résolution </w:t>
      </w:r>
      <w:r w:rsidR="00701FA7" w:rsidRPr="00701FA7">
        <w:t>de 30 secondes d'arc, ce qui correspond à environ 800 m en France</w:t>
      </w:r>
      <w:r w:rsidR="007664DA" w:rsidRPr="007664DA">
        <w:t>.</w:t>
      </w:r>
      <w:r w:rsidR="00917946">
        <w:t xml:space="preserve"> Ces étapes ont été </w:t>
      </w:r>
      <w:r w:rsidR="00073E34">
        <w:t>réalisé</w:t>
      </w:r>
      <w:r w:rsidR="00303BAC">
        <w:t>e</w:t>
      </w:r>
      <w:r w:rsidR="00073E34">
        <w:t>s</w:t>
      </w:r>
      <w:r w:rsidR="00917946">
        <w:t xml:space="preserve"> sous Python avec le module GDAL</w:t>
      </w:r>
      <w:r w:rsidR="00073E34">
        <w:t xml:space="preserve"> (</w:t>
      </w:r>
      <w:r w:rsidR="00073E34" w:rsidRPr="00073E34">
        <w:t>https://pypi.org/project/GDAL/</w:t>
      </w:r>
      <w:r w:rsidR="00073E34">
        <w:t>).</w:t>
      </w:r>
    </w:p>
    <w:p w14:paraId="35DF7AF0" w14:textId="77777777" w:rsidR="009D77A3" w:rsidRPr="00F81BC6" w:rsidRDefault="00F152D0" w:rsidP="0037320E">
      <w:pPr>
        <w:pStyle w:val="Heading2"/>
        <w:rPr>
          <w:rFonts w:cs="Times New Roman"/>
        </w:rPr>
      </w:pPr>
      <w:r w:rsidRPr="00F81BC6">
        <w:rPr>
          <w:rFonts w:cs="Times New Roman"/>
        </w:rPr>
        <w:t>S</w:t>
      </w:r>
      <w:r w:rsidR="00B41DB6" w:rsidRPr="00F81BC6">
        <w:rPr>
          <w:rFonts w:cs="Times New Roman"/>
        </w:rPr>
        <w:t xml:space="preserve">tratégie de </w:t>
      </w:r>
      <w:r w:rsidR="00AE66AD" w:rsidRPr="00F81BC6">
        <w:rPr>
          <w:rFonts w:cs="Times New Roman"/>
        </w:rPr>
        <w:t>modélisation</w:t>
      </w:r>
    </w:p>
    <w:p w14:paraId="3C4F16F5" w14:textId="2BF759C8" w:rsidR="00AE66AD" w:rsidRPr="00F81BC6" w:rsidRDefault="00AE66AD" w:rsidP="002318CE">
      <w:pPr>
        <w:pStyle w:val="Heading3"/>
        <w:rPr>
          <w:rFonts w:cs="Times New Roman"/>
        </w:rPr>
      </w:pPr>
      <w:r w:rsidRPr="00F81BC6">
        <w:rPr>
          <w:rFonts w:cs="Times New Roman"/>
        </w:rPr>
        <w:t>Protocole ODMAP</w:t>
      </w:r>
    </w:p>
    <w:p w14:paraId="20577C49" w14:textId="64897004" w:rsidR="00826D83" w:rsidRDefault="00722ED5" w:rsidP="004D7D68">
      <w:r w:rsidRPr="00722ED5">
        <w:t>L</w:t>
      </w:r>
      <w:r>
        <w:t>a stratégie de modélisation de notre étude</w:t>
      </w:r>
      <w:r w:rsidRPr="00722ED5">
        <w:t xml:space="preserve"> a suivi le protocole </w:t>
      </w:r>
      <w:r>
        <w:t>« </w:t>
      </w:r>
      <w:r w:rsidRPr="00722ED5">
        <w:t>ODMAP</w:t>
      </w:r>
      <w:r>
        <w:t> »</w:t>
      </w:r>
      <w:r w:rsidR="00696ABF">
        <w:t xml:space="preserve"> comme recommandé par</w:t>
      </w:r>
      <w:r w:rsidRPr="00722ED5">
        <w:t xml:space="preserve"> </w:t>
      </w:r>
      <w:r>
        <w:fldChar w:fldCharType="begin"/>
      </w:r>
      <w:r w:rsidR="00A4661B">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fldChar w:fldCharType="separate"/>
      </w:r>
      <w:r w:rsidRPr="00722ED5">
        <w:rPr>
          <w:rFonts w:cs="Times New Roman"/>
        </w:rPr>
        <w:t xml:space="preserve">Zurell et al. </w:t>
      </w:r>
      <w:r w:rsidR="00696ABF">
        <w:rPr>
          <w:rFonts w:cs="Times New Roman"/>
        </w:rPr>
        <w:t>(</w:t>
      </w:r>
      <w:r w:rsidRPr="00722ED5">
        <w:rPr>
          <w:rFonts w:cs="Times New Roman"/>
        </w:rPr>
        <w:t>2020)</w:t>
      </w:r>
      <w:r>
        <w:fldChar w:fldCharType="end"/>
      </w:r>
      <w:r w:rsidR="00696ABF">
        <w:t xml:space="preserve"> et l’ensemble des étapes </w:t>
      </w:r>
      <w:r w:rsidR="00B31113">
        <w:t>sont</w:t>
      </w:r>
      <w:r w:rsidR="00696ABF">
        <w:t xml:space="preserve"> détaillée dans l’annexe XX</w:t>
      </w:r>
      <w:r>
        <w:t xml:space="preserve">. </w:t>
      </w:r>
      <w:r w:rsidR="00092D53">
        <w:t>Les différentes étapes</w:t>
      </w:r>
      <w:r w:rsidR="006A48B2">
        <w:t xml:space="preserve"> sont </w:t>
      </w:r>
      <w:r w:rsidR="00092D53">
        <w:t>représentées</w:t>
      </w:r>
      <w:r w:rsidR="006A48B2">
        <w:t xml:space="preserve"> à la </w:t>
      </w:r>
      <w:r>
        <w:t xml:space="preserve">Fig. </w:t>
      </w:r>
      <w:r w:rsidR="00703575">
        <w:t>2</w:t>
      </w:r>
      <w:r w:rsidR="00650232">
        <w:t>.</w:t>
      </w:r>
      <w:r w:rsidR="006A48B2">
        <w:t xml:space="preserve"> </w:t>
      </w:r>
      <w:r w:rsidR="006A48B2" w:rsidRPr="006A48B2">
        <w:t xml:space="preserve">Toutes les </w:t>
      </w:r>
      <w:r w:rsidR="006A48B2">
        <w:t xml:space="preserve">étapes </w:t>
      </w:r>
      <w:r w:rsidR="006A48B2" w:rsidRPr="006A48B2">
        <w:t xml:space="preserve">de modélisation ont été effectuées </w:t>
      </w:r>
      <w:r w:rsidR="006A48B2">
        <w:t xml:space="preserve">avec le logiciel </w:t>
      </w:r>
      <w:r w:rsidR="006A48B2" w:rsidRPr="006A48B2">
        <w:t xml:space="preserve">R version </w:t>
      </w:r>
      <w:r w:rsidR="006A48B2">
        <w:t>4</w:t>
      </w:r>
      <w:r w:rsidR="006A48B2" w:rsidRPr="006A48B2">
        <w:t>.</w:t>
      </w:r>
      <w:r w:rsidR="006A48B2">
        <w:t>3</w:t>
      </w:r>
      <w:r w:rsidR="006A48B2" w:rsidRPr="006A48B2">
        <w:t>.1, 202</w:t>
      </w:r>
      <w:r w:rsidR="006A48B2">
        <w:t>3</w:t>
      </w:r>
      <w:r w:rsidR="006A48B2" w:rsidRPr="006A48B2">
        <w:t xml:space="preserve"> </w:t>
      </w:r>
      <w:r w:rsidR="006A48B2">
        <w:fldChar w:fldCharType="begin"/>
      </w:r>
      <w:r w:rsidR="006A48B2">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6A48B2">
        <w:fldChar w:fldCharType="separate"/>
      </w:r>
      <w:r w:rsidR="006A48B2" w:rsidRPr="006A48B2">
        <w:rPr>
          <w:rFonts w:cs="Times New Roman"/>
        </w:rPr>
        <w:t>(R Core Team, 2023)</w:t>
      </w:r>
      <w:r w:rsidR="006A48B2">
        <w:fldChar w:fldCharType="end"/>
      </w:r>
      <w:r w:rsidR="006A48B2">
        <w:t>.</w:t>
      </w:r>
      <w:r w:rsidR="00F255BE">
        <w:t xml:space="preserve"> </w:t>
      </w:r>
      <w:r w:rsidR="00F255BE" w:rsidRPr="00583340">
        <w:t xml:space="preserve">Initialement, </w:t>
      </w:r>
      <w:r w:rsidR="004E4AB7" w:rsidRPr="00583340">
        <w:t>toutes les variables explicatives</w:t>
      </w:r>
      <w:r w:rsidR="00F255BE" w:rsidRPr="00583340">
        <w:t xml:space="preserve"> </w:t>
      </w:r>
      <w:r w:rsidR="001E5AC6">
        <w:lastRenderedPageBreak/>
        <w:t xml:space="preserve">(numérique) </w:t>
      </w:r>
      <w:r w:rsidR="00F255BE" w:rsidRPr="00583340">
        <w:t>ont été centré</w:t>
      </w:r>
      <w:r w:rsidR="00FF7121" w:rsidRPr="00583340">
        <w:t>es</w:t>
      </w:r>
      <w:r w:rsidR="00F255BE" w:rsidRPr="00583340">
        <w:t xml:space="preserve"> réduite</w:t>
      </w:r>
      <w:r w:rsidR="00FF7121" w:rsidRPr="00583340">
        <w:t>s</w:t>
      </w:r>
      <w:r w:rsidR="004E4AB7" w:rsidRPr="00583340">
        <w:t>. De plus, l’abondance et la biomasse totale ont été transformé</w:t>
      </w:r>
      <w:r w:rsidR="00FF7121" w:rsidRPr="00583340">
        <w:t>es</w:t>
      </w:r>
      <w:r w:rsidR="004E4AB7" w:rsidRPr="00583340">
        <w:t xml:space="preserve"> par une racine carrée pour se rapprocher </w:t>
      </w:r>
      <w:r w:rsidR="00696ABF" w:rsidRPr="00583340">
        <w:t>d’une distribution gaussienne</w:t>
      </w:r>
      <w:r w:rsidR="004E4AB7" w:rsidRPr="00583340">
        <w:t>.</w:t>
      </w:r>
      <w:r w:rsidR="004E4AB7">
        <w:t xml:space="preserve"> </w:t>
      </w:r>
    </w:p>
    <w:p w14:paraId="09B5BA70" w14:textId="77777777" w:rsidR="004D7D68" w:rsidRDefault="004D7D68" w:rsidP="004D7D68"/>
    <w:p w14:paraId="67099DB8" w14:textId="77777777" w:rsidR="004D7D68" w:rsidRDefault="004D7D68" w:rsidP="004D7D68"/>
    <w:p w14:paraId="1D75B3AD" w14:textId="34CC20CB" w:rsidR="004D7D68" w:rsidRDefault="00B4488E" w:rsidP="0016610B">
      <w:pPr>
        <w:jc w:val="center"/>
      </w:pPr>
      <w:r>
        <w:rPr>
          <w:noProof/>
        </w:rPr>
        <w:drawing>
          <wp:inline distT="0" distB="0" distL="0" distR="0" wp14:anchorId="435CD4FD" wp14:editId="1602E75F">
            <wp:extent cx="5963749" cy="5212080"/>
            <wp:effectExtent l="0" t="0" r="0" b="7620"/>
            <wp:docPr id="138870107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3749" cy="5212080"/>
                    </a:xfrm>
                    <a:prstGeom prst="rect">
                      <a:avLst/>
                    </a:prstGeom>
                    <a:noFill/>
                  </pic:spPr>
                </pic:pic>
              </a:graphicData>
            </a:graphic>
          </wp:inline>
        </w:drawing>
      </w:r>
    </w:p>
    <w:p w14:paraId="720FF807" w14:textId="77777777" w:rsidR="00B408E7" w:rsidRDefault="00B408E7" w:rsidP="004D7D68"/>
    <w:p w14:paraId="580C073C" w14:textId="14F52E14" w:rsidR="005F72B1" w:rsidRDefault="00650232" w:rsidP="00650232">
      <w:pPr>
        <w:pStyle w:val="Heading4"/>
      </w:pPr>
      <w:r w:rsidRPr="00C52A2D">
        <w:rPr>
          <w:b/>
          <w:bCs/>
        </w:rPr>
        <w:t xml:space="preserve">Fig. </w:t>
      </w:r>
      <w:proofErr w:type="gramStart"/>
      <w:r w:rsidR="004E683F">
        <w:rPr>
          <w:b/>
          <w:bCs/>
        </w:rPr>
        <w:t>2</w:t>
      </w:r>
      <w:r w:rsidR="009A4D8E" w:rsidRPr="009A4D8E">
        <w:rPr>
          <w:b/>
          <w:bCs/>
        </w:rPr>
        <w:t>:</w:t>
      </w:r>
      <w:proofErr w:type="gramEnd"/>
      <w:r w:rsidR="009A4D8E" w:rsidRPr="009A4D8E">
        <w:rPr>
          <w:b/>
          <w:bCs/>
        </w:rPr>
        <w:t xml:space="preserve">  </w:t>
      </w:r>
      <w:r w:rsidR="009A4D8E" w:rsidRPr="009A4D8E">
        <w:t>Stratégie de modélisation selon le protocole ODMAP : (1) collecte des données biologiques, (2) collecte des données environnementales, (3) Nettoyage des données, (4) sélection de variables, (5) partitionnement des données, (6) ajustement des modèles, (</w:t>
      </w:r>
      <w:r w:rsidR="00390BCE">
        <w:t>7</w:t>
      </w:r>
      <w:r w:rsidR="009A4D8E" w:rsidRPr="009A4D8E">
        <w:t>) évaluation des modèles</w:t>
      </w:r>
      <w:r w:rsidR="00390BCE">
        <w:t xml:space="preserve"> et </w:t>
      </w:r>
      <w:r w:rsidR="00390BCE" w:rsidRPr="009A4D8E">
        <w:t>(</w:t>
      </w:r>
      <w:r w:rsidR="00390BCE">
        <w:t>8</w:t>
      </w:r>
      <w:r w:rsidR="00390BCE" w:rsidRPr="009A4D8E">
        <w:t>) prédiction et</w:t>
      </w:r>
      <w:r w:rsidR="009A4D8E" w:rsidRPr="009A4D8E">
        <w:t>.</w:t>
      </w:r>
      <w:r w:rsidR="009A4D8E">
        <w:t xml:space="preserve"> </w:t>
      </w:r>
    </w:p>
    <w:p w14:paraId="3E582F2F" w14:textId="77777777" w:rsidR="007D67D1" w:rsidRPr="007D67D1" w:rsidRDefault="007D67D1" w:rsidP="007D67D1"/>
    <w:p w14:paraId="051D1B0A" w14:textId="5EAC4B94" w:rsidR="009D77A3" w:rsidRPr="00F81BC6" w:rsidRDefault="0060172A" w:rsidP="002318CE">
      <w:pPr>
        <w:pStyle w:val="Heading3"/>
        <w:rPr>
          <w:rFonts w:cs="Times New Roman"/>
        </w:rPr>
      </w:pPr>
      <w:r w:rsidRPr="00F81BC6">
        <w:rPr>
          <w:rFonts w:cs="Times New Roman"/>
        </w:rPr>
        <w:lastRenderedPageBreak/>
        <w:t>Sélection</w:t>
      </w:r>
      <w:r w:rsidR="0049652A" w:rsidRPr="00F81BC6">
        <w:rPr>
          <w:rFonts w:cs="Times New Roman"/>
        </w:rPr>
        <w:t xml:space="preserve">, </w:t>
      </w:r>
      <w:r w:rsidR="009D77A3" w:rsidRPr="00F81BC6">
        <w:rPr>
          <w:rFonts w:cs="Times New Roman"/>
        </w:rPr>
        <w:t xml:space="preserve">importance </w:t>
      </w:r>
      <w:r w:rsidR="0049652A" w:rsidRPr="00F81BC6">
        <w:rPr>
          <w:rFonts w:cs="Times New Roman"/>
        </w:rPr>
        <w:t xml:space="preserve">et effets </w:t>
      </w:r>
      <w:r w:rsidR="009D77A3" w:rsidRPr="00F81BC6">
        <w:rPr>
          <w:rFonts w:cs="Times New Roman"/>
        </w:rPr>
        <w:t>des variables</w:t>
      </w:r>
    </w:p>
    <w:p w14:paraId="7561C945" w14:textId="5C871443" w:rsidR="00592123" w:rsidRDefault="00B363EA" w:rsidP="007C3886">
      <w:r>
        <w:t xml:space="preserve">Pour chacune des trois </w:t>
      </w:r>
      <w:r w:rsidR="00AA2F57">
        <w:t>variable</w:t>
      </w:r>
      <w:r w:rsidR="0094453C">
        <w:t xml:space="preserve"> </w:t>
      </w:r>
      <w:r w:rsidR="00E609D9">
        <w:t xml:space="preserve">de réponse </w:t>
      </w:r>
      <w:r>
        <w:t>de</w:t>
      </w:r>
      <w:r w:rsidR="00E609D9">
        <w:t>s</w:t>
      </w:r>
      <w:r>
        <w:t xml:space="preserve"> communauté</w:t>
      </w:r>
      <w:r w:rsidR="00E609D9">
        <w:t>s</w:t>
      </w:r>
      <w:r>
        <w:t xml:space="preserve"> des vers de terre, nous avons ajusté des modèles</w:t>
      </w:r>
      <w:r w:rsidR="007535CB" w:rsidRPr="002D1042">
        <w:t xml:space="preserve"> </w:t>
      </w:r>
      <w:r w:rsidR="00FF7121">
        <w:t xml:space="preserve">en </w:t>
      </w:r>
      <w:r w:rsidR="00FF7121" w:rsidRPr="00FF7121">
        <w:t>forêts aléatoires</w:t>
      </w:r>
      <w:r w:rsidR="00FF7121">
        <w:t xml:space="preserve"> </w:t>
      </w:r>
      <w:r>
        <w:t xml:space="preserve">pour identifier l’importance de chaque </w:t>
      </w:r>
      <w:r w:rsidR="00A10AA9">
        <w:t xml:space="preserve">variable explicative </w:t>
      </w:r>
      <w:r w:rsidR="006A62E2">
        <w:fldChar w:fldCharType="begin"/>
      </w:r>
      <w:r w:rsidR="006A62E2">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6A62E2">
        <w:fldChar w:fldCharType="separate"/>
      </w:r>
      <w:r w:rsidR="006A62E2" w:rsidRPr="006A62E2">
        <w:rPr>
          <w:rFonts w:cs="Times New Roman"/>
        </w:rPr>
        <w:t>(Breiman, 2001)</w:t>
      </w:r>
      <w:r w:rsidR="006A62E2">
        <w:fldChar w:fldCharType="end"/>
      </w:r>
      <w:r w:rsidR="006A62E2">
        <w:t xml:space="preserve">. </w:t>
      </w:r>
      <w:r w:rsidR="00037CC8">
        <w:t xml:space="preserve">Nous avons </w:t>
      </w:r>
      <w:r w:rsidR="00F257A7">
        <w:t>choisi</w:t>
      </w:r>
      <w:r w:rsidR="00037CC8">
        <w:t xml:space="preserve"> le modèle </w:t>
      </w:r>
      <w:r w:rsidR="007535CB" w:rsidRPr="007535CB">
        <w:t>en forêt aléatoire</w:t>
      </w:r>
      <w:r w:rsidR="00037CC8">
        <w:t xml:space="preserve"> car il peut traiter des données non linéaires</w:t>
      </w:r>
      <w:r w:rsidR="00753CE6">
        <w:t xml:space="preserve">, </w:t>
      </w:r>
      <w:r w:rsidR="00683029">
        <w:t>accepter</w:t>
      </w:r>
      <w:r w:rsidR="00753CE6">
        <w:t xml:space="preserve"> </w:t>
      </w:r>
      <w:r w:rsidR="00683029">
        <w:t>l</w:t>
      </w:r>
      <w:r w:rsidR="00753CE6">
        <w:t>es variables corrélées</w:t>
      </w:r>
      <w:r w:rsidR="00037CC8">
        <w:t xml:space="preserve"> tout en intégrant les interactions de</w:t>
      </w:r>
      <w:r w:rsidR="007535CB">
        <w:t>s</w:t>
      </w:r>
      <w:r w:rsidR="00037CC8">
        <w:t xml:space="preserve"> variables qui peuvent améliore </w:t>
      </w:r>
      <w:r w:rsidR="00F257A7">
        <w:t>les performances</w:t>
      </w:r>
      <w:r w:rsidR="00037CC8">
        <w:t xml:space="preserve"> du mod</w:t>
      </w:r>
      <w:r w:rsidR="00FF7121">
        <w:t>èle</w:t>
      </w:r>
      <w:r w:rsidR="00F257A7">
        <w:t xml:space="preserve"> </w:t>
      </w:r>
      <w:r w:rsidR="00F257A7">
        <w:fldChar w:fldCharType="begin"/>
      </w:r>
      <w:r w:rsidR="00F257A7">
        <w:instrText xml:space="preserve"> ADDIN ZOTERO_ITEM CSL_CITATION {"citationID":"cUP7wWk2","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257A7">
        <w:fldChar w:fldCharType="separate"/>
      </w:r>
      <w:r w:rsidR="00F257A7" w:rsidRPr="00F257A7">
        <w:rPr>
          <w:rFonts w:cs="Times New Roman"/>
        </w:rPr>
        <w:t>(Breiman, 2001)</w:t>
      </w:r>
      <w:r w:rsidR="00F257A7">
        <w:fldChar w:fldCharType="end"/>
      </w:r>
      <w:r w:rsidR="00037CC8">
        <w:t xml:space="preserve">. </w:t>
      </w:r>
      <w:r w:rsidR="003D4EFD">
        <w:t>Pour</w:t>
      </w:r>
      <w:r w:rsidR="007B46C2">
        <w:t xml:space="preserve"> réduire le nombre de variable et éviter le surajustement</w:t>
      </w:r>
      <w:r w:rsidR="00214896">
        <w:t xml:space="preserve"> </w:t>
      </w:r>
      <w:r w:rsidR="00214896" w:rsidRPr="00A514A1">
        <w:t>(Vaughan et Ormerod, 2005)</w:t>
      </w:r>
      <w:r w:rsidR="003E2A82">
        <w:t xml:space="preserve">, nous avons </w:t>
      </w:r>
      <w:r w:rsidR="0044240C">
        <w:t>identifié</w:t>
      </w:r>
      <w:r w:rsidR="003E2A82">
        <w:t xml:space="preserve"> les </w:t>
      </w:r>
      <w:r w:rsidR="00E668BD">
        <w:t>dix variables</w:t>
      </w:r>
      <w:r w:rsidR="0044240C">
        <w:t xml:space="preserve"> les plus importante</w:t>
      </w:r>
      <w:r w:rsidR="0090501C">
        <w:t>s</w:t>
      </w:r>
      <w:r w:rsidR="00E119F0">
        <w:t xml:space="preserve"> sur les vers de terre</w:t>
      </w:r>
      <w:r w:rsidR="005C5694">
        <w:t xml:space="preserve"> </w:t>
      </w:r>
      <w:r w:rsidR="00E80D8C">
        <w:t>à</w:t>
      </w:r>
      <w:r w:rsidR="00855DCC">
        <w:t xml:space="preserve"> l’aide d’une </w:t>
      </w:r>
      <w:r w:rsidR="0086586D">
        <w:t>procédure</w:t>
      </w:r>
      <w:r w:rsidR="00855DCC">
        <w:t xml:space="preserve"> de permutation</w:t>
      </w:r>
      <w:r w:rsidR="0086586D">
        <w:t xml:space="preserve"> </w:t>
      </w:r>
      <w:r w:rsidR="0086586D">
        <w:fldChar w:fldCharType="begin"/>
      </w:r>
      <w:r w:rsidR="00FC792C">
        <w:instrText xml:space="preserve"> ADDIN ZOTERO_ITEM CSL_CITATION {"citationID":"Tiyd96iB","properties":{"formattedCitation":"(Fourcade &amp; Vercauteren, 2022; Zeiss et al., 2024)","plainCitation":"(Fourcade &amp; Vercauteren, 2022;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86586D">
        <w:fldChar w:fldCharType="separate"/>
      </w:r>
      <w:r w:rsidR="00FC792C" w:rsidRPr="00FC792C">
        <w:rPr>
          <w:rFonts w:cs="Times New Roman"/>
        </w:rPr>
        <w:t>(Fourcade &amp; Vercauteren, 2022; Zeiss et al., 2024)</w:t>
      </w:r>
      <w:r w:rsidR="0086586D">
        <w:fldChar w:fldCharType="end"/>
      </w:r>
      <w:r w:rsidR="0086586D">
        <w:t>.</w:t>
      </w:r>
      <w:r w:rsidR="00CF026A">
        <w:t xml:space="preserve"> </w:t>
      </w:r>
      <w:r w:rsidR="0010513C">
        <w:t>Ainsi, l</w:t>
      </w:r>
      <w:r w:rsidR="00081B23">
        <w:t>es variables identifié</w:t>
      </w:r>
      <w:r w:rsidR="008B0146">
        <w:t>s</w:t>
      </w:r>
      <w:r w:rsidR="00081B23">
        <w:t xml:space="preserve"> </w:t>
      </w:r>
      <w:r w:rsidR="008B0146">
        <w:t xml:space="preserve">(Tableau </w:t>
      </w:r>
      <w:r w:rsidR="00055A47">
        <w:t>1</w:t>
      </w:r>
      <w:r w:rsidR="008B0146">
        <w:t xml:space="preserve">) </w:t>
      </w:r>
      <w:r w:rsidR="00081B23">
        <w:t xml:space="preserve">pour la prédiction </w:t>
      </w:r>
      <w:r w:rsidR="008B0146">
        <w:t>étaient :</w:t>
      </w:r>
      <w:r w:rsidR="0010513C">
        <w:t xml:space="preserve"> l’occupation du sol, la longitude, la latitude, </w:t>
      </w:r>
      <w:r w:rsidR="009B7EF0">
        <w:t>le c</w:t>
      </w:r>
      <w:r w:rsidR="009B7EF0" w:rsidRPr="009B7EF0">
        <w:t>arbonate de calcium (</w:t>
      </w:r>
      <w:r w:rsidR="0012533C">
        <w:t>CaCO₃</w:t>
      </w:r>
      <w:r w:rsidR="009B7EF0" w:rsidRPr="009B7EF0">
        <w:t>)</w:t>
      </w:r>
      <w:r w:rsidR="009B7EF0">
        <w:t xml:space="preserve">, l’azote (N), le phosphore (P), la </w:t>
      </w:r>
      <w:r w:rsidR="009B7EF0" w:rsidRPr="0010513C">
        <w:t>teneur en argile et en limon</w:t>
      </w:r>
      <w:r w:rsidR="009B7EF0">
        <w:t xml:space="preserve">, </w:t>
      </w:r>
      <w:r w:rsidR="009B7EF0" w:rsidRPr="009B7EF0">
        <w:t>l'isothermité (</w:t>
      </w:r>
      <w:r w:rsidR="009B7EF0">
        <w:t>bio</w:t>
      </w:r>
      <w:r w:rsidR="009B7EF0" w:rsidRPr="009B7EF0">
        <w:t>3)</w:t>
      </w:r>
      <w:r w:rsidR="009B7EF0">
        <w:t xml:space="preserve"> et </w:t>
      </w:r>
      <w:r w:rsidR="009B7EF0" w:rsidRPr="0010513C">
        <w:t>les précipitations annuelles moyennes</w:t>
      </w:r>
      <w:r w:rsidR="009B7EF0">
        <w:t>.</w:t>
      </w:r>
      <w:r w:rsidR="00450B58">
        <w:t xml:space="preserve"> </w:t>
      </w:r>
      <w:r w:rsidR="00E54F07">
        <w:t xml:space="preserve">Par la suite, </w:t>
      </w:r>
      <w:r w:rsidR="006031C9">
        <w:t>tous les modèles ajustés</w:t>
      </w:r>
      <w:r w:rsidR="00E54F07">
        <w:t xml:space="preserve"> ont </w:t>
      </w:r>
      <w:r w:rsidR="006031C9">
        <w:t>utilisé</w:t>
      </w:r>
      <w:r w:rsidR="00E54F07">
        <w:t xml:space="preserve"> ces dix </w:t>
      </w:r>
      <w:r w:rsidR="006031C9">
        <w:t xml:space="preserve">variables sélectionnées. </w:t>
      </w:r>
      <w:r w:rsidR="00C171A3">
        <w:t xml:space="preserve">Par ailleurs, nous avons utilisé le </w:t>
      </w:r>
      <w:r w:rsidR="0049652A">
        <w:t xml:space="preserve">package </w:t>
      </w:r>
      <w:r w:rsidR="0049652A" w:rsidRPr="001A37C3">
        <w:rPr>
          <w:i/>
          <w:iCs/>
        </w:rPr>
        <w:t>iml</w:t>
      </w:r>
      <w:r w:rsidR="0049652A">
        <w:t xml:space="preserve"> pour améliorer l’</w:t>
      </w:r>
      <w:r w:rsidR="00AC51BF">
        <w:t>interprétabilité</w:t>
      </w:r>
      <w:r w:rsidR="0049652A">
        <w:t xml:space="preserve"> des modèles notamment en explorant l’importance, les effets et les interaction</w:t>
      </w:r>
      <w:r w:rsidR="00AC51BF">
        <w:t>s</w:t>
      </w:r>
      <w:r w:rsidR="0049652A">
        <w:t xml:space="preserve"> des variables</w:t>
      </w:r>
      <w:r w:rsidR="00AC51BF">
        <w:t xml:space="preserve"> </w:t>
      </w:r>
      <w:r w:rsidR="00E17817">
        <w:fldChar w:fldCharType="begin"/>
      </w:r>
      <w:r w:rsidR="00E17817">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E17817">
        <w:fldChar w:fldCharType="separate"/>
      </w:r>
      <w:r w:rsidR="00E17817" w:rsidRPr="00E17817">
        <w:rPr>
          <w:rFonts w:cs="Times New Roman"/>
        </w:rPr>
        <w:t>(Casalicchio et al., 2024)</w:t>
      </w:r>
      <w:r w:rsidR="00E17817">
        <w:fldChar w:fldCharType="end"/>
      </w:r>
      <w:r w:rsidR="00592123">
        <w:t>.</w:t>
      </w:r>
    </w:p>
    <w:p w14:paraId="74A62842" w14:textId="2391A3B5" w:rsidR="002318CE" w:rsidRDefault="002318CE" w:rsidP="002318CE">
      <w:pPr>
        <w:pStyle w:val="Heading4"/>
      </w:pPr>
      <w:r>
        <w:rPr>
          <w:b/>
          <w:bCs/>
        </w:rPr>
        <w:t xml:space="preserve">Tableau </w:t>
      </w:r>
      <w:r w:rsidR="00BE22D6">
        <w:rPr>
          <w:b/>
          <w:bCs/>
        </w:rPr>
        <w:t>1</w:t>
      </w:r>
      <w:r w:rsidRPr="00C52A2D">
        <w:rPr>
          <w:b/>
          <w:bCs/>
        </w:rPr>
        <w:t> :</w:t>
      </w:r>
      <w:r w:rsidRPr="00C52A2D">
        <w:t xml:space="preserve"> </w:t>
      </w:r>
      <w:r w:rsidRPr="00E358DB">
        <w:t xml:space="preserve">Abréviations et noms des </w:t>
      </w:r>
      <w:r>
        <w:t xml:space="preserve">variables </w:t>
      </w:r>
      <w:r w:rsidRPr="00E358DB">
        <w:t>utilisés dans</w:t>
      </w:r>
      <w:r>
        <w:t xml:space="preserve"> la prédiction</w:t>
      </w:r>
      <w:r w:rsidRPr="00E358DB">
        <w:t xml:space="preserve"> </w:t>
      </w:r>
      <w:r>
        <w:t xml:space="preserve">des </w:t>
      </w:r>
      <w:r w:rsidRPr="00E358DB">
        <w:t>communautés de vers de terre. Pour les prédicteurs catégoriels (de type booléen), la somme totale est fournie, résumant l'ensemble total de données avec</w:t>
      </w:r>
      <w:r>
        <w:t xml:space="preserve"> </w:t>
      </w:r>
      <w:r w:rsidR="009A46AB">
        <w:t>3758</w:t>
      </w:r>
      <w:r w:rsidRPr="00E358DB">
        <w:t xml:space="preserve"> </w:t>
      </w:r>
      <w:r>
        <w:t>observations</w:t>
      </w:r>
      <w:r w:rsidRPr="00E358DB">
        <w:t>. Pour les prédicteurs continus, trois percentiles (0,05, 0,5 et 0,95) de l'ensemble de données final sont fournis.</w:t>
      </w:r>
    </w:p>
    <w:p w14:paraId="2C55B202" w14:textId="77777777" w:rsidR="00565E1D" w:rsidRDefault="00565E1D" w:rsidP="00565E1D"/>
    <w:p w14:paraId="4015AC54" w14:textId="77777777" w:rsidR="00565E1D" w:rsidRDefault="00565E1D" w:rsidP="00565E1D"/>
    <w:p w14:paraId="5E123B13" w14:textId="77777777" w:rsidR="00565E1D" w:rsidRDefault="00565E1D" w:rsidP="00565E1D"/>
    <w:p w14:paraId="1E80E129" w14:textId="77777777" w:rsidR="00565E1D" w:rsidRDefault="00565E1D" w:rsidP="00565E1D"/>
    <w:p w14:paraId="7122AA5C" w14:textId="77777777" w:rsidR="00565E1D" w:rsidRDefault="00565E1D" w:rsidP="00565E1D"/>
    <w:p w14:paraId="2ED131E9" w14:textId="77777777" w:rsidR="00565E1D" w:rsidRDefault="00565E1D" w:rsidP="00565E1D"/>
    <w:p w14:paraId="5465BA92" w14:textId="77777777" w:rsidR="00565E1D" w:rsidRDefault="00565E1D" w:rsidP="00565E1D"/>
    <w:p w14:paraId="46845846" w14:textId="77777777" w:rsidR="00565E1D" w:rsidRDefault="00565E1D" w:rsidP="00565E1D"/>
    <w:p w14:paraId="2739DAC3" w14:textId="77777777" w:rsidR="00565E1D" w:rsidRPr="00565E1D" w:rsidRDefault="00565E1D" w:rsidP="00565E1D"/>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56"/>
        <w:gridCol w:w="3169"/>
        <w:gridCol w:w="1961"/>
        <w:gridCol w:w="1035"/>
        <w:gridCol w:w="1179"/>
      </w:tblGrid>
      <w:tr w:rsidR="00A36A51" w:rsidRPr="00A36A51" w14:paraId="45990F18" w14:textId="77777777" w:rsidTr="00C23C88">
        <w:trPr>
          <w:trHeight w:val="588"/>
        </w:trPr>
        <w:tc>
          <w:tcPr>
            <w:tcW w:w="1098" w:type="dxa"/>
            <w:noWrap/>
            <w:hideMark/>
          </w:tcPr>
          <w:p w14:paraId="48FE136D" w14:textId="77777777" w:rsidR="00640800" w:rsidRPr="00A36A51" w:rsidRDefault="00640800" w:rsidP="00C37935">
            <w:pPr>
              <w:spacing w:line="480" w:lineRule="auto"/>
              <w:jc w:val="center"/>
              <w:rPr>
                <w:b/>
                <w:bCs/>
                <w:sz w:val="18"/>
                <w:szCs w:val="18"/>
              </w:rPr>
            </w:pPr>
            <w:r w:rsidRPr="00A36A51">
              <w:rPr>
                <w:b/>
                <w:bCs/>
                <w:sz w:val="18"/>
                <w:szCs w:val="18"/>
              </w:rPr>
              <w:lastRenderedPageBreak/>
              <w:t>Category</w:t>
            </w:r>
          </w:p>
        </w:tc>
        <w:tc>
          <w:tcPr>
            <w:tcW w:w="643" w:type="dxa"/>
            <w:noWrap/>
            <w:hideMark/>
          </w:tcPr>
          <w:p w14:paraId="563C1550" w14:textId="77777777" w:rsidR="00640800" w:rsidRPr="00A36A51" w:rsidRDefault="00640800" w:rsidP="00C37935">
            <w:pPr>
              <w:spacing w:line="480" w:lineRule="auto"/>
              <w:jc w:val="center"/>
              <w:rPr>
                <w:b/>
                <w:bCs/>
                <w:sz w:val="18"/>
                <w:szCs w:val="18"/>
              </w:rPr>
            </w:pPr>
            <w:r w:rsidRPr="00A36A51">
              <w:rPr>
                <w:b/>
                <w:bCs/>
                <w:sz w:val="18"/>
                <w:szCs w:val="18"/>
              </w:rPr>
              <w:t>Abbr</w:t>
            </w:r>
          </w:p>
        </w:tc>
        <w:tc>
          <w:tcPr>
            <w:tcW w:w="3169" w:type="dxa"/>
            <w:noWrap/>
            <w:hideMark/>
          </w:tcPr>
          <w:p w14:paraId="5A0A7A4C" w14:textId="77777777" w:rsidR="00640800" w:rsidRPr="00A36A51" w:rsidRDefault="00640800" w:rsidP="00C37935">
            <w:pPr>
              <w:spacing w:line="480" w:lineRule="auto"/>
              <w:jc w:val="center"/>
              <w:rPr>
                <w:b/>
                <w:bCs/>
                <w:sz w:val="18"/>
                <w:szCs w:val="18"/>
              </w:rPr>
            </w:pPr>
            <w:r w:rsidRPr="00A36A51">
              <w:rPr>
                <w:b/>
                <w:bCs/>
                <w:sz w:val="18"/>
                <w:szCs w:val="18"/>
              </w:rPr>
              <w:t>Description</w:t>
            </w:r>
          </w:p>
        </w:tc>
        <w:tc>
          <w:tcPr>
            <w:tcW w:w="1961" w:type="dxa"/>
            <w:noWrap/>
            <w:hideMark/>
          </w:tcPr>
          <w:p w14:paraId="5F02A673" w14:textId="77777777" w:rsidR="00640800" w:rsidRPr="00A36A51" w:rsidRDefault="00640800" w:rsidP="00C37935">
            <w:pPr>
              <w:spacing w:line="480" w:lineRule="auto"/>
              <w:jc w:val="center"/>
              <w:rPr>
                <w:b/>
                <w:bCs/>
                <w:sz w:val="18"/>
                <w:szCs w:val="18"/>
              </w:rPr>
            </w:pPr>
            <w:r w:rsidRPr="00A36A51">
              <w:rPr>
                <w:b/>
                <w:bCs/>
                <w:sz w:val="18"/>
                <w:szCs w:val="18"/>
              </w:rPr>
              <w:t>Units</w:t>
            </w:r>
          </w:p>
        </w:tc>
        <w:tc>
          <w:tcPr>
            <w:tcW w:w="1035" w:type="dxa"/>
            <w:noWrap/>
            <w:hideMark/>
          </w:tcPr>
          <w:p w14:paraId="03B878C0" w14:textId="77777777" w:rsidR="00640800" w:rsidRPr="00A36A51" w:rsidRDefault="00640800" w:rsidP="00C37935">
            <w:pPr>
              <w:spacing w:line="480" w:lineRule="auto"/>
              <w:jc w:val="center"/>
              <w:rPr>
                <w:b/>
                <w:bCs/>
                <w:sz w:val="18"/>
                <w:szCs w:val="18"/>
              </w:rPr>
            </w:pPr>
            <w:r w:rsidRPr="00A36A51">
              <w:rPr>
                <w:b/>
                <w:bCs/>
                <w:sz w:val="18"/>
                <w:szCs w:val="18"/>
              </w:rPr>
              <w:t>Time scale</w:t>
            </w:r>
          </w:p>
        </w:tc>
        <w:tc>
          <w:tcPr>
            <w:tcW w:w="1179" w:type="dxa"/>
            <w:noWrap/>
            <w:hideMark/>
          </w:tcPr>
          <w:p w14:paraId="56FD1199" w14:textId="77777777" w:rsidR="00640800" w:rsidRPr="00A36A51" w:rsidRDefault="00640800" w:rsidP="00C37935">
            <w:pPr>
              <w:spacing w:line="480" w:lineRule="auto"/>
              <w:jc w:val="center"/>
              <w:rPr>
                <w:b/>
                <w:bCs/>
                <w:sz w:val="18"/>
                <w:szCs w:val="18"/>
              </w:rPr>
            </w:pPr>
            <w:r w:rsidRPr="00A36A51">
              <w:rPr>
                <w:b/>
                <w:bCs/>
                <w:sz w:val="18"/>
                <w:szCs w:val="18"/>
              </w:rPr>
              <w:t>Reference</w:t>
            </w:r>
          </w:p>
        </w:tc>
      </w:tr>
      <w:tr w:rsidR="00A36A51" w:rsidRPr="00A36A51" w14:paraId="26B606E4" w14:textId="77777777" w:rsidTr="00C23C88">
        <w:trPr>
          <w:trHeight w:val="312"/>
        </w:trPr>
        <w:tc>
          <w:tcPr>
            <w:tcW w:w="1098" w:type="dxa"/>
            <w:vMerge w:val="restart"/>
            <w:noWrap/>
            <w:vAlign w:val="center"/>
            <w:hideMark/>
          </w:tcPr>
          <w:p w14:paraId="1BE4F6DE" w14:textId="77777777" w:rsidR="00640800" w:rsidRPr="00A36A51" w:rsidRDefault="00640800" w:rsidP="00C37935">
            <w:pPr>
              <w:spacing w:line="480" w:lineRule="auto"/>
              <w:jc w:val="center"/>
              <w:rPr>
                <w:b/>
                <w:bCs/>
                <w:sz w:val="18"/>
                <w:szCs w:val="18"/>
              </w:rPr>
            </w:pPr>
            <w:r w:rsidRPr="00A36A51">
              <w:rPr>
                <w:b/>
                <w:bCs/>
                <w:sz w:val="18"/>
                <w:szCs w:val="18"/>
              </w:rPr>
              <w:t>LandCover</w:t>
            </w:r>
          </w:p>
        </w:tc>
        <w:tc>
          <w:tcPr>
            <w:tcW w:w="643" w:type="dxa"/>
            <w:noWrap/>
            <w:hideMark/>
          </w:tcPr>
          <w:p w14:paraId="39DF72BF" w14:textId="77777777" w:rsidR="00640800" w:rsidRPr="00A36A51" w:rsidRDefault="00640800" w:rsidP="00C37935">
            <w:pPr>
              <w:spacing w:line="480" w:lineRule="auto"/>
              <w:rPr>
                <w:sz w:val="18"/>
                <w:szCs w:val="18"/>
              </w:rPr>
            </w:pPr>
            <w:r w:rsidRPr="00A36A51">
              <w:rPr>
                <w:sz w:val="18"/>
                <w:szCs w:val="18"/>
              </w:rPr>
              <w:t>For</w:t>
            </w:r>
          </w:p>
        </w:tc>
        <w:tc>
          <w:tcPr>
            <w:tcW w:w="3169" w:type="dxa"/>
            <w:noWrap/>
            <w:hideMark/>
          </w:tcPr>
          <w:p w14:paraId="4C41E9E5" w14:textId="77777777" w:rsidR="00640800" w:rsidRPr="00A36A51" w:rsidRDefault="00640800" w:rsidP="00C37935">
            <w:pPr>
              <w:spacing w:line="480" w:lineRule="auto"/>
              <w:rPr>
                <w:sz w:val="18"/>
                <w:szCs w:val="18"/>
              </w:rPr>
            </w:pPr>
            <w:r w:rsidRPr="00A36A51">
              <w:rPr>
                <w:sz w:val="18"/>
                <w:szCs w:val="18"/>
              </w:rPr>
              <w:t>Forest (all types)</w:t>
            </w:r>
          </w:p>
        </w:tc>
        <w:tc>
          <w:tcPr>
            <w:tcW w:w="1961" w:type="dxa"/>
            <w:noWrap/>
            <w:hideMark/>
          </w:tcPr>
          <w:p w14:paraId="17B6CE3C" w14:textId="77777777" w:rsidR="00640800" w:rsidRPr="00A36A51" w:rsidRDefault="00640800" w:rsidP="00C37935">
            <w:pPr>
              <w:spacing w:line="480" w:lineRule="auto"/>
              <w:rPr>
                <w:sz w:val="18"/>
                <w:szCs w:val="18"/>
              </w:rPr>
            </w:pPr>
            <w:r w:rsidRPr="00A36A51">
              <w:rPr>
                <w:sz w:val="18"/>
                <w:szCs w:val="18"/>
              </w:rPr>
              <w:t>Boolean</w:t>
            </w:r>
          </w:p>
        </w:tc>
        <w:tc>
          <w:tcPr>
            <w:tcW w:w="1035" w:type="dxa"/>
            <w:vMerge w:val="restart"/>
            <w:noWrap/>
            <w:vAlign w:val="center"/>
            <w:hideMark/>
          </w:tcPr>
          <w:p w14:paraId="5B1297AE" w14:textId="50D102A3" w:rsidR="00640800" w:rsidRPr="00A36A51" w:rsidRDefault="00640800" w:rsidP="00C37935">
            <w:pPr>
              <w:spacing w:line="480" w:lineRule="auto"/>
              <w:jc w:val="center"/>
              <w:rPr>
                <w:sz w:val="18"/>
                <w:szCs w:val="18"/>
              </w:rPr>
            </w:pPr>
            <w:r w:rsidRPr="00A36A51">
              <w:rPr>
                <w:sz w:val="18"/>
                <w:szCs w:val="18"/>
              </w:rPr>
              <w:t>1990</w:t>
            </w:r>
            <w:r w:rsidR="003F3D24">
              <w:rPr>
                <w:sz w:val="18"/>
                <w:szCs w:val="18"/>
              </w:rPr>
              <w:t xml:space="preserve"> </w:t>
            </w:r>
            <w:r w:rsidRPr="00A36A51">
              <w:rPr>
                <w:sz w:val="18"/>
                <w:szCs w:val="18"/>
              </w:rPr>
              <w:t>-2023</w:t>
            </w:r>
          </w:p>
        </w:tc>
        <w:tc>
          <w:tcPr>
            <w:tcW w:w="1179" w:type="dxa"/>
            <w:vMerge w:val="restart"/>
            <w:vAlign w:val="center"/>
            <w:hideMark/>
          </w:tcPr>
          <w:p w14:paraId="7351DDC7" w14:textId="77777777" w:rsidR="00640800" w:rsidRPr="00A36A51" w:rsidRDefault="00640800" w:rsidP="00C37935">
            <w:pPr>
              <w:spacing w:line="480" w:lineRule="auto"/>
              <w:jc w:val="center"/>
              <w:rPr>
                <w:sz w:val="18"/>
                <w:szCs w:val="18"/>
              </w:rPr>
            </w:pPr>
            <w:r w:rsidRPr="00A36A51">
              <w:rPr>
                <w:sz w:val="18"/>
                <w:szCs w:val="18"/>
              </w:rPr>
              <w:t>LandWorm database</w:t>
            </w:r>
          </w:p>
        </w:tc>
      </w:tr>
      <w:tr w:rsidR="009D7F41" w:rsidRPr="00A36A51" w14:paraId="2E08BDD8" w14:textId="77777777" w:rsidTr="00C23C88">
        <w:trPr>
          <w:trHeight w:val="312"/>
        </w:trPr>
        <w:tc>
          <w:tcPr>
            <w:tcW w:w="1098" w:type="dxa"/>
            <w:vMerge/>
            <w:vAlign w:val="center"/>
            <w:hideMark/>
          </w:tcPr>
          <w:p w14:paraId="30332C60" w14:textId="77777777" w:rsidR="00640800" w:rsidRPr="00A36A51" w:rsidRDefault="00640800" w:rsidP="00C37935">
            <w:pPr>
              <w:spacing w:line="480" w:lineRule="auto"/>
              <w:jc w:val="center"/>
              <w:rPr>
                <w:b/>
                <w:bCs/>
                <w:sz w:val="18"/>
                <w:szCs w:val="18"/>
              </w:rPr>
            </w:pPr>
          </w:p>
        </w:tc>
        <w:tc>
          <w:tcPr>
            <w:tcW w:w="643" w:type="dxa"/>
            <w:noWrap/>
            <w:hideMark/>
          </w:tcPr>
          <w:p w14:paraId="363A26A8" w14:textId="77777777" w:rsidR="00640800" w:rsidRPr="00A36A51" w:rsidRDefault="00640800" w:rsidP="00C37935">
            <w:pPr>
              <w:spacing w:line="480" w:lineRule="auto"/>
              <w:rPr>
                <w:sz w:val="18"/>
                <w:szCs w:val="18"/>
              </w:rPr>
            </w:pPr>
            <w:r w:rsidRPr="00A36A51">
              <w:rPr>
                <w:sz w:val="18"/>
                <w:szCs w:val="18"/>
              </w:rPr>
              <w:t>Gua</w:t>
            </w:r>
          </w:p>
        </w:tc>
        <w:tc>
          <w:tcPr>
            <w:tcW w:w="3169" w:type="dxa"/>
            <w:noWrap/>
            <w:hideMark/>
          </w:tcPr>
          <w:p w14:paraId="6FE9D551" w14:textId="77777777" w:rsidR="00640800" w:rsidRPr="00A36A51" w:rsidRDefault="00640800" w:rsidP="00C37935">
            <w:pPr>
              <w:spacing w:line="480" w:lineRule="auto"/>
              <w:rPr>
                <w:sz w:val="18"/>
                <w:szCs w:val="18"/>
              </w:rPr>
            </w:pPr>
            <w:r w:rsidRPr="00A36A51">
              <w:rPr>
                <w:sz w:val="18"/>
                <w:szCs w:val="18"/>
              </w:rPr>
              <w:t>Green urban areas</w:t>
            </w:r>
          </w:p>
        </w:tc>
        <w:tc>
          <w:tcPr>
            <w:tcW w:w="1961" w:type="dxa"/>
            <w:noWrap/>
            <w:hideMark/>
          </w:tcPr>
          <w:p w14:paraId="78A97FE8" w14:textId="77777777" w:rsidR="00640800" w:rsidRPr="00A36A51" w:rsidRDefault="00640800" w:rsidP="00C37935">
            <w:pPr>
              <w:spacing w:line="480" w:lineRule="auto"/>
              <w:rPr>
                <w:sz w:val="18"/>
                <w:szCs w:val="18"/>
              </w:rPr>
            </w:pPr>
            <w:r w:rsidRPr="00A36A51">
              <w:rPr>
                <w:sz w:val="18"/>
                <w:szCs w:val="18"/>
              </w:rPr>
              <w:t>Boolean</w:t>
            </w:r>
          </w:p>
        </w:tc>
        <w:tc>
          <w:tcPr>
            <w:tcW w:w="1035" w:type="dxa"/>
            <w:vMerge/>
            <w:vAlign w:val="center"/>
            <w:hideMark/>
          </w:tcPr>
          <w:p w14:paraId="199CCE4F" w14:textId="77777777" w:rsidR="00640800" w:rsidRPr="00A36A51" w:rsidRDefault="00640800" w:rsidP="00C37935">
            <w:pPr>
              <w:spacing w:line="480" w:lineRule="auto"/>
              <w:jc w:val="center"/>
              <w:rPr>
                <w:sz w:val="18"/>
                <w:szCs w:val="18"/>
              </w:rPr>
            </w:pPr>
          </w:p>
        </w:tc>
        <w:tc>
          <w:tcPr>
            <w:tcW w:w="1179" w:type="dxa"/>
            <w:vMerge/>
            <w:vAlign w:val="center"/>
            <w:hideMark/>
          </w:tcPr>
          <w:p w14:paraId="2FA37D40" w14:textId="77777777" w:rsidR="00640800" w:rsidRPr="00A36A51" w:rsidRDefault="00640800" w:rsidP="00C37935">
            <w:pPr>
              <w:spacing w:line="480" w:lineRule="auto"/>
              <w:jc w:val="center"/>
              <w:rPr>
                <w:sz w:val="18"/>
                <w:szCs w:val="18"/>
              </w:rPr>
            </w:pPr>
          </w:p>
        </w:tc>
      </w:tr>
      <w:tr w:rsidR="009D7F41" w:rsidRPr="00A36A51" w14:paraId="0C64623B" w14:textId="77777777" w:rsidTr="00C23C88">
        <w:trPr>
          <w:trHeight w:val="312"/>
        </w:trPr>
        <w:tc>
          <w:tcPr>
            <w:tcW w:w="1098" w:type="dxa"/>
            <w:vMerge/>
            <w:vAlign w:val="center"/>
            <w:hideMark/>
          </w:tcPr>
          <w:p w14:paraId="2067C6C9" w14:textId="77777777" w:rsidR="00640800" w:rsidRPr="00A36A51" w:rsidRDefault="00640800" w:rsidP="00C37935">
            <w:pPr>
              <w:spacing w:line="480" w:lineRule="auto"/>
              <w:jc w:val="center"/>
              <w:rPr>
                <w:b/>
                <w:bCs/>
                <w:sz w:val="18"/>
                <w:szCs w:val="18"/>
              </w:rPr>
            </w:pPr>
          </w:p>
        </w:tc>
        <w:tc>
          <w:tcPr>
            <w:tcW w:w="643" w:type="dxa"/>
            <w:noWrap/>
            <w:hideMark/>
          </w:tcPr>
          <w:p w14:paraId="4841D327" w14:textId="77777777" w:rsidR="00640800" w:rsidRPr="00A36A51" w:rsidRDefault="00640800" w:rsidP="00C37935">
            <w:pPr>
              <w:spacing w:line="480" w:lineRule="auto"/>
              <w:rPr>
                <w:sz w:val="18"/>
                <w:szCs w:val="18"/>
              </w:rPr>
            </w:pPr>
            <w:r w:rsidRPr="00A36A51">
              <w:rPr>
                <w:sz w:val="18"/>
                <w:szCs w:val="18"/>
              </w:rPr>
              <w:t>Nag</w:t>
            </w:r>
          </w:p>
        </w:tc>
        <w:tc>
          <w:tcPr>
            <w:tcW w:w="3169" w:type="dxa"/>
            <w:noWrap/>
            <w:hideMark/>
          </w:tcPr>
          <w:p w14:paraId="204E599C" w14:textId="77777777" w:rsidR="00640800" w:rsidRPr="00A36A51" w:rsidRDefault="00640800" w:rsidP="00C37935">
            <w:pPr>
              <w:spacing w:line="480" w:lineRule="auto"/>
              <w:rPr>
                <w:sz w:val="18"/>
                <w:szCs w:val="18"/>
              </w:rPr>
            </w:pPr>
            <w:r w:rsidRPr="00A36A51">
              <w:rPr>
                <w:sz w:val="18"/>
                <w:szCs w:val="18"/>
              </w:rPr>
              <w:t>Natural grasslands</w:t>
            </w:r>
          </w:p>
        </w:tc>
        <w:tc>
          <w:tcPr>
            <w:tcW w:w="1961" w:type="dxa"/>
            <w:noWrap/>
            <w:hideMark/>
          </w:tcPr>
          <w:p w14:paraId="78D0725C" w14:textId="77777777" w:rsidR="00640800" w:rsidRPr="00A36A51" w:rsidRDefault="00640800" w:rsidP="00C37935">
            <w:pPr>
              <w:spacing w:line="480" w:lineRule="auto"/>
              <w:rPr>
                <w:sz w:val="18"/>
                <w:szCs w:val="18"/>
              </w:rPr>
            </w:pPr>
            <w:r w:rsidRPr="00A36A51">
              <w:rPr>
                <w:sz w:val="18"/>
                <w:szCs w:val="18"/>
              </w:rPr>
              <w:t>Boolean</w:t>
            </w:r>
          </w:p>
        </w:tc>
        <w:tc>
          <w:tcPr>
            <w:tcW w:w="1035" w:type="dxa"/>
            <w:vMerge/>
            <w:vAlign w:val="center"/>
            <w:hideMark/>
          </w:tcPr>
          <w:p w14:paraId="6FC03891" w14:textId="77777777" w:rsidR="00640800" w:rsidRPr="00A36A51" w:rsidRDefault="00640800" w:rsidP="00C37935">
            <w:pPr>
              <w:spacing w:line="480" w:lineRule="auto"/>
              <w:jc w:val="center"/>
              <w:rPr>
                <w:sz w:val="18"/>
                <w:szCs w:val="18"/>
              </w:rPr>
            </w:pPr>
          </w:p>
        </w:tc>
        <w:tc>
          <w:tcPr>
            <w:tcW w:w="1179" w:type="dxa"/>
            <w:vMerge/>
            <w:vAlign w:val="center"/>
            <w:hideMark/>
          </w:tcPr>
          <w:p w14:paraId="3C470A56" w14:textId="77777777" w:rsidR="00640800" w:rsidRPr="00A36A51" w:rsidRDefault="00640800" w:rsidP="00C37935">
            <w:pPr>
              <w:spacing w:line="480" w:lineRule="auto"/>
              <w:jc w:val="center"/>
              <w:rPr>
                <w:sz w:val="18"/>
                <w:szCs w:val="18"/>
              </w:rPr>
            </w:pPr>
          </w:p>
        </w:tc>
      </w:tr>
      <w:tr w:rsidR="009D7F41" w:rsidRPr="00A36A51" w14:paraId="041A0227" w14:textId="77777777" w:rsidTr="00C23C88">
        <w:trPr>
          <w:trHeight w:val="312"/>
        </w:trPr>
        <w:tc>
          <w:tcPr>
            <w:tcW w:w="1098" w:type="dxa"/>
            <w:vMerge/>
            <w:vAlign w:val="center"/>
            <w:hideMark/>
          </w:tcPr>
          <w:p w14:paraId="021934E0" w14:textId="77777777" w:rsidR="00640800" w:rsidRPr="00A36A51" w:rsidRDefault="00640800" w:rsidP="00C37935">
            <w:pPr>
              <w:spacing w:line="480" w:lineRule="auto"/>
              <w:jc w:val="center"/>
              <w:rPr>
                <w:b/>
                <w:bCs/>
                <w:sz w:val="18"/>
                <w:szCs w:val="18"/>
              </w:rPr>
            </w:pPr>
          </w:p>
        </w:tc>
        <w:tc>
          <w:tcPr>
            <w:tcW w:w="643" w:type="dxa"/>
            <w:noWrap/>
            <w:hideMark/>
          </w:tcPr>
          <w:p w14:paraId="1C0E14C6" w14:textId="77777777" w:rsidR="00640800" w:rsidRPr="00A36A51" w:rsidRDefault="00640800" w:rsidP="00C37935">
            <w:pPr>
              <w:spacing w:line="480" w:lineRule="auto"/>
              <w:rPr>
                <w:sz w:val="18"/>
                <w:szCs w:val="18"/>
              </w:rPr>
            </w:pPr>
            <w:r w:rsidRPr="00A36A51">
              <w:rPr>
                <w:sz w:val="18"/>
                <w:szCs w:val="18"/>
              </w:rPr>
              <w:t>Nial</w:t>
            </w:r>
          </w:p>
        </w:tc>
        <w:tc>
          <w:tcPr>
            <w:tcW w:w="3169" w:type="dxa"/>
            <w:noWrap/>
            <w:hideMark/>
          </w:tcPr>
          <w:p w14:paraId="633FA787" w14:textId="77777777" w:rsidR="00640800" w:rsidRPr="00A36A51" w:rsidRDefault="00640800" w:rsidP="00C37935">
            <w:pPr>
              <w:spacing w:line="480" w:lineRule="auto"/>
              <w:rPr>
                <w:sz w:val="18"/>
                <w:szCs w:val="18"/>
              </w:rPr>
            </w:pPr>
            <w:r w:rsidRPr="00A36A51">
              <w:rPr>
                <w:sz w:val="18"/>
                <w:szCs w:val="18"/>
              </w:rPr>
              <w:t>Non-irrigated arable land</w:t>
            </w:r>
          </w:p>
        </w:tc>
        <w:tc>
          <w:tcPr>
            <w:tcW w:w="1961" w:type="dxa"/>
            <w:noWrap/>
            <w:hideMark/>
          </w:tcPr>
          <w:p w14:paraId="1C0ACE58" w14:textId="77777777" w:rsidR="00640800" w:rsidRPr="00A36A51" w:rsidRDefault="00640800" w:rsidP="00C37935">
            <w:pPr>
              <w:spacing w:line="480" w:lineRule="auto"/>
              <w:rPr>
                <w:sz w:val="18"/>
                <w:szCs w:val="18"/>
              </w:rPr>
            </w:pPr>
            <w:r w:rsidRPr="00A36A51">
              <w:rPr>
                <w:sz w:val="18"/>
                <w:szCs w:val="18"/>
              </w:rPr>
              <w:t>Boolean</w:t>
            </w:r>
          </w:p>
        </w:tc>
        <w:tc>
          <w:tcPr>
            <w:tcW w:w="1035" w:type="dxa"/>
            <w:vMerge/>
            <w:vAlign w:val="center"/>
            <w:hideMark/>
          </w:tcPr>
          <w:p w14:paraId="659AD9D0" w14:textId="77777777" w:rsidR="00640800" w:rsidRPr="00A36A51" w:rsidRDefault="00640800" w:rsidP="00C37935">
            <w:pPr>
              <w:spacing w:line="480" w:lineRule="auto"/>
              <w:jc w:val="center"/>
              <w:rPr>
                <w:sz w:val="18"/>
                <w:szCs w:val="18"/>
              </w:rPr>
            </w:pPr>
          </w:p>
        </w:tc>
        <w:tc>
          <w:tcPr>
            <w:tcW w:w="1179" w:type="dxa"/>
            <w:vMerge/>
            <w:vAlign w:val="center"/>
            <w:hideMark/>
          </w:tcPr>
          <w:p w14:paraId="00A2E439" w14:textId="77777777" w:rsidR="00640800" w:rsidRPr="00A36A51" w:rsidRDefault="00640800" w:rsidP="00C37935">
            <w:pPr>
              <w:spacing w:line="480" w:lineRule="auto"/>
              <w:jc w:val="center"/>
              <w:rPr>
                <w:sz w:val="18"/>
                <w:szCs w:val="18"/>
              </w:rPr>
            </w:pPr>
          </w:p>
        </w:tc>
      </w:tr>
      <w:tr w:rsidR="00A36A51" w:rsidRPr="00A36A51" w14:paraId="2893737F" w14:textId="77777777" w:rsidTr="00C23C88">
        <w:trPr>
          <w:trHeight w:val="589"/>
        </w:trPr>
        <w:tc>
          <w:tcPr>
            <w:tcW w:w="1098" w:type="dxa"/>
            <w:vMerge/>
            <w:vAlign w:val="center"/>
            <w:hideMark/>
          </w:tcPr>
          <w:p w14:paraId="74D1426C" w14:textId="77777777" w:rsidR="00640800" w:rsidRPr="00A36A51" w:rsidRDefault="00640800" w:rsidP="00C37935">
            <w:pPr>
              <w:spacing w:line="480" w:lineRule="auto"/>
              <w:jc w:val="center"/>
              <w:rPr>
                <w:b/>
                <w:bCs/>
                <w:sz w:val="18"/>
                <w:szCs w:val="18"/>
              </w:rPr>
            </w:pPr>
          </w:p>
        </w:tc>
        <w:tc>
          <w:tcPr>
            <w:tcW w:w="643" w:type="dxa"/>
            <w:noWrap/>
            <w:hideMark/>
          </w:tcPr>
          <w:p w14:paraId="1AEE0DAC" w14:textId="77777777" w:rsidR="00640800" w:rsidRPr="00A36A51" w:rsidRDefault="00640800" w:rsidP="00C37935">
            <w:pPr>
              <w:spacing w:line="480" w:lineRule="auto"/>
              <w:rPr>
                <w:sz w:val="18"/>
                <w:szCs w:val="18"/>
              </w:rPr>
            </w:pPr>
            <w:r w:rsidRPr="00A36A51">
              <w:rPr>
                <w:sz w:val="18"/>
                <w:szCs w:val="18"/>
              </w:rPr>
              <w:t>Pmo</w:t>
            </w:r>
          </w:p>
        </w:tc>
        <w:tc>
          <w:tcPr>
            <w:tcW w:w="3169" w:type="dxa"/>
            <w:hideMark/>
          </w:tcPr>
          <w:p w14:paraId="398F5162" w14:textId="77777777" w:rsidR="00640800" w:rsidRPr="00A36A51" w:rsidRDefault="00640800" w:rsidP="00C37935">
            <w:pPr>
              <w:spacing w:line="480" w:lineRule="auto"/>
              <w:rPr>
                <w:sz w:val="18"/>
                <w:szCs w:val="18"/>
              </w:rPr>
            </w:pPr>
            <w:r w:rsidRPr="00A36A51">
              <w:rPr>
                <w:sz w:val="18"/>
                <w:szCs w:val="18"/>
              </w:rPr>
              <w:t>Pastures, meadows and other permanent grasslands under agricultural use</w:t>
            </w:r>
          </w:p>
        </w:tc>
        <w:tc>
          <w:tcPr>
            <w:tcW w:w="1961" w:type="dxa"/>
            <w:noWrap/>
            <w:hideMark/>
          </w:tcPr>
          <w:p w14:paraId="4A31E488" w14:textId="77777777" w:rsidR="00640800" w:rsidRPr="00A36A51" w:rsidRDefault="00640800" w:rsidP="00C37935">
            <w:pPr>
              <w:spacing w:line="480" w:lineRule="auto"/>
              <w:jc w:val="left"/>
              <w:rPr>
                <w:sz w:val="18"/>
                <w:szCs w:val="18"/>
              </w:rPr>
            </w:pPr>
            <w:r w:rsidRPr="00A36A51">
              <w:rPr>
                <w:sz w:val="18"/>
                <w:szCs w:val="18"/>
              </w:rPr>
              <w:t>Boolean</w:t>
            </w:r>
          </w:p>
        </w:tc>
        <w:tc>
          <w:tcPr>
            <w:tcW w:w="1035" w:type="dxa"/>
            <w:vMerge/>
            <w:vAlign w:val="center"/>
            <w:hideMark/>
          </w:tcPr>
          <w:p w14:paraId="77191DA1" w14:textId="77777777" w:rsidR="00640800" w:rsidRPr="00A36A51" w:rsidRDefault="00640800" w:rsidP="00C37935">
            <w:pPr>
              <w:spacing w:line="480" w:lineRule="auto"/>
              <w:jc w:val="center"/>
              <w:rPr>
                <w:sz w:val="18"/>
                <w:szCs w:val="18"/>
              </w:rPr>
            </w:pPr>
          </w:p>
        </w:tc>
        <w:tc>
          <w:tcPr>
            <w:tcW w:w="1179" w:type="dxa"/>
            <w:vMerge/>
            <w:vAlign w:val="center"/>
            <w:hideMark/>
          </w:tcPr>
          <w:p w14:paraId="19929CBB" w14:textId="77777777" w:rsidR="00640800" w:rsidRPr="00A36A51" w:rsidRDefault="00640800" w:rsidP="00C37935">
            <w:pPr>
              <w:spacing w:line="480" w:lineRule="auto"/>
              <w:jc w:val="center"/>
              <w:rPr>
                <w:sz w:val="18"/>
                <w:szCs w:val="18"/>
              </w:rPr>
            </w:pPr>
          </w:p>
        </w:tc>
      </w:tr>
      <w:tr w:rsidR="009D7F41" w:rsidRPr="00A36A51" w14:paraId="4F55E3A3" w14:textId="77777777" w:rsidTr="00BB6E63">
        <w:trPr>
          <w:trHeight w:val="698"/>
        </w:trPr>
        <w:tc>
          <w:tcPr>
            <w:tcW w:w="1098" w:type="dxa"/>
            <w:vMerge/>
            <w:vAlign w:val="center"/>
            <w:hideMark/>
          </w:tcPr>
          <w:p w14:paraId="3BC2A681" w14:textId="77777777" w:rsidR="00640800" w:rsidRPr="00A36A51" w:rsidRDefault="00640800" w:rsidP="00C37935">
            <w:pPr>
              <w:spacing w:line="480" w:lineRule="auto"/>
              <w:jc w:val="center"/>
              <w:rPr>
                <w:b/>
                <w:bCs/>
                <w:sz w:val="18"/>
                <w:szCs w:val="18"/>
              </w:rPr>
            </w:pPr>
          </w:p>
        </w:tc>
        <w:tc>
          <w:tcPr>
            <w:tcW w:w="643" w:type="dxa"/>
            <w:noWrap/>
            <w:hideMark/>
          </w:tcPr>
          <w:p w14:paraId="357A74C3" w14:textId="77777777" w:rsidR="00640800" w:rsidRPr="00A36A51" w:rsidRDefault="00640800" w:rsidP="00C37935">
            <w:pPr>
              <w:spacing w:line="480" w:lineRule="auto"/>
              <w:rPr>
                <w:sz w:val="18"/>
                <w:szCs w:val="18"/>
              </w:rPr>
            </w:pPr>
            <w:r w:rsidRPr="00A36A51">
              <w:rPr>
                <w:sz w:val="18"/>
                <w:szCs w:val="18"/>
              </w:rPr>
              <w:t>Viny</w:t>
            </w:r>
          </w:p>
        </w:tc>
        <w:tc>
          <w:tcPr>
            <w:tcW w:w="3169" w:type="dxa"/>
            <w:noWrap/>
            <w:hideMark/>
          </w:tcPr>
          <w:p w14:paraId="35DE24C6" w14:textId="77777777" w:rsidR="00640800" w:rsidRPr="00A36A51" w:rsidRDefault="00640800" w:rsidP="00C37935">
            <w:pPr>
              <w:spacing w:line="480" w:lineRule="auto"/>
              <w:rPr>
                <w:sz w:val="18"/>
                <w:szCs w:val="18"/>
              </w:rPr>
            </w:pPr>
            <w:r w:rsidRPr="00A36A51">
              <w:rPr>
                <w:sz w:val="18"/>
                <w:szCs w:val="18"/>
              </w:rPr>
              <w:t>Vineyards</w:t>
            </w:r>
          </w:p>
        </w:tc>
        <w:tc>
          <w:tcPr>
            <w:tcW w:w="1961" w:type="dxa"/>
            <w:noWrap/>
            <w:hideMark/>
          </w:tcPr>
          <w:p w14:paraId="263581CB" w14:textId="77777777" w:rsidR="00640800" w:rsidRPr="00A36A51" w:rsidRDefault="00640800" w:rsidP="00C37935">
            <w:pPr>
              <w:spacing w:line="480" w:lineRule="auto"/>
              <w:rPr>
                <w:sz w:val="18"/>
                <w:szCs w:val="18"/>
              </w:rPr>
            </w:pPr>
            <w:r w:rsidRPr="00A36A51">
              <w:rPr>
                <w:sz w:val="18"/>
                <w:szCs w:val="18"/>
              </w:rPr>
              <w:t>Boolean</w:t>
            </w:r>
          </w:p>
        </w:tc>
        <w:tc>
          <w:tcPr>
            <w:tcW w:w="1035" w:type="dxa"/>
            <w:vMerge/>
            <w:vAlign w:val="center"/>
            <w:hideMark/>
          </w:tcPr>
          <w:p w14:paraId="6DC1159F" w14:textId="77777777" w:rsidR="00640800" w:rsidRPr="00A36A51" w:rsidRDefault="00640800" w:rsidP="00C37935">
            <w:pPr>
              <w:spacing w:line="480" w:lineRule="auto"/>
              <w:jc w:val="center"/>
              <w:rPr>
                <w:sz w:val="18"/>
                <w:szCs w:val="18"/>
              </w:rPr>
            </w:pPr>
          </w:p>
        </w:tc>
        <w:tc>
          <w:tcPr>
            <w:tcW w:w="1179" w:type="dxa"/>
            <w:vMerge/>
            <w:vAlign w:val="center"/>
            <w:hideMark/>
          </w:tcPr>
          <w:p w14:paraId="23675C8A" w14:textId="77777777" w:rsidR="00640800" w:rsidRPr="00A36A51" w:rsidRDefault="00640800" w:rsidP="00C37935">
            <w:pPr>
              <w:spacing w:line="480" w:lineRule="auto"/>
              <w:jc w:val="center"/>
              <w:rPr>
                <w:sz w:val="18"/>
                <w:szCs w:val="18"/>
              </w:rPr>
            </w:pPr>
          </w:p>
        </w:tc>
      </w:tr>
      <w:tr w:rsidR="009D7F41" w:rsidRPr="00A36A51" w14:paraId="42B4307C" w14:textId="77777777" w:rsidTr="00BB6E63">
        <w:trPr>
          <w:trHeight w:val="408"/>
        </w:trPr>
        <w:tc>
          <w:tcPr>
            <w:tcW w:w="1098" w:type="dxa"/>
            <w:vMerge w:val="restart"/>
            <w:noWrap/>
            <w:vAlign w:val="center"/>
            <w:hideMark/>
          </w:tcPr>
          <w:p w14:paraId="2D0AC553" w14:textId="77777777" w:rsidR="00640800" w:rsidRPr="00A36A51" w:rsidRDefault="00640800" w:rsidP="00BB6E63">
            <w:pPr>
              <w:spacing w:line="480" w:lineRule="auto"/>
              <w:jc w:val="center"/>
              <w:rPr>
                <w:b/>
                <w:bCs/>
                <w:sz w:val="18"/>
                <w:szCs w:val="18"/>
              </w:rPr>
            </w:pPr>
            <w:r w:rsidRPr="00A36A51">
              <w:rPr>
                <w:b/>
                <w:bCs/>
                <w:sz w:val="18"/>
                <w:szCs w:val="18"/>
              </w:rPr>
              <w:t>Location</w:t>
            </w:r>
          </w:p>
        </w:tc>
        <w:tc>
          <w:tcPr>
            <w:tcW w:w="643" w:type="dxa"/>
            <w:noWrap/>
            <w:hideMark/>
          </w:tcPr>
          <w:p w14:paraId="1140C437" w14:textId="77777777" w:rsidR="00640800" w:rsidRPr="00A36A51" w:rsidRDefault="00640800" w:rsidP="00C37935">
            <w:pPr>
              <w:spacing w:line="480" w:lineRule="auto"/>
              <w:rPr>
                <w:sz w:val="18"/>
                <w:szCs w:val="18"/>
              </w:rPr>
            </w:pPr>
            <w:r w:rsidRPr="00A36A51">
              <w:rPr>
                <w:sz w:val="18"/>
                <w:szCs w:val="18"/>
              </w:rPr>
              <w:t>Long</w:t>
            </w:r>
          </w:p>
        </w:tc>
        <w:tc>
          <w:tcPr>
            <w:tcW w:w="3169" w:type="dxa"/>
            <w:noWrap/>
            <w:hideMark/>
          </w:tcPr>
          <w:p w14:paraId="7CB43B42" w14:textId="77777777" w:rsidR="00640800" w:rsidRPr="00A36A51" w:rsidRDefault="00640800" w:rsidP="00C37935">
            <w:pPr>
              <w:spacing w:line="480" w:lineRule="auto"/>
              <w:rPr>
                <w:sz w:val="18"/>
                <w:szCs w:val="18"/>
              </w:rPr>
            </w:pPr>
            <w:r w:rsidRPr="00A36A51">
              <w:rPr>
                <w:sz w:val="18"/>
                <w:szCs w:val="18"/>
              </w:rPr>
              <w:t>Longitude</w:t>
            </w:r>
          </w:p>
        </w:tc>
        <w:tc>
          <w:tcPr>
            <w:tcW w:w="1961" w:type="dxa"/>
            <w:noWrap/>
            <w:hideMark/>
          </w:tcPr>
          <w:p w14:paraId="2952458B" w14:textId="77777777" w:rsidR="00640800" w:rsidRPr="00A36A51" w:rsidRDefault="00640800" w:rsidP="00C37935">
            <w:pPr>
              <w:spacing w:line="480" w:lineRule="auto"/>
              <w:rPr>
                <w:sz w:val="18"/>
                <w:szCs w:val="18"/>
              </w:rPr>
            </w:pPr>
            <w:r w:rsidRPr="00A36A51">
              <w:rPr>
                <w:sz w:val="18"/>
                <w:szCs w:val="18"/>
              </w:rPr>
              <w:t>WGS84 decimal system</w:t>
            </w:r>
          </w:p>
        </w:tc>
        <w:tc>
          <w:tcPr>
            <w:tcW w:w="1035" w:type="dxa"/>
            <w:vMerge w:val="restart"/>
            <w:noWrap/>
            <w:vAlign w:val="center"/>
            <w:hideMark/>
          </w:tcPr>
          <w:p w14:paraId="5442B4FE" w14:textId="77777777" w:rsidR="00640800" w:rsidRPr="00A36A51" w:rsidRDefault="00640800" w:rsidP="00C37935">
            <w:pPr>
              <w:spacing w:line="480" w:lineRule="auto"/>
              <w:jc w:val="center"/>
              <w:rPr>
                <w:sz w:val="18"/>
                <w:szCs w:val="18"/>
              </w:rPr>
            </w:pPr>
          </w:p>
        </w:tc>
        <w:tc>
          <w:tcPr>
            <w:tcW w:w="1179" w:type="dxa"/>
            <w:vMerge/>
            <w:vAlign w:val="center"/>
            <w:hideMark/>
          </w:tcPr>
          <w:p w14:paraId="1E2669C3" w14:textId="77777777" w:rsidR="00640800" w:rsidRPr="00A36A51" w:rsidRDefault="00640800" w:rsidP="00C37935">
            <w:pPr>
              <w:spacing w:line="480" w:lineRule="auto"/>
              <w:jc w:val="center"/>
              <w:rPr>
                <w:sz w:val="18"/>
                <w:szCs w:val="18"/>
              </w:rPr>
            </w:pPr>
          </w:p>
        </w:tc>
      </w:tr>
      <w:tr w:rsidR="009D7F41" w:rsidRPr="00A36A51" w14:paraId="7F06980F" w14:textId="77777777" w:rsidTr="00BB6E63">
        <w:trPr>
          <w:trHeight w:val="491"/>
        </w:trPr>
        <w:tc>
          <w:tcPr>
            <w:tcW w:w="1098" w:type="dxa"/>
            <w:vMerge/>
            <w:vAlign w:val="center"/>
            <w:hideMark/>
          </w:tcPr>
          <w:p w14:paraId="15B4EC4D" w14:textId="77777777" w:rsidR="00640800" w:rsidRPr="00A36A51" w:rsidRDefault="00640800" w:rsidP="00C37935">
            <w:pPr>
              <w:spacing w:line="480" w:lineRule="auto"/>
              <w:jc w:val="center"/>
              <w:rPr>
                <w:b/>
                <w:bCs/>
                <w:sz w:val="18"/>
                <w:szCs w:val="18"/>
              </w:rPr>
            </w:pPr>
          </w:p>
        </w:tc>
        <w:tc>
          <w:tcPr>
            <w:tcW w:w="643" w:type="dxa"/>
            <w:noWrap/>
            <w:hideMark/>
          </w:tcPr>
          <w:p w14:paraId="58DA04FC" w14:textId="77777777" w:rsidR="00640800" w:rsidRPr="00A36A51" w:rsidRDefault="00640800" w:rsidP="00C37935">
            <w:pPr>
              <w:spacing w:line="480" w:lineRule="auto"/>
              <w:rPr>
                <w:sz w:val="18"/>
                <w:szCs w:val="18"/>
              </w:rPr>
            </w:pPr>
            <w:r w:rsidRPr="00A36A51">
              <w:rPr>
                <w:sz w:val="18"/>
                <w:szCs w:val="18"/>
              </w:rPr>
              <w:t>Lat</w:t>
            </w:r>
          </w:p>
        </w:tc>
        <w:tc>
          <w:tcPr>
            <w:tcW w:w="3169" w:type="dxa"/>
            <w:noWrap/>
            <w:hideMark/>
          </w:tcPr>
          <w:p w14:paraId="3EFE2E89" w14:textId="77777777" w:rsidR="00640800" w:rsidRPr="00A36A51" w:rsidRDefault="00640800" w:rsidP="00C37935">
            <w:pPr>
              <w:spacing w:line="480" w:lineRule="auto"/>
              <w:rPr>
                <w:sz w:val="18"/>
                <w:szCs w:val="18"/>
              </w:rPr>
            </w:pPr>
            <w:r w:rsidRPr="00A36A51">
              <w:rPr>
                <w:sz w:val="18"/>
                <w:szCs w:val="18"/>
              </w:rPr>
              <w:t>Latitude</w:t>
            </w:r>
          </w:p>
        </w:tc>
        <w:tc>
          <w:tcPr>
            <w:tcW w:w="1961" w:type="dxa"/>
            <w:noWrap/>
            <w:hideMark/>
          </w:tcPr>
          <w:p w14:paraId="384C0254" w14:textId="77777777" w:rsidR="00640800" w:rsidRPr="00A36A51" w:rsidRDefault="00640800" w:rsidP="00C37935">
            <w:pPr>
              <w:spacing w:line="480" w:lineRule="auto"/>
              <w:rPr>
                <w:sz w:val="18"/>
                <w:szCs w:val="18"/>
              </w:rPr>
            </w:pPr>
            <w:r w:rsidRPr="00A36A51">
              <w:rPr>
                <w:sz w:val="18"/>
                <w:szCs w:val="18"/>
              </w:rPr>
              <w:t>WGS84 decimal system</w:t>
            </w:r>
          </w:p>
        </w:tc>
        <w:tc>
          <w:tcPr>
            <w:tcW w:w="1035" w:type="dxa"/>
            <w:vMerge/>
            <w:vAlign w:val="center"/>
            <w:hideMark/>
          </w:tcPr>
          <w:p w14:paraId="57023212" w14:textId="77777777" w:rsidR="00640800" w:rsidRPr="00A36A51" w:rsidRDefault="00640800" w:rsidP="00C37935">
            <w:pPr>
              <w:spacing w:line="480" w:lineRule="auto"/>
              <w:jc w:val="center"/>
              <w:rPr>
                <w:sz w:val="18"/>
                <w:szCs w:val="18"/>
              </w:rPr>
            </w:pPr>
          </w:p>
        </w:tc>
        <w:tc>
          <w:tcPr>
            <w:tcW w:w="1179" w:type="dxa"/>
            <w:vMerge/>
            <w:vAlign w:val="center"/>
            <w:hideMark/>
          </w:tcPr>
          <w:p w14:paraId="0A47C96A" w14:textId="77777777" w:rsidR="00640800" w:rsidRPr="00A36A51" w:rsidRDefault="00640800" w:rsidP="00C37935">
            <w:pPr>
              <w:spacing w:line="480" w:lineRule="auto"/>
              <w:jc w:val="center"/>
              <w:rPr>
                <w:sz w:val="18"/>
                <w:szCs w:val="18"/>
              </w:rPr>
            </w:pPr>
          </w:p>
        </w:tc>
      </w:tr>
      <w:tr w:rsidR="009D7F41" w:rsidRPr="00A36A51" w14:paraId="025192FD" w14:textId="77777777" w:rsidTr="00BB6E63">
        <w:trPr>
          <w:trHeight w:val="356"/>
        </w:trPr>
        <w:tc>
          <w:tcPr>
            <w:tcW w:w="1098" w:type="dxa"/>
            <w:vMerge w:val="restart"/>
            <w:noWrap/>
            <w:vAlign w:val="center"/>
            <w:hideMark/>
          </w:tcPr>
          <w:p w14:paraId="3B046C43" w14:textId="77777777" w:rsidR="00640800" w:rsidRPr="00A36A51" w:rsidRDefault="00640800" w:rsidP="00C37935">
            <w:pPr>
              <w:spacing w:line="480" w:lineRule="auto"/>
              <w:jc w:val="center"/>
              <w:rPr>
                <w:b/>
                <w:bCs/>
                <w:sz w:val="18"/>
                <w:szCs w:val="18"/>
              </w:rPr>
            </w:pPr>
            <w:r w:rsidRPr="00A36A51">
              <w:rPr>
                <w:b/>
                <w:bCs/>
                <w:sz w:val="18"/>
                <w:szCs w:val="18"/>
              </w:rPr>
              <w:t>Climate</w:t>
            </w:r>
          </w:p>
        </w:tc>
        <w:tc>
          <w:tcPr>
            <w:tcW w:w="643" w:type="dxa"/>
            <w:noWrap/>
            <w:hideMark/>
          </w:tcPr>
          <w:p w14:paraId="33BA2713" w14:textId="77777777" w:rsidR="00640800" w:rsidRPr="00A36A51" w:rsidRDefault="00640800" w:rsidP="00C37935">
            <w:pPr>
              <w:spacing w:line="480" w:lineRule="auto"/>
              <w:rPr>
                <w:sz w:val="18"/>
                <w:szCs w:val="18"/>
              </w:rPr>
            </w:pPr>
            <w:proofErr w:type="gramStart"/>
            <w:r w:rsidRPr="00A36A51">
              <w:rPr>
                <w:sz w:val="18"/>
                <w:szCs w:val="18"/>
              </w:rPr>
              <w:t>bio</w:t>
            </w:r>
            <w:proofErr w:type="gramEnd"/>
            <w:r w:rsidRPr="00A36A51">
              <w:rPr>
                <w:sz w:val="18"/>
                <w:szCs w:val="18"/>
              </w:rPr>
              <w:t>12</w:t>
            </w:r>
          </w:p>
        </w:tc>
        <w:tc>
          <w:tcPr>
            <w:tcW w:w="3169" w:type="dxa"/>
            <w:noWrap/>
            <w:hideMark/>
          </w:tcPr>
          <w:p w14:paraId="0779CA7D" w14:textId="77777777" w:rsidR="00640800" w:rsidRPr="00A36A51" w:rsidRDefault="00640800" w:rsidP="00C37935">
            <w:pPr>
              <w:spacing w:line="480" w:lineRule="auto"/>
              <w:rPr>
                <w:sz w:val="18"/>
                <w:szCs w:val="18"/>
              </w:rPr>
            </w:pPr>
            <w:r w:rsidRPr="00A36A51">
              <w:rPr>
                <w:sz w:val="18"/>
                <w:szCs w:val="18"/>
              </w:rPr>
              <w:t>Annual precipitation amount</w:t>
            </w:r>
          </w:p>
        </w:tc>
        <w:tc>
          <w:tcPr>
            <w:tcW w:w="1961" w:type="dxa"/>
            <w:noWrap/>
            <w:hideMark/>
          </w:tcPr>
          <w:p w14:paraId="6659D4EE" w14:textId="252F54E2" w:rsidR="00640800" w:rsidRPr="00A36A51" w:rsidRDefault="005652C3" w:rsidP="00C37935">
            <w:pPr>
              <w:spacing w:line="480" w:lineRule="auto"/>
              <w:rPr>
                <w:sz w:val="18"/>
                <w:szCs w:val="18"/>
              </w:rPr>
            </w:pPr>
            <w:proofErr w:type="gramStart"/>
            <w:r>
              <w:rPr>
                <w:sz w:val="18"/>
                <w:szCs w:val="18"/>
              </w:rPr>
              <w:t>mm</w:t>
            </w:r>
            <w:proofErr w:type="gramEnd"/>
            <w:r w:rsidR="00640800" w:rsidRPr="00A36A51">
              <w:rPr>
                <w:sz w:val="18"/>
                <w:szCs w:val="18"/>
              </w:rPr>
              <w:t xml:space="preserve"> year</w:t>
            </w:r>
            <w:r w:rsidR="00640800" w:rsidRPr="00A36A51">
              <w:rPr>
                <w:sz w:val="18"/>
                <w:szCs w:val="18"/>
                <w:vertAlign w:val="superscript"/>
              </w:rPr>
              <w:t>-1</w:t>
            </w:r>
          </w:p>
        </w:tc>
        <w:tc>
          <w:tcPr>
            <w:tcW w:w="1035" w:type="dxa"/>
            <w:vMerge w:val="restart"/>
            <w:noWrap/>
            <w:vAlign w:val="center"/>
            <w:hideMark/>
          </w:tcPr>
          <w:p w14:paraId="1F4A9F28" w14:textId="77777777" w:rsidR="00640800" w:rsidRPr="00A36A51" w:rsidRDefault="00640800" w:rsidP="00C37935">
            <w:pPr>
              <w:spacing w:line="480" w:lineRule="auto"/>
              <w:jc w:val="center"/>
              <w:rPr>
                <w:sz w:val="18"/>
                <w:szCs w:val="18"/>
              </w:rPr>
            </w:pPr>
            <w:r w:rsidRPr="00A36A51">
              <w:rPr>
                <w:sz w:val="18"/>
                <w:szCs w:val="18"/>
              </w:rPr>
              <w:t>1981 - 2010</w:t>
            </w:r>
          </w:p>
        </w:tc>
        <w:tc>
          <w:tcPr>
            <w:tcW w:w="1179" w:type="dxa"/>
            <w:vMerge w:val="restart"/>
            <w:vAlign w:val="center"/>
            <w:hideMark/>
          </w:tcPr>
          <w:p w14:paraId="0CC87C34" w14:textId="77777777" w:rsidR="00640800" w:rsidRPr="00A36A51" w:rsidRDefault="00640800" w:rsidP="00C37935">
            <w:pPr>
              <w:spacing w:line="480" w:lineRule="auto"/>
              <w:jc w:val="center"/>
              <w:rPr>
                <w:sz w:val="18"/>
                <w:szCs w:val="18"/>
              </w:rPr>
            </w:pPr>
            <w:r w:rsidRPr="00A36A51">
              <w:rPr>
                <w:sz w:val="18"/>
                <w:szCs w:val="18"/>
              </w:rPr>
              <w:t>Karger et al. (2017)</w:t>
            </w:r>
          </w:p>
        </w:tc>
      </w:tr>
      <w:tr w:rsidR="009D7F41" w:rsidRPr="00A36A51" w14:paraId="22D91DF7" w14:textId="77777777" w:rsidTr="00BB6E63">
        <w:trPr>
          <w:trHeight w:val="572"/>
        </w:trPr>
        <w:tc>
          <w:tcPr>
            <w:tcW w:w="1098" w:type="dxa"/>
            <w:vMerge/>
            <w:vAlign w:val="center"/>
            <w:hideMark/>
          </w:tcPr>
          <w:p w14:paraId="0E809AF3" w14:textId="77777777" w:rsidR="00640800" w:rsidRPr="00A36A51" w:rsidRDefault="00640800" w:rsidP="00C37935">
            <w:pPr>
              <w:spacing w:line="480" w:lineRule="auto"/>
              <w:jc w:val="center"/>
              <w:rPr>
                <w:b/>
                <w:bCs/>
                <w:sz w:val="18"/>
                <w:szCs w:val="18"/>
              </w:rPr>
            </w:pPr>
          </w:p>
        </w:tc>
        <w:tc>
          <w:tcPr>
            <w:tcW w:w="643" w:type="dxa"/>
            <w:noWrap/>
            <w:hideMark/>
          </w:tcPr>
          <w:p w14:paraId="76C5281B" w14:textId="77777777" w:rsidR="00640800" w:rsidRPr="00A36A51" w:rsidRDefault="00640800" w:rsidP="00C37935">
            <w:pPr>
              <w:spacing w:line="480" w:lineRule="auto"/>
              <w:rPr>
                <w:sz w:val="18"/>
                <w:szCs w:val="18"/>
              </w:rPr>
            </w:pPr>
            <w:proofErr w:type="gramStart"/>
            <w:r w:rsidRPr="00A36A51">
              <w:rPr>
                <w:sz w:val="18"/>
                <w:szCs w:val="18"/>
              </w:rPr>
              <w:t>bio</w:t>
            </w:r>
            <w:proofErr w:type="gramEnd"/>
            <w:r w:rsidRPr="00A36A51">
              <w:rPr>
                <w:sz w:val="18"/>
                <w:szCs w:val="18"/>
              </w:rPr>
              <w:t>3</w:t>
            </w:r>
          </w:p>
        </w:tc>
        <w:tc>
          <w:tcPr>
            <w:tcW w:w="3169" w:type="dxa"/>
            <w:noWrap/>
            <w:hideMark/>
          </w:tcPr>
          <w:p w14:paraId="04A07DC3" w14:textId="77777777" w:rsidR="00640800" w:rsidRPr="00A36A51" w:rsidRDefault="00640800" w:rsidP="00C37935">
            <w:pPr>
              <w:spacing w:line="480" w:lineRule="auto"/>
              <w:rPr>
                <w:sz w:val="18"/>
                <w:szCs w:val="18"/>
              </w:rPr>
            </w:pPr>
            <w:r w:rsidRPr="00A36A51">
              <w:rPr>
                <w:sz w:val="18"/>
                <w:szCs w:val="18"/>
              </w:rPr>
              <w:t>Isothermality</w:t>
            </w:r>
          </w:p>
        </w:tc>
        <w:tc>
          <w:tcPr>
            <w:tcW w:w="1961" w:type="dxa"/>
            <w:noWrap/>
            <w:hideMark/>
          </w:tcPr>
          <w:p w14:paraId="1C054F53" w14:textId="77777777" w:rsidR="00640800" w:rsidRPr="00A36A51" w:rsidRDefault="00640800" w:rsidP="00C37935">
            <w:pPr>
              <w:spacing w:line="480" w:lineRule="auto"/>
              <w:rPr>
                <w:sz w:val="18"/>
                <w:szCs w:val="18"/>
              </w:rPr>
            </w:pPr>
            <w:r w:rsidRPr="00A36A51">
              <w:rPr>
                <w:sz w:val="18"/>
                <w:szCs w:val="18"/>
              </w:rPr>
              <w:t>°C</w:t>
            </w:r>
          </w:p>
        </w:tc>
        <w:tc>
          <w:tcPr>
            <w:tcW w:w="1035" w:type="dxa"/>
            <w:vMerge/>
            <w:vAlign w:val="center"/>
            <w:hideMark/>
          </w:tcPr>
          <w:p w14:paraId="12C0E072" w14:textId="77777777" w:rsidR="00640800" w:rsidRPr="00A36A51" w:rsidRDefault="00640800" w:rsidP="00C37935">
            <w:pPr>
              <w:spacing w:line="480" w:lineRule="auto"/>
              <w:jc w:val="center"/>
              <w:rPr>
                <w:sz w:val="18"/>
                <w:szCs w:val="18"/>
              </w:rPr>
            </w:pPr>
          </w:p>
        </w:tc>
        <w:tc>
          <w:tcPr>
            <w:tcW w:w="1179" w:type="dxa"/>
            <w:vMerge/>
            <w:vAlign w:val="center"/>
            <w:hideMark/>
          </w:tcPr>
          <w:p w14:paraId="0C6F3F39" w14:textId="77777777" w:rsidR="00640800" w:rsidRPr="00A36A51" w:rsidRDefault="00640800" w:rsidP="00C37935">
            <w:pPr>
              <w:spacing w:line="480" w:lineRule="auto"/>
              <w:jc w:val="center"/>
              <w:rPr>
                <w:sz w:val="18"/>
                <w:szCs w:val="18"/>
              </w:rPr>
            </w:pPr>
          </w:p>
        </w:tc>
      </w:tr>
      <w:tr w:rsidR="009D7F41" w:rsidRPr="00A36A51" w14:paraId="471FEA2D" w14:textId="77777777" w:rsidTr="00C23C88">
        <w:trPr>
          <w:trHeight w:val="492"/>
        </w:trPr>
        <w:tc>
          <w:tcPr>
            <w:tcW w:w="1098" w:type="dxa"/>
            <w:vMerge w:val="restart"/>
            <w:noWrap/>
            <w:vAlign w:val="center"/>
            <w:hideMark/>
          </w:tcPr>
          <w:p w14:paraId="7E5F3F4E" w14:textId="77777777" w:rsidR="00640800" w:rsidRPr="00A36A51" w:rsidRDefault="00640800" w:rsidP="00C37935">
            <w:pPr>
              <w:spacing w:line="480" w:lineRule="auto"/>
              <w:jc w:val="center"/>
              <w:rPr>
                <w:b/>
                <w:bCs/>
                <w:sz w:val="18"/>
                <w:szCs w:val="18"/>
              </w:rPr>
            </w:pPr>
            <w:r w:rsidRPr="00A36A51">
              <w:rPr>
                <w:b/>
                <w:bCs/>
                <w:sz w:val="18"/>
                <w:szCs w:val="18"/>
              </w:rPr>
              <w:t>Soil</w:t>
            </w:r>
          </w:p>
        </w:tc>
        <w:tc>
          <w:tcPr>
            <w:tcW w:w="643" w:type="dxa"/>
            <w:noWrap/>
            <w:hideMark/>
          </w:tcPr>
          <w:p w14:paraId="270C847B" w14:textId="77777777" w:rsidR="00640800" w:rsidRPr="00A36A51" w:rsidRDefault="00640800" w:rsidP="00C37935">
            <w:pPr>
              <w:spacing w:line="480" w:lineRule="auto"/>
              <w:rPr>
                <w:sz w:val="18"/>
                <w:szCs w:val="18"/>
              </w:rPr>
            </w:pPr>
            <w:r w:rsidRPr="00A36A51">
              <w:rPr>
                <w:sz w:val="18"/>
                <w:szCs w:val="18"/>
              </w:rPr>
              <w:t>Clay</w:t>
            </w:r>
          </w:p>
        </w:tc>
        <w:tc>
          <w:tcPr>
            <w:tcW w:w="3169" w:type="dxa"/>
            <w:noWrap/>
            <w:hideMark/>
          </w:tcPr>
          <w:p w14:paraId="264320F3" w14:textId="77777777" w:rsidR="00640800" w:rsidRPr="00A36A51" w:rsidRDefault="00640800" w:rsidP="00C37935">
            <w:pPr>
              <w:spacing w:line="480" w:lineRule="auto"/>
              <w:rPr>
                <w:sz w:val="18"/>
                <w:szCs w:val="18"/>
              </w:rPr>
            </w:pPr>
            <w:r w:rsidRPr="00A36A51">
              <w:rPr>
                <w:sz w:val="18"/>
                <w:szCs w:val="18"/>
              </w:rPr>
              <w:t>Clay particles</w:t>
            </w:r>
          </w:p>
        </w:tc>
        <w:tc>
          <w:tcPr>
            <w:tcW w:w="1961" w:type="dxa"/>
            <w:noWrap/>
            <w:hideMark/>
          </w:tcPr>
          <w:p w14:paraId="7853E1F1" w14:textId="77777777" w:rsidR="00640800" w:rsidRPr="00A36A51" w:rsidRDefault="00640800" w:rsidP="00C37935">
            <w:pPr>
              <w:spacing w:line="480" w:lineRule="auto"/>
              <w:rPr>
                <w:sz w:val="18"/>
                <w:szCs w:val="18"/>
              </w:rPr>
            </w:pPr>
            <w:proofErr w:type="gramStart"/>
            <w:r w:rsidRPr="00A36A51">
              <w:rPr>
                <w:sz w:val="18"/>
                <w:szCs w:val="18"/>
              </w:rPr>
              <w:t>g</w:t>
            </w:r>
            <w:proofErr w:type="gramEnd"/>
            <w:r w:rsidRPr="00A36A51">
              <w:rPr>
                <w:sz w:val="18"/>
                <w:szCs w:val="18"/>
              </w:rPr>
              <w:t xml:space="preserve">·kg </w:t>
            </w:r>
            <w:r w:rsidRPr="00A36A51">
              <w:rPr>
                <w:sz w:val="18"/>
                <w:szCs w:val="18"/>
                <w:vertAlign w:val="superscript"/>
              </w:rPr>
              <w:t>-1</w:t>
            </w:r>
          </w:p>
        </w:tc>
        <w:tc>
          <w:tcPr>
            <w:tcW w:w="1035" w:type="dxa"/>
            <w:vMerge w:val="restart"/>
            <w:noWrap/>
            <w:vAlign w:val="center"/>
            <w:hideMark/>
          </w:tcPr>
          <w:p w14:paraId="450FC852" w14:textId="77777777" w:rsidR="00640800" w:rsidRPr="00A36A51" w:rsidRDefault="00640800" w:rsidP="00C37935">
            <w:pPr>
              <w:spacing w:line="480" w:lineRule="auto"/>
              <w:jc w:val="center"/>
              <w:rPr>
                <w:sz w:val="18"/>
                <w:szCs w:val="18"/>
              </w:rPr>
            </w:pPr>
            <w:r w:rsidRPr="00A36A51">
              <w:rPr>
                <w:sz w:val="18"/>
                <w:szCs w:val="18"/>
              </w:rPr>
              <w:t>2022</w:t>
            </w:r>
          </w:p>
        </w:tc>
        <w:tc>
          <w:tcPr>
            <w:tcW w:w="1179" w:type="dxa"/>
            <w:vMerge w:val="restart"/>
            <w:vAlign w:val="center"/>
            <w:hideMark/>
          </w:tcPr>
          <w:p w14:paraId="0984CFAE" w14:textId="77777777" w:rsidR="00640800" w:rsidRPr="00A36A51" w:rsidRDefault="00640800" w:rsidP="00C37935">
            <w:pPr>
              <w:spacing w:line="480" w:lineRule="auto"/>
              <w:jc w:val="center"/>
              <w:rPr>
                <w:sz w:val="18"/>
                <w:szCs w:val="18"/>
              </w:rPr>
            </w:pPr>
            <w:r w:rsidRPr="00A36A51">
              <w:rPr>
                <w:sz w:val="18"/>
                <w:szCs w:val="18"/>
              </w:rPr>
              <w:t>Roman Dobarco et al. (2022)</w:t>
            </w:r>
          </w:p>
        </w:tc>
      </w:tr>
      <w:tr w:rsidR="009D7F41" w:rsidRPr="00A36A51" w14:paraId="63F025C2" w14:textId="77777777" w:rsidTr="00EB6580">
        <w:trPr>
          <w:trHeight w:val="590"/>
        </w:trPr>
        <w:tc>
          <w:tcPr>
            <w:tcW w:w="1098" w:type="dxa"/>
            <w:vMerge/>
            <w:hideMark/>
          </w:tcPr>
          <w:p w14:paraId="2E67A162" w14:textId="77777777" w:rsidR="00640800" w:rsidRPr="00A36A51" w:rsidRDefault="00640800" w:rsidP="00C37935">
            <w:pPr>
              <w:spacing w:line="480" w:lineRule="auto"/>
              <w:rPr>
                <w:b/>
                <w:bCs/>
                <w:sz w:val="18"/>
                <w:szCs w:val="18"/>
              </w:rPr>
            </w:pPr>
          </w:p>
        </w:tc>
        <w:tc>
          <w:tcPr>
            <w:tcW w:w="643" w:type="dxa"/>
            <w:noWrap/>
            <w:hideMark/>
          </w:tcPr>
          <w:p w14:paraId="58A6E8B1" w14:textId="77777777" w:rsidR="00640800" w:rsidRPr="00A36A51" w:rsidRDefault="00640800" w:rsidP="00C37935">
            <w:pPr>
              <w:spacing w:line="480" w:lineRule="auto"/>
              <w:rPr>
                <w:sz w:val="18"/>
                <w:szCs w:val="18"/>
              </w:rPr>
            </w:pPr>
            <w:r w:rsidRPr="00A36A51">
              <w:rPr>
                <w:sz w:val="18"/>
                <w:szCs w:val="18"/>
              </w:rPr>
              <w:t>Silt</w:t>
            </w:r>
          </w:p>
        </w:tc>
        <w:tc>
          <w:tcPr>
            <w:tcW w:w="3169" w:type="dxa"/>
            <w:noWrap/>
            <w:hideMark/>
          </w:tcPr>
          <w:p w14:paraId="1639C211" w14:textId="77777777" w:rsidR="00640800" w:rsidRPr="00A36A51" w:rsidRDefault="00640800" w:rsidP="00C37935">
            <w:pPr>
              <w:spacing w:line="480" w:lineRule="auto"/>
              <w:rPr>
                <w:sz w:val="18"/>
                <w:szCs w:val="18"/>
              </w:rPr>
            </w:pPr>
            <w:r w:rsidRPr="00A36A51">
              <w:rPr>
                <w:sz w:val="18"/>
                <w:szCs w:val="18"/>
              </w:rPr>
              <w:t>Silt particles</w:t>
            </w:r>
          </w:p>
        </w:tc>
        <w:tc>
          <w:tcPr>
            <w:tcW w:w="1961" w:type="dxa"/>
            <w:noWrap/>
            <w:hideMark/>
          </w:tcPr>
          <w:p w14:paraId="40D6D201" w14:textId="77777777" w:rsidR="00640800" w:rsidRPr="00A36A51" w:rsidRDefault="00640800" w:rsidP="00C37935">
            <w:pPr>
              <w:spacing w:line="480" w:lineRule="auto"/>
              <w:rPr>
                <w:sz w:val="18"/>
                <w:szCs w:val="18"/>
              </w:rPr>
            </w:pPr>
            <w:proofErr w:type="gramStart"/>
            <w:r w:rsidRPr="00A36A51">
              <w:rPr>
                <w:sz w:val="18"/>
                <w:szCs w:val="18"/>
              </w:rPr>
              <w:t>g</w:t>
            </w:r>
            <w:proofErr w:type="gramEnd"/>
            <w:r w:rsidRPr="00A36A51">
              <w:rPr>
                <w:sz w:val="18"/>
                <w:szCs w:val="18"/>
              </w:rPr>
              <w:t>·kg</w:t>
            </w:r>
            <w:r w:rsidRPr="00A36A51">
              <w:rPr>
                <w:sz w:val="18"/>
                <w:szCs w:val="18"/>
                <w:vertAlign w:val="superscript"/>
              </w:rPr>
              <w:t xml:space="preserve"> -1</w:t>
            </w:r>
          </w:p>
        </w:tc>
        <w:tc>
          <w:tcPr>
            <w:tcW w:w="1035" w:type="dxa"/>
            <w:vMerge/>
            <w:vAlign w:val="center"/>
            <w:hideMark/>
          </w:tcPr>
          <w:p w14:paraId="0C434350" w14:textId="77777777" w:rsidR="00640800" w:rsidRPr="00A36A51" w:rsidRDefault="00640800" w:rsidP="00C37935">
            <w:pPr>
              <w:spacing w:line="480" w:lineRule="auto"/>
              <w:jc w:val="center"/>
              <w:rPr>
                <w:sz w:val="18"/>
                <w:szCs w:val="18"/>
              </w:rPr>
            </w:pPr>
          </w:p>
        </w:tc>
        <w:tc>
          <w:tcPr>
            <w:tcW w:w="1179" w:type="dxa"/>
            <w:vMerge/>
            <w:vAlign w:val="center"/>
            <w:hideMark/>
          </w:tcPr>
          <w:p w14:paraId="0B7A0A77" w14:textId="77777777" w:rsidR="00640800" w:rsidRPr="00A36A51" w:rsidRDefault="00640800" w:rsidP="00C37935">
            <w:pPr>
              <w:spacing w:line="480" w:lineRule="auto"/>
              <w:jc w:val="center"/>
              <w:rPr>
                <w:sz w:val="18"/>
                <w:szCs w:val="18"/>
              </w:rPr>
            </w:pPr>
          </w:p>
        </w:tc>
      </w:tr>
      <w:tr w:rsidR="009D7F41" w:rsidRPr="00A36A51" w14:paraId="2746F455" w14:textId="77777777" w:rsidTr="00C23C88">
        <w:trPr>
          <w:trHeight w:val="348"/>
        </w:trPr>
        <w:tc>
          <w:tcPr>
            <w:tcW w:w="1098" w:type="dxa"/>
            <w:vMerge/>
            <w:hideMark/>
          </w:tcPr>
          <w:p w14:paraId="0EE57BF7" w14:textId="77777777" w:rsidR="00640800" w:rsidRPr="00A36A51" w:rsidRDefault="00640800" w:rsidP="00C37935">
            <w:pPr>
              <w:spacing w:line="480" w:lineRule="auto"/>
              <w:rPr>
                <w:b/>
                <w:bCs/>
                <w:sz w:val="18"/>
                <w:szCs w:val="18"/>
              </w:rPr>
            </w:pPr>
          </w:p>
        </w:tc>
        <w:tc>
          <w:tcPr>
            <w:tcW w:w="643" w:type="dxa"/>
            <w:noWrap/>
            <w:hideMark/>
          </w:tcPr>
          <w:p w14:paraId="14D16935" w14:textId="77777777" w:rsidR="00640800" w:rsidRPr="00A36A51" w:rsidRDefault="00640800" w:rsidP="00C37935">
            <w:pPr>
              <w:spacing w:line="480" w:lineRule="auto"/>
              <w:rPr>
                <w:sz w:val="18"/>
                <w:szCs w:val="18"/>
              </w:rPr>
            </w:pPr>
            <w:r w:rsidRPr="00A36A51">
              <w:rPr>
                <w:sz w:val="18"/>
                <w:szCs w:val="18"/>
              </w:rPr>
              <w:t>CaCO3</w:t>
            </w:r>
          </w:p>
        </w:tc>
        <w:tc>
          <w:tcPr>
            <w:tcW w:w="3169" w:type="dxa"/>
            <w:noWrap/>
            <w:hideMark/>
          </w:tcPr>
          <w:p w14:paraId="40BDCBC1" w14:textId="77777777" w:rsidR="00640800" w:rsidRPr="00A36A51" w:rsidRDefault="00640800" w:rsidP="00C37935">
            <w:pPr>
              <w:spacing w:line="480" w:lineRule="auto"/>
              <w:rPr>
                <w:sz w:val="18"/>
                <w:szCs w:val="18"/>
              </w:rPr>
            </w:pPr>
            <w:r w:rsidRPr="00A36A51">
              <w:rPr>
                <w:sz w:val="18"/>
                <w:szCs w:val="18"/>
              </w:rPr>
              <w:t>Calcium carbonates</w:t>
            </w:r>
          </w:p>
        </w:tc>
        <w:tc>
          <w:tcPr>
            <w:tcW w:w="1961" w:type="dxa"/>
            <w:noWrap/>
            <w:hideMark/>
          </w:tcPr>
          <w:p w14:paraId="4C3E791D" w14:textId="77777777" w:rsidR="00640800" w:rsidRPr="00A36A51" w:rsidRDefault="00640800" w:rsidP="00C37935">
            <w:pPr>
              <w:spacing w:line="480" w:lineRule="auto"/>
              <w:rPr>
                <w:sz w:val="18"/>
                <w:szCs w:val="18"/>
              </w:rPr>
            </w:pPr>
            <w:proofErr w:type="gramStart"/>
            <w:r w:rsidRPr="00A36A51">
              <w:rPr>
                <w:sz w:val="18"/>
                <w:szCs w:val="18"/>
              </w:rPr>
              <w:t>g</w:t>
            </w:r>
            <w:proofErr w:type="gramEnd"/>
            <w:r w:rsidRPr="00A36A51">
              <w:rPr>
                <w:sz w:val="18"/>
                <w:szCs w:val="18"/>
              </w:rPr>
              <w:t>·kg</w:t>
            </w:r>
            <w:r w:rsidRPr="00A36A51">
              <w:rPr>
                <w:sz w:val="18"/>
                <w:szCs w:val="18"/>
                <w:vertAlign w:val="superscript"/>
              </w:rPr>
              <w:t>−1</w:t>
            </w:r>
          </w:p>
        </w:tc>
        <w:tc>
          <w:tcPr>
            <w:tcW w:w="1035" w:type="dxa"/>
            <w:vMerge w:val="restart"/>
            <w:noWrap/>
            <w:vAlign w:val="center"/>
            <w:hideMark/>
          </w:tcPr>
          <w:p w14:paraId="13B92AC0" w14:textId="77777777" w:rsidR="00640800" w:rsidRPr="00A36A51" w:rsidRDefault="00640800" w:rsidP="00C37935">
            <w:pPr>
              <w:spacing w:line="480" w:lineRule="auto"/>
              <w:jc w:val="center"/>
              <w:rPr>
                <w:sz w:val="18"/>
                <w:szCs w:val="18"/>
              </w:rPr>
            </w:pPr>
            <w:r w:rsidRPr="00A36A51">
              <w:rPr>
                <w:sz w:val="18"/>
                <w:szCs w:val="18"/>
              </w:rPr>
              <w:t>2009 - 2012</w:t>
            </w:r>
          </w:p>
        </w:tc>
        <w:tc>
          <w:tcPr>
            <w:tcW w:w="1179" w:type="dxa"/>
            <w:vMerge w:val="restart"/>
            <w:vAlign w:val="center"/>
            <w:hideMark/>
          </w:tcPr>
          <w:p w14:paraId="41A9B9BA" w14:textId="77777777" w:rsidR="00640800" w:rsidRPr="00A36A51" w:rsidRDefault="00640800" w:rsidP="00C37935">
            <w:pPr>
              <w:spacing w:line="480" w:lineRule="auto"/>
              <w:jc w:val="center"/>
              <w:rPr>
                <w:sz w:val="18"/>
                <w:szCs w:val="18"/>
              </w:rPr>
            </w:pPr>
            <w:r w:rsidRPr="00A36A51">
              <w:rPr>
                <w:sz w:val="18"/>
                <w:szCs w:val="18"/>
              </w:rPr>
              <w:t>Ballabio et al. (2019)</w:t>
            </w:r>
          </w:p>
        </w:tc>
      </w:tr>
      <w:tr w:rsidR="009D7F41" w:rsidRPr="00A36A51" w14:paraId="173D3A0A" w14:textId="77777777" w:rsidTr="00C23C88">
        <w:trPr>
          <w:trHeight w:val="348"/>
        </w:trPr>
        <w:tc>
          <w:tcPr>
            <w:tcW w:w="1098" w:type="dxa"/>
            <w:vMerge/>
            <w:hideMark/>
          </w:tcPr>
          <w:p w14:paraId="68181999" w14:textId="77777777" w:rsidR="00640800" w:rsidRPr="00A36A51" w:rsidRDefault="00640800" w:rsidP="00C37935">
            <w:pPr>
              <w:spacing w:line="480" w:lineRule="auto"/>
              <w:rPr>
                <w:b/>
                <w:bCs/>
                <w:sz w:val="18"/>
                <w:szCs w:val="18"/>
              </w:rPr>
            </w:pPr>
          </w:p>
        </w:tc>
        <w:tc>
          <w:tcPr>
            <w:tcW w:w="643" w:type="dxa"/>
            <w:noWrap/>
            <w:hideMark/>
          </w:tcPr>
          <w:p w14:paraId="7F9AEFAD" w14:textId="77777777" w:rsidR="00640800" w:rsidRPr="00A36A51" w:rsidRDefault="00640800" w:rsidP="00C37935">
            <w:pPr>
              <w:spacing w:line="480" w:lineRule="auto"/>
              <w:rPr>
                <w:sz w:val="18"/>
                <w:szCs w:val="18"/>
              </w:rPr>
            </w:pPr>
            <w:r w:rsidRPr="00A36A51">
              <w:rPr>
                <w:sz w:val="18"/>
                <w:szCs w:val="18"/>
              </w:rPr>
              <w:t>P</w:t>
            </w:r>
          </w:p>
        </w:tc>
        <w:tc>
          <w:tcPr>
            <w:tcW w:w="3169" w:type="dxa"/>
            <w:noWrap/>
            <w:hideMark/>
          </w:tcPr>
          <w:p w14:paraId="75E9ABAB" w14:textId="77777777" w:rsidR="00640800" w:rsidRPr="00A36A51" w:rsidRDefault="00640800" w:rsidP="00C37935">
            <w:pPr>
              <w:spacing w:line="480" w:lineRule="auto"/>
              <w:rPr>
                <w:sz w:val="18"/>
                <w:szCs w:val="18"/>
              </w:rPr>
            </w:pPr>
            <w:r w:rsidRPr="00A36A51">
              <w:rPr>
                <w:sz w:val="18"/>
                <w:szCs w:val="18"/>
              </w:rPr>
              <w:t>Phosphorus</w:t>
            </w:r>
          </w:p>
        </w:tc>
        <w:tc>
          <w:tcPr>
            <w:tcW w:w="1961" w:type="dxa"/>
            <w:noWrap/>
            <w:hideMark/>
          </w:tcPr>
          <w:p w14:paraId="206BA7A6" w14:textId="77777777" w:rsidR="00640800" w:rsidRPr="00A36A51" w:rsidRDefault="00640800" w:rsidP="00C37935">
            <w:pPr>
              <w:spacing w:line="480" w:lineRule="auto"/>
              <w:rPr>
                <w:sz w:val="18"/>
                <w:szCs w:val="18"/>
              </w:rPr>
            </w:pPr>
            <w:proofErr w:type="gramStart"/>
            <w:r w:rsidRPr="00A36A51">
              <w:rPr>
                <w:sz w:val="18"/>
                <w:szCs w:val="18"/>
              </w:rPr>
              <w:t>mg</w:t>
            </w:r>
            <w:proofErr w:type="gramEnd"/>
            <w:r w:rsidRPr="00A36A51">
              <w:rPr>
                <w:sz w:val="18"/>
                <w:szCs w:val="18"/>
              </w:rPr>
              <w:t>·kg</w:t>
            </w:r>
            <w:r w:rsidRPr="00A36A51">
              <w:rPr>
                <w:sz w:val="18"/>
                <w:szCs w:val="18"/>
                <w:vertAlign w:val="superscript"/>
              </w:rPr>
              <w:t>−1</w:t>
            </w:r>
          </w:p>
        </w:tc>
        <w:tc>
          <w:tcPr>
            <w:tcW w:w="1035" w:type="dxa"/>
            <w:vMerge/>
            <w:hideMark/>
          </w:tcPr>
          <w:p w14:paraId="5D0B4DC4" w14:textId="77777777" w:rsidR="00640800" w:rsidRPr="00A36A51" w:rsidRDefault="00640800" w:rsidP="00C37935">
            <w:pPr>
              <w:spacing w:line="480" w:lineRule="auto"/>
              <w:rPr>
                <w:sz w:val="18"/>
                <w:szCs w:val="18"/>
              </w:rPr>
            </w:pPr>
          </w:p>
        </w:tc>
        <w:tc>
          <w:tcPr>
            <w:tcW w:w="1179" w:type="dxa"/>
            <w:vMerge/>
            <w:hideMark/>
          </w:tcPr>
          <w:p w14:paraId="15B33677" w14:textId="77777777" w:rsidR="00640800" w:rsidRPr="00A36A51" w:rsidRDefault="00640800" w:rsidP="00C37935">
            <w:pPr>
              <w:spacing w:line="480" w:lineRule="auto"/>
              <w:rPr>
                <w:sz w:val="18"/>
                <w:szCs w:val="18"/>
              </w:rPr>
            </w:pPr>
          </w:p>
        </w:tc>
      </w:tr>
      <w:tr w:rsidR="009D7F41" w:rsidRPr="00A36A51" w14:paraId="1E327B6B" w14:textId="77777777" w:rsidTr="00C23C88">
        <w:trPr>
          <w:trHeight w:val="348"/>
        </w:trPr>
        <w:tc>
          <w:tcPr>
            <w:tcW w:w="1098" w:type="dxa"/>
            <w:vMerge/>
            <w:hideMark/>
          </w:tcPr>
          <w:p w14:paraId="22E85E10" w14:textId="77777777" w:rsidR="00640800" w:rsidRPr="00A36A51" w:rsidRDefault="00640800" w:rsidP="00C37935">
            <w:pPr>
              <w:spacing w:line="480" w:lineRule="auto"/>
              <w:rPr>
                <w:b/>
                <w:bCs/>
                <w:sz w:val="18"/>
                <w:szCs w:val="18"/>
              </w:rPr>
            </w:pPr>
          </w:p>
        </w:tc>
        <w:tc>
          <w:tcPr>
            <w:tcW w:w="643" w:type="dxa"/>
            <w:noWrap/>
            <w:hideMark/>
          </w:tcPr>
          <w:p w14:paraId="476D49C7" w14:textId="77777777" w:rsidR="00640800" w:rsidRPr="00A36A51" w:rsidRDefault="00640800" w:rsidP="00C37935">
            <w:pPr>
              <w:spacing w:line="480" w:lineRule="auto"/>
              <w:rPr>
                <w:sz w:val="18"/>
                <w:szCs w:val="18"/>
              </w:rPr>
            </w:pPr>
            <w:r w:rsidRPr="00A36A51">
              <w:rPr>
                <w:sz w:val="18"/>
                <w:szCs w:val="18"/>
              </w:rPr>
              <w:t>N</w:t>
            </w:r>
          </w:p>
        </w:tc>
        <w:tc>
          <w:tcPr>
            <w:tcW w:w="3169" w:type="dxa"/>
            <w:noWrap/>
            <w:hideMark/>
          </w:tcPr>
          <w:p w14:paraId="46B43973" w14:textId="77777777" w:rsidR="00640800" w:rsidRPr="00A36A51" w:rsidRDefault="00640800" w:rsidP="00C37935">
            <w:pPr>
              <w:spacing w:line="480" w:lineRule="auto"/>
              <w:rPr>
                <w:sz w:val="18"/>
                <w:szCs w:val="18"/>
              </w:rPr>
            </w:pPr>
            <w:r w:rsidRPr="00A36A51">
              <w:rPr>
                <w:sz w:val="18"/>
                <w:szCs w:val="18"/>
              </w:rPr>
              <w:t>Nitrogen</w:t>
            </w:r>
          </w:p>
        </w:tc>
        <w:tc>
          <w:tcPr>
            <w:tcW w:w="1961" w:type="dxa"/>
            <w:noWrap/>
            <w:hideMark/>
          </w:tcPr>
          <w:p w14:paraId="0B0CC8AC" w14:textId="77777777" w:rsidR="00640800" w:rsidRPr="00A36A51" w:rsidRDefault="00640800" w:rsidP="00C37935">
            <w:pPr>
              <w:spacing w:line="480" w:lineRule="auto"/>
              <w:rPr>
                <w:sz w:val="18"/>
                <w:szCs w:val="18"/>
              </w:rPr>
            </w:pPr>
            <w:proofErr w:type="gramStart"/>
            <w:r w:rsidRPr="00A36A51">
              <w:rPr>
                <w:sz w:val="18"/>
                <w:szCs w:val="18"/>
              </w:rPr>
              <w:t>g</w:t>
            </w:r>
            <w:proofErr w:type="gramEnd"/>
            <w:r w:rsidRPr="00A36A51">
              <w:rPr>
                <w:sz w:val="18"/>
                <w:szCs w:val="18"/>
              </w:rPr>
              <w:t>·kg</w:t>
            </w:r>
            <w:r w:rsidRPr="00A36A51">
              <w:rPr>
                <w:sz w:val="18"/>
                <w:szCs w:val="18"/>
                <w:vertAlign w:val="superscript"/>
              </w:rPr>
              <w:t>−1</w:t>
            </w:r>
          </w:p>
        </w:tc>
        <w:tc>
          <w:tcPr>
            <w:tcW w:w="1035" w:type="dxa"/>
            <w:vMerge/>
            <w:hideMark/>
          </w:tcPr>
          <w:p w14:paraId="047B2470" w14:textId="77777777" w:rsidR="00640800" w:rsidRPr="00A36A51" w:rsidRDefault="00640800" w:rsidP="00C37935">
            <w:pPr>
              <w:spacing w:line="480" w:lineRule="auto"/>
              <w:rPr>
                <w:sz w:val="18"/>
                <w:szCs w:val="18"/>
              </w:rPr>
            </w:pPr>
          </w:p>
        </w:tc>
        <w:tc>
          <w:tcPr>
            <w:tcW w:w="1179" w:type="dxa"/>
            <w:vMerge/>
            <w:hideMark/>
          </w:tcPr>
          <w:p w14:paraId="033187C6" w14:textId="77777777" w:rsidR="00640800" w:rsidRPr="00A36A51" w:rsidRDefault="00640800" w:rsidP="00C37935">
            <w:pPr>
              <w:spacing w:line="480" w:lineRule="auto"/>
              <w:rPr>
                <w:sz w:val="18"/>
                <w:szCs w:val="18"/>
              </w:rPr>
            </w:pPr>
          </w:p>
        </w:tc>
      </w:tr>
    </w:tbl>
    <w:p w14:paraId="59D6BE29" w14:textId="77777777" w:rsidR="00CE688E" w:rsidRDefault="00CE688E" w:rsidP="007C3886"/>
    <w:p w14:paraId="041018EF" w14:textId="7BED7A2A" w:rsidR="00233D90" w:rsidRPr="00F81BC6" w:rsidRDefault="00233D90" w:rsidP="002318CE">
      <w:pPr>
        <w:pStyle w:val="Heading3"/>
        <w:rPr>
          <w:rFonts w:cs="Times New Roman"/>
        </w:rPr>
      </w:pPr>
      <w:r w:rsidRPr="00F81BC6">
        <w:rPr>
          <w:rFonts w:cs="Times New Roman"/>
        </w:rPr>
        <w:t>Calibrage</w:t>
      </w:r>
      <w:r w:rsidR="00810B72" w:rsidRPr="00F81BC6">
        <w:rPr>
          <w:rFonts w:cs="Times New Roman"/>
        </w:rPr>
        <w:t xml:space="preserve">s des </w:t>
      </w:r>
      <w:r w:rsidR="007A04D9" w:rsidRPr="00F81BC6">
        <w:rPr>
          <w:rFonts w:cs="Times New Roman"/>
        </w:rPr>
        <w:t>modèles</w:t>
      </w:r>
    </w:p>
    <w:p w14:paraId="6E004B8D" w14:textId="2D68F8A1" w:rsidR="005C4E20" w:rsidRDefault="0069562D" w:rsidP="0069562D">
      <w:r>
        <w:t>Nous avons comparé cinq algorithmes</w:t>
      </w:r>
      <w:r w:rsidR="00032138">
        <w:t xml:space="preserve"> SDM</w:t>
      </w:r>
      <w:r>
        <w:t xml:space="preserve"> pour prédire les paramètres lombricien (abondance totale, biomasse totale et la richesse taxonomique totale) en utilisant 10 variables explicatives. Les cinq algorithmes </w:t>
      </w:r>
      <w:r w:rsidR="00855545">
        <w:t>étaient</w:t>
      </w:r>
      <w:r>
        <w:t> : les m</w:t>
      </w:r>
      <w:r w:rsidRPr="002D1042">
        <w:t>odèles linéaire</w:t>
      </w:r>
      <w:r>
        <w:t>s</w:t>
      </w:r>
      <w:r w:rsidRPr="002D1042">
        <w:t xml:space="preserve"> généralisé</w:t>
      </w:r>
      <w:r>
        <w:t>s</w:t>
      </w:r>
      <w:r w:rsidRPr="002D1042">
        <w:t xml:space="preserve"> (GLM), les modèles additifs généralisés (GAM), les modèles de forêt</w:t>
      </w:r>
      <w:r w:rsidR="00562A5A">
        <w:t>s</w:t>
      </w:r>
      <w:r w:rsidRPr="002D1042">
        <w:t xml:space="preserve"> aléatoire</w:t>
      </w:r>
      <w:r w:rsidR="00562A5A">
        <w:t>s</w:t>
      </w:r>
      <w:r w:rsidRPr="002D1042">
        <w:t xml:space="preserve"> (RF)</w:t>
      </w:r>
      <w:r>
        <w:t xml:space="preserve">, </w:t>
      </w:r>
      <w:r w:rsidRPr="002D1042">
        <w:t>les modèles boost</w:t>
      </w:r>
      <w:r>
        <w:t>és</w:t>
      </w:r>
      <w:r w:rsidRPr="002D1042">
        <w:t xml:space="preserve"> généralisés (GBM) et</w:t>
      </w:r>
      <w:r>
        <w:t xml:space="preserve"> l</w:t>
      </w:r>
      <w:r w:rsidRPr="00DC5799">
        <w:t>es réseaux de neurones artificiels (ANN)</w:t>
      </w:r>
      <w:r>
        <w:t>.</w:t>
      </w:r>
      <w:r w:rsidR="00032138">
        <w:t xml:space="preserve"> </w:t>
      </w:r>
    </w:p>
    <w:p w14:paraId="3F69C4E6" w14:textId="52D37CE1" w:rsidR="00493570" w:rsidRDefault="004E4AB7" w:rsidP="0069562D">
      <w:r>
        <w:t xml:space="preserve">Nous avons ajusté les GLM à l’aide de la fonction </w:t>
      </w:r>
      <w:r w:rsidRPr="004E4AB7">
        <w:rPr>
          <w:i/>
          <w:iCs/>
        </w:rPr>
        <w:t>glm</w:t>
      </w:r>
      <w:r>
        <w:t xml:space="preserve"> du package </w:t>
      </w:r>
      <w:r w:rsidR="00E7118B" w:rsidRPr="00E7118B">
        <w:rPr>
          <w:i/>
          <w:iCs/>
        </w:rPr>
        <w:t>stats</w:t>
      </w:r>
      <w:r w:rsidR="00136642">
        <w:rPr>
          <w:i/>
          <w:iCs/>
        </w:rPr>
        <w:t xml:space="preserve"> </w:t>
      </w:r>
      <w:r w:rsidR="00136642">
        <w:t>avec la formulation suivant</w:t>
      </w:r>
      <w:r w:rsidR="00562A5A">
        <w:t>e</w:t>
      </w:r>
      <w:r w:rsidR="00136642">
        <w:t> :</w:t>
      </w:r>
    </w:p>
    <w:p w14:paraId="58E4F060" w14:textId="13CE2758" w:rsidR="002E518D" w:rsidRPr="00136642" w:rsidRDefault="00C108B8" w:rsidP="005D58FD">
      <w:pPr>
        <w:jc w:val="center"/>
      </w:pPr>
      <m:oMathPara>
        <m:oMath>
          <m:r>
            <w:rPr>
              <w:rFonts w:ascii="Cambria Math" w:hAnsi="Cambria Math"/>
            </w:rPr>
            <m:t>Y=glm</m:t>
          </m:r>
          <m:d>
            <m:dPr>
              <m:ctrlPr>
                <w:rPr>
                  <w:rFonts w:ascii="Cambria Math" w:hAnsi="Cambria Math"/>
                  <w:i/>
                </w:rPr>
              </m:ctrlPr>
            </m:dPr>
            <m:e>
              <m:r>
                <w:rPr>
                  <w:rFonts w:ascii="Cambria Math" w:hAnsi="Cambria Math"/>
                </w:rPr>
                <m:t>y~x1+x2+…+xn,family=</m:t>
              </m:r>
              <m:sPre>
                <m:sPrePr>
                  <m:ctrlPr>
                    <w:rPr>
                      <w:rFonts w:ascii="Cambria Math" w:hAnsi="Cambria Math"/>
                      <w:i/>
                    </w:rPr>
                  </m:ctrlPr>
                </m:sPrePr>
                <m:sub/>
                <m:sup>
                  <m:r>
                    <w:rPr>
                      <w:rFonts w:ascii="Cambria Math" w:hAnsi="Cambria Math"/>
                    </w:rPr>
                    <m:t>'</m:t>
                  </m:r>
                </m:sup>
                <m:e>
                  <m:r>
                    <w:rPr>
                      <w:rFonts w:ascii="Cambria Math" w:hAnsi="Cambria Math"/>
                    </w:rPr>
                    <m:t>g</m:t>
                  </m:r>
                </m:e>
              </m:sPre>
              <m:r>
                <w:rPr>
                  <w:rFonts w:ascii="Cambria Math" w:hAnsi="Cambria Math"/>
                </w:rPr>
                <m:t>aussia</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data=data</m:t>
              </m:r>
            </m:e>
          </m:d>
        </m:oMath>
      </m:oMathPara>
    </w:p>
    <w:p w14:paraId="37CEEA9B" w14:textId="30764B89" w:rsidR="0011285E" w:rsidRDefault="0011285E" w:rsidP="009A1830">
      <w:r>
        <w:lastRenderedPageBreak/>
        <w:t>Où y est la variable de réponse (abondance, biomasse ou la richesse) et les x sont les variables explicatives.</w:t>
      </w:r>
    </w:p>
    <w:p w14:paraId="1CC97F9A" w14:textId="60D2CC79" w:rsidR="00493570" w:rsidRDefault="009A1830" w:rsidP="009A1830">
      <w:r>
        <w:t xml:space="preserve">Pour les GAM, nous avons </w:t>
      </w:r>
      <w:r w:rsidR="00493570">
        <w:t>utilisé</w:t>
      </w:r>
      <w:r>
        <w:t xml:space="preserve"> la fonction </w:t>
      </w:r>
      <w:r w:rsidRPr="00493570">
        <w:rPr>
          <w:i/>
          <w:iCs/>
        </w:rPr>
        <w:t>gam</w:t>
      </w:r>
      <w:r>
        <w:t xml:space="preserve"> du package </w:t>
      </w:r>
      <w:r w:rsidRPr="00493570">
        <w:rPr>
          <w:i/>
          <w:iCs/>
        </w:rPr>
        <w:t>mgcv</w:t>
      </w:r>
      <w:r>
        <w:t xml:space="preserve"> </w:t>
      </w:r>
      <w:r>
        <w:fldChar w:fldCharType="begin"/>
      </w:r>
      <w:r w:rsidR="007414A2">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fldChar w:fldCharType="separate"/>
      </w:r>
      <w:r w:rsidR="007414A2" w:rsidRPr="007414A2">
        <w:rPr>
          <w:rFonts w:cs="Times New Roman"/>
        </w:rPr>
        <w:t>(Wood, 2023)</w:t>
      </w:r>
      <w:r>
        <w:fldChar w:fldCharType="end"/>
      </w:r>
      <w:r>
        <w:t xml:space="preserve"> avec la formulation suivant</w:t>
      </w:r>
      <w:r w:rsidR="00562A5A">
        <w:t>e</w:t>
      </w:r>
      <w:r>
        <w:t> :</w:t>
      </w:r>
    </w:p>
    <w:p w14:paraId="082BEB1E" w14:textId="6E8795E0" w:rsidR="0011285E" w:rsidRPr="007B36AA" w:rsidRDefault="00C108B8" w:rsidP="0011285E">
      <w:pPr>
        <w:jc w:val="center"/>
        <w:rPr>
          <w:lang w:val="en-US"/>
        </w:rPr>
      </w:pPr>
      <m:oMathPara>
        <m:oMath>
          <m:r>
            <w:rPr>
              <w:rFonts w:ascii="Cambria Math" w:hAnsi="Cambria Math"/>
            </w:rPr>
            <m:t>Y</m:t>
          </m:r>
          <m:r>
            <w:rPr>
              <w:rFonts w:ascii="Cambria Math" w:hAnsi="Cambria Math"/>
              <w:lang w:val="en-US"/>
            </w:rPr>
            <m:t>=</m:t>
          </m:r>
          <m:r>
            <w:rPr>
              <w:rFonts w:ascii="Cambria Math" w:hAnsi="Cambria Math"/>
            </w:rPr>
            <m:t>gam</m:t>
          </m:r>
          <m:d>
            <m:dPr>
              <m:ctrlPr>
                <w:rPr>
                  <w:rFonts w:ascii="Cambria Math" w:hAnsi="Cambria Math"/>
                  <w:i/>
                  <w:lang w:val="en-US"/>
                </w:rPr>
              </m:ctrlPr>
            </m:dPr>
            <m:e>
              <m:r>
                <w:rPr>
                  <w:rFonts w:ascii="Cambria Math" w:hAnsi="Cambria Math"/>
                </w:rPr>
                <m:t>y</m:t>
              </m:r>
              <m:r>
                <w:rPr>
                  <w:rFonts w:ascii="Cambria Math" w:hAnsi="Cambria Math"/>
                  <w:lang w:val="en-US"/>
                </w:rPr>
                <m:t>~</m:t>
              </m:r>
              <m:r>
                <w:rPr>
                  <w:rFonts w:ascii="Cambria Math" w:hAnsi="Cambria Math"/>
                </w:rPr>
                <m:t>s</m:t>
              </m:r>
              <m:d>
                <m:dPr>
                  <m:ctrlPr>
                    <w:rPr>
                      <w:rFonts w:ascii="Cambria Math" w:hAnsi="Cambria Math"/>
                      <w:i/>
                    </w:rPr>
                  </m:ctrlPr>
                </m:dPr>
                <m:e>
                  <m:r>
                    <w:rPr>
                      <w:rFonts w:ascii="Cambria Math" w:hAnsi="Cambria Math"/>
                    </w:rPr>
                    <m:t>x</m:t>
                  </m:r>
                  <m:r>
                    <w:rPr>
                      <w:rFonts w:ascii="Cambria Math" w:hAnsi="Cambria Math"/>
                      <w:lang w:val="en-US"/>
                    </w:rPr>
                    <m:t>1</m:t>
                  </m:r>
                </m:e>
              </m:d>
              <m:r>
                <w:rPr>
                  <w:rFonts w:ascii="Cambria Math" w:hAnsi="Cambria Math"/>
                  <w:lang w:val="en-US"/>
                </w:rPr>
                <m:t>+</m:t>
              </m:r>
              <m:r>
                <w:rPr>
                  <w:rFonts w:ascii="Cambria Math" w:hAnsi="Cambria Math"/>
                </w:rPr>
                <m:t>s</m:t>
              </m:r>
              <m:d>
                <m:dPr>
                  <m:ctrlPr>
                    <w:rPr>
                      <w:rFonts w:ascii="Cambria Math" w:hAnsi="Cambria Math"/>
                      <w:i/>
                    </w:rPr>
                  </m:ctrlPr>
                </m:dPr>
                <m:e>
                  <m:r>
                    <w:rPr>
                      <w:rFonts w:ascii="Cambria Math" w:hAnsi="Cambria Math"/>
                    </w:rPr>
                    <m:t>x</m:t>
                  </m:r>
                  <m:r>
                    <w:rPr>
                      <w:rFonts w:ascii="Cambria Math" w:hAnsi="Cambria Math"/>
                      <w:lang w:val="en-US"/>
                    </w:rPr>
                    <m:t>2</m:t>
                  </m:r>
                </m:e>
              </m:d>
              <m:r>
                <w:rPr>
                  <w:rFonts w:ascii="Cambria Math" w:hAnsi="Cambria Math"/>
                  <w:lang w:val="en-US"/>
                </w:rPr>
                <m:t>+…+</m:t>
              </m:r>
              <m:r>
                <w:rPr>
                  <w:rFonts w:ascii="Cambria Math" w:hAnsi="Cambria Math"/>
                </w:rPr>
                <m:t>s</m:t>
              </m:r>
              <m:d>
                <m:dPr>
                  <m:ctrlPr>
                    <w:rPr>
                      <w:rFonts w:ascii="Cambria Math" w:hAnsi="Cambria Math"/>
                      <w:i/>
                    </w:rPr>
                  </m:ctrlPr>
                </m:dPr>
                <m:e>
                  <m:r>
                    <w:rPr>
                      <w:rFonts w:ascii="Cambria Math" w:hAnsi="Cambria Math"/>
                    </w:rPr>
                    <m:t>xn</m:t>
                  </m:r>
                </m:e>
              </m:d>
              <m:r>
                <w:rPr>
                  <w:rFonts w:ascii="Cambria Math" w:hAnsi="Cambria Math"/>
                  <w:lang w:val="en-US"/>
                </w:rPr>
                <m:t>,</m:t>
              </m:r>
              <m:r>
                <w:rPr>
                  <w:rFonts w:ascii="Cambria Math" w:hAnsi="Cambria Math"/>
                </w:rPr>
                <m:t>family</m:t>
              </m:r>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m:t>
                  </m:r>
                </m:sup>
              </m:sSup>
              <m:r>
                <w:rPr>
                  <w:rFonts w:ascii="Cambria Math" w:hAnsi="Cambria Math"/>
                </w:rPr>
                <m:t>gaussia</m:t>
              </m:r>
              <m:sSup>
                <m:sSupPr>
                  <m:ctrlPr>
                    <w:rPr>
                      <w:rFonts w:ascii="Cambria Math" w:hAnsi="Cambria Math"/>
                      <w:i/>
                    </w:rPr>
                  </m:ctrlPr>
                </m:sSupPr>
                <m:e>
                  <m:r>
                    <w:rPr>
                      <w:rFonts w:ascii="Cambria Math" w:hAnsi="Cambria Math"/>
                    </w:rPr>
                    <m:t>n</m:t>
                  </m:r>
                </m:e>
                <m:sup>
                  <m:r>
                    <w:rPr>
                      <w:rFonts w:ascii="Cambria Math" w:hAnsi="Cambria Math"/>
                      <w:lang w:val="en-US"/>
                    </w:rPr>
                    <m:t>'</m:t>
                  </m:r>
                </m:sup>
              </m:sSup>
              <m:r>
                <w:rPr>
                  <w:rFonts w:ascii="Cambria Math" w:hAnsi="Cambria Math"/>
                  <w:lang w:val="en-US"/>
                </w:rPr>
                <m:t>,</m:t>
              </m:r>
              <m:r>
                <w:rPr>
                  <w:rFonts w:ascii="Cambria Math" w:hAnsi="Cambria Math"/>
                </w:rPr>
                <m:t>met</m:t>
              </m:r>
              <m:r>
                <w:rPr>
                  <w:rFonts w:ascii="Cambria Math" w:hAnsi="Cambria Math"/>
                  <w:lang w:val="en-US"/>
                </w:rPr>
                <m:t>h</m:t>
              </m:r>
              <m:r>
                <w:rPr>
                  <w:rFonts w:ascii="Cambria Math" w:hAnsi="Cambria Math"/>
                </w:rPr>
                <m:t>od</m:t>
              </m:r>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m:t>
                  </m:r>
                </m:sup>
              </m:sSup>
              <m:r>
                <m:rPr>
                  <m:nor/>
                </m:rPr>
                <w:rPr>
                  <w:rFonts w:ascii="Cambria Math" w:hAnsi="Cambria Math"/>
                  <w:lang w:val="en-US"/>
                </w:rPr>
                <m:t>REML'</m:t>
              </m:r>
              <m:r>
                <w:rPr>
                  <w:rFonts w:ascii="Cambria Math" w:hAnsi="Cambria Math"/>
                  <w:lang w:val="en-US"/>
                </w:rPr>
                <m:t>,</m:t>
              </m:r>
              <m:r>
                <w:rPr>
                  <w:rFonts w:ascii="Cambria Math" w:hAnsi="Cambria Math"/>
                </w:rPr>
                <m:t>data</m:t>
              </m:r>
              <m:r>
                <w:rPr>
                  <w:rFonts w:ascii="Cambria Math" w:hAnsi="Cambria Math"/>
                  <w:lang w:val="en-US"/>
                </w:rPr>
                <m:t>=</m:t>
              </m:r>
              <m:r>
                <w:rPr>
                  <w:rFonts w:ascii="Cambria Math" w:hAnsi="Cambria Math"/>
                </w:rPr>
                <m:t>data</m:t>
              </m:r>
            </m:e>
          </m:d>
        </m:oMath>
      </m:oMathPara>
    </w:p>
    <w:p w14:paraId="51ED6F96" w14:textId="5D329B07" w:rsidR="0011285E" w:rsidRDefault="0011285E" w:rsidP="005D58FD">
      <w:r>
        <w:t>Où y est la variable de réponse (abondance, biomasse ou la richesse) et les x sont les variables explicatives.</w:t>
      </w:r>
    </w:p>
    <w:p w14:paraId="675146A0" w14:textId="2D8CEA5A" w:rsidR="005D58FD" w:rsidRDefault="00493570" w:rsidP="005D58FD">
      <w:r>
        <w:t xml:space="preserve">Les </w:t>
      </w:r>
      <w:r w:rsidRPr="002D1042">
        <w:t>modèles de forêt</w:t>
      </w:r>
      <w:r w:rsidR="00562A5A">
        <w:t>s</w:t>
      </w:r>
      <w:r w:rsidRPr="002D1042">
        <w:t xml:space="preserve"> aléatoire</w:t>
      </w:r>
      <w:r w:rsidR="00562A5A">
        <w:t>s</w:t>
      </w:r>
      <w:r>
        <w:t xml:space="preserve"> ont été ajusté</w:t>
      </w:r>
      <w:r w:rsidR="00C529E3">
        <w:t>s</w:t>
      </w:r>
      <w:r>
        <w:t xml:space="preserve"> avec la fonction </w:t>
      </w:r>
      <w:r w:rsidRPr="005D58FD">
        <w:rPr>
          <w:i/>
          <w:iCs/>
        </w:rPr>
        <w:t>randomForest</w:t>
      </w:r>
      <w:r>
        <w:t xml:space="preserve"> du </w:t>
      </w:r>
      <w:r w:rsidR="005D58FD">
        <w:t xml:space="preserve">package </w:t>
      </w:r>
      <w:r w:rsidR="005D58FD" w:rsidRPr="005D58FD">
        <w:rPr>
          <w:i/>
          <w:iCs/>
        </w:rPr>
        <w:t>randomForest</w:t>
      </w:r>
      <w:r w:rsidR="005D58FD">
        <w:t xml:space="preserve"> </w:t>
      </w:r>
      <w:r w:rsidR="005D58FD">
        <w:fldChar w:fldCharType="begin"/>
      </w:r>
      <w:r w:rsidR="005D58FD">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5D58FD">
        <w:fldChar w:fldCharType="separate"/>
      </w:r>
      <w:r w:rsidR="005D58FD" w:rsidRPr="005D58FD">
        <w:rPr>
          <w:rFonts w:cs="Times New Roman"/>
        </w:rPr>
        <w:t>(Breiman, 2001)</w:t>
      </w:r>
      <w:r w:rsidR="005D58FD">
        <w:fldChar w:fldCharType="end"/>
      </w:r>
      <w:r w:rsidR="005D58FD">
        <w:t xml:space="preserve"> avec la formulation suivant</w:t>
      </w:r>
      <w:r w:rsidR="00562A5A">
        <w:t>e</w:t>
      </w:r>
      <w:r w:rsidR="005D58FD">
        <w:t> :</w:t>
      </w:r>
    </w:p>
    <w:p w14:paraId="340F6123" w14:textId="2BB21912" w:rsidR="005D58FD" w:rsidRPr="00136642" w:rsidRDefault="00C108B8" w:rsidP="005D58FD">
      <w:pPr>
        <w:jc w:val="center"/>
      </w:pPr>
      <m:oMathPara>
        <m:oMath>
          <m:r>
            <w:rPr>
              <w:rFonts w:ascii="Cambria Math" w:hAnsi="Cambria Math"/>
            </w:rPr>
            <m:t>Y=randomForest</m:t>
          </m:r>
          <m:d>
            <m:dPr>
              <m:ctrlPr>
                <w:rPr>
                  <w:rFonts w:ascii="Cambria Math" w:hAnsi="Cambria Math"/>
                  <w:i/>
                </w:rPr>
              </m:ctrlPr>
            </m:dPr>
            <m:e>
              <m:r>
                <w:rPr>
                  <w:rFonts w:ascii="Cambria Math" w:hAnsi="Cambria Math"/>
                </w:rPr>
                <m:t>data</m:t>
              </m:r>
              <m:d>
                <m:dPr>
                  <m:begChr m:val="["/>
                  <m:endChr m:val="]"/>
                  <m:ctrlPr>
                    <w:rPr>
                      <w:rFonts w:ascii="Cambria Math" w:hAnsi="Cambria Math"/>
                      <w:i/>
                    </w:rPr>
                  </m:ctrlPr>
                </m:dPr>
                <m:e>
                  <m:r>
                    <w:rPr>
                      <w:rFonts w:ascii="Cambria Math" w:hAnsi="Cambria Math"/>
                    </w:rPr>
                    <m:t>-var.rep</m:t>
                  </m:r>
                </m:e>
              </m:d>
              <m:r>
                <w:rPr>
                  <w:rFonts w:ascii="Cambria Math" w:hAnsi="Cambria Math"/>
                </w:rPr>
                <m:t>,data</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ar.rep</m:t>
                      </m:r>
                    </m:e>
                  </m:d>
                </m:e>
              </m:d>
              <m:r>
                <w:rPr>
                  <w:rFonts w:ascii="Cambria Math" w:hAnsi="Cambria Math"/>
                </w:rPr>
                <m:t>,</m:t>
              </m:r>
              <m:r>
                <m:rPr>
                  <m:sty m:val="p"/>
                </m:rPr>
                <w:rPr>
                  <w:rFonts w:ascii="Cambria Math" w:hAnsi="Cambria Math"/>
                </w:rPr>
                <m:t>mtry=3,ntree=500,maxnodes=NULL,importance=TRUE</m:t>
              </m:r>
              <m:ctrlPr>
                <w:rPr>
                  <w:rFonts w:ascii="Cambria Math" w:hAnsi="Cambria Math"/>
                </w:rPr>
              </m:ctrlPr>
            </m:e>
          </m:d>
        </m:oMath>
      </m:oMathPara>
    </w:p>
    <w:p w14:paraId="6257506E" w14:textId="34C161FB" w:rsidR="002C1AB2" w:rsidRDefault="002C1AB2" w:rsidP="005D58FD">
      <w:r>
        <w:t>O</w:t>
      </w:r>
      <w:r w:rsidR="0011285E">
        <w:t>ù</w:t>
      </w:r>
      <w:r>
        <w:t xml:space="preserve"> </w:t>
      </w:r>
      <w:r w:rsidRPr="000B6AB8">
        <w:rPr>
          <w:i/>
          <w:iCs/>
        </w:rPr>
        <w:t>var.rep</w:t>
      </w:r>
      <w:r>
        <w:t xml:space="preserve"> = position de la colonne de la variable de réponse, mtry = </w:t>
      </w:r>
      <w:r w:rsidR="000B6AB8">
        <w:t>n</w:t>
      </w:r>
      <w:r w:rsidR="000B6AB8" w:rsidRPr="000B6AB8">
        <w:t>ombre de variables échantillonnées au hasard</w:t>
      </w:r>
      <w:r w:rsidR="00B57637">
        <w:t xml:space="preserve">, </w:t>
      </w:r>
      <w:r w:rsidR="000B6AB8">
        <w:t xml:space="preserve">ntree = nombre </w:t>
      </w:r>
      <w:r w:rsidR="00E10D21">
        <w:t>d’arbres</w:t>
      </w:r>
      <w:r w:rsidR="00B57637">
        <w:t xml:space="preserve"> et maxnodes = n</w:t>
      </w:r>
      <w:r w:rsidR="00B57637" w:rsidRPr="00B57637">
        <w:t>ombre maximum de nœuds terminaux</w:t>
      </w:r>
      <w:r w:rsidR="001C0C72">
        <w:t>.</w:t>
      </w:r>
    </w:p>
    <w:p w14:paraId="10045470" w14:textId="7A70988C" w:rsidR="005D58FD" w:rsidRDefault="001C0C72" w:rsidP="00032138">
      <w:r>
        <w:t xml:space="preserve">Nous avons </w:t>
      </w:r>
      <w:r w:rsidR="00A81ED1">
        <w:t>effectué</w:t>
      </w:r>
      <w:r>
        <w:t xml:space="preserve"> l’hyperparametisation des modèles en forêt aléatoire</w:t>
      </w:r>
      <w:r w:rsidR="00A81ED1">
        <w:t xml:space="preserve"> par l</w:t>
      </w:r>
      <w:r w:rsidR="00A81ED1" w:rsidRPr="00A81ED1">
        <w:t>a méthode de recherche par grille</w:t>
      </w:r>
      <w:r w:rsidR="00A81ED1">
        <w:t xml:space="preserve"> avec </w:t>
      </w:r>
      <w:r w:rsidR="005937FC">
        <w:t>toutes les combinaisons possibles</w:t>
      </w:r>
      <w:r w:rsidR="00A81ED1">
        <w:t xml:space="preserve"> des paramètres suivants : </w:t>
      </w:r>
      <w:r w:rsidR="00B57637">
        <w:t>n</w:t>
      </w:r>
      <w:r w:rsidR="00B57637" w:rsidRPr="000B6AB8">
        <w:t>ombre de variables échantillonnées au hasard</w:t>
      </w:r>
      <w:r w:rsidR="00B57637">
        <w:t xml:space="preserve"> </w:t>
      </w:r>
      <w:r w:rsidR="00A81ED1">
        <w:t xml:space="preserve">= </w:t>
      </w:r>
      <w:r w:rsidR="00923FD2">
        <w:t>de 2 à 8</w:t>
      </w:r>
      <w:r w:rsidR="0011285E">
        <w:t xml:space="preserve"> par incrément de 1</w:t>
      </w:r>
      <w:r w:rsidR="00923FD2">
        <w:t xml:space="preserve">, </w:t>
      </w:r>
      <w:r w:rsidR="00B57637">
        <w:t>nombre d’arbres</w:t>
      </w:r>
      <w:r w:rsidR="00923FD2">
        <w:t xml:space="preserve"> = de 100 à 2000 par </w:t>
      </w:r>
      <w:r w:rsidR="00562A5A">
        <w:t>incrément</w:t>
      </w:r>
      <w:r w:rsidR="00923FD2">
        <w:t xml:space="preserve"> de </w:t>
      </w:r>
      <w:r w:rsidR="00FA7B1E">
        <w:t>2</w:t>
      </w:r>
      <w:r w:rsidR="00923FD2">
        <w:t>00</w:t>
      </w:r>
      <w:r w:rsidR="00B57637">
        <w:t xml:space="preserve"> et n</w:t>
      </w:r>
      <w:r w:rsidR="00B57637" w:rsidRPr="00B57637">
        <w:t xml:space="preserve">ombre maximum de nœuds terminaux </w:t>
      </w:r>
      <w:r w:rsidR="003A4D00">
        <w:t>=</w:t>
      </w:r>
      <w:r w:rsidR="00923FD2">
        <w:t xml:space="preserve"> </w:t>
      </w:r>
      <w:r w:rsidR="003A4D00">
        <w:t xml:space="preserve">de 2 à 15 par </w:t>
      </w:r>
      <w:r w:rsidR="00562A5A">
        <w:t>incrément</w:t>
      </w:r>
      <w:r w:rsidR="003A4D00">
        <w:t xml:space="preserve"> de 1. </w:t>
      </w:r>
      <w:r w:rsidR="003A4D00" w:rsidRPr="007C3886">
        <w:t>Nous avons retenu parmi l’ensemble des modèles celui qui donnait le</w:t>
      </w:r>
      <w:r w:rsidR="003A4D00">
        <w:t xml:space="preserve"> R²</w:t>
      </w:r>
      <w:r w:rsidR="003A4D00" w:rsidRPr="007C3886">
        <w:t xml:space="preserve"> le plus élevé</w:t>
      </w:r>
      <w:r w:rsidR="003A4D00">
        <w:t xml:space="preserve"> et la RMSE la plus faible.</w:t>
      </w:r>
    </w:p>
    <w:p w14:paraId="7E31BA79" w14:textId="77777777" w:rsidR="005937FC" w:rsidRDefault="007560C1" w:rsidP="005937FC">
      <w:r>
        <w:rPr>
          <w:rFonts w:eastAsiaTheme="minorEastAsia"/>
        </w:rPr>
        <w:t xml:space="preserve">Nous avons ajusté </w:t>
      </w:r>
      <w:r w:rsidRPr="002D1042">
        <w:t xml:space="preserve">les </w:t>
      </w:r>
      <w:r>
        <w:t xml:space="preserve">GBM en utilisant la fonction </w:t>
      </w:r>
      <w:r w:rsidRPr="007560C1">
        <w:rPr>
          <w:i/>
          <w:iCs/>
        </w:rPr>
        <w:t>gbm</w:t>
      </w:r>
      <w:r>
        <w:rPr>
          <w:i/>
          <w:iCs/>
        </w:rPr>
        <w:t xml:space="preserve"> </w:t>
      </w:r>
      <w:r>
        <w:t xml:space="preserve">du package gbm </w:t>
      </w:r>
      <w:r w:rsidR="005937FC">
        <w:fldChar w:fldCharType="begin"/>
      </w:r>
      <w:r w:rsidR="005937FC">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5937FC">
        <w:fldChar w:fldCharType="separate"/>
      </w:r>
      <w:r w:rsidR="005937FC" w:rsidRPr="005937FC">
        <w:rPr>
          <w:rFonts w:cs="Times New Roman"/>
        </w:rPr>
        <w:t>(Greg et al., 2024)</w:t>
      </w:r>
      <w:r w:rsidR="005937FC">
        <w:fldChar w:fldCharType="end"/>
      </w:r>
      <w:r w:rsidR="005937FC">
        <w:t xml:space="preserve"> avec la formulation suivante : </w:t>
      </w:r>
    </w:p>
    <w:p w14:paraId="7B041A07" w14:textId="4915B116" w:rsidR="005937FC" w:rsidRDefault="00C108B8" w:rsidP="00E10D21">
      <w:pPr>
        <w:jc w:val="center"/>
      </w:pPr>
      <m:oMathPara>
        <m:oMath>
          <m:r>
            <w:rPr>
              <w:rFonts w:ascii="Cambria Math" w:hAnsi="Cambria Math"/>
            </w:rPr>
            <m:t>Y=gbm</m:t>
          </m:r>
          <m:d>
            <m:dPr>
              <m:ctrlPr>
                <w:rPr>
                  <w:rFonts w:ascii="Cambria Math" w:hAnsi="Cambria Math"/>
                  <w:i/>
                </w:rPr>
              </m:ctrlPr>
            </m:dPr>
            <m:e>
              <m:r>
                <w:rPr>
                  <w:rFonts w:ascii="Cambria Math" w:hAnsi="Cambria Math"/>
                </w:rPr>
                <m:t>y~.,data=data,</m:t>
              </m:r>
              <m:r>
                <m:rPr>
                  <m:sty m:val="p"/>
                </m:rPr>
                <w:rPr>
                  <w:rFonts w:ascii="Cambria Math" w:hAnsi="Cambria Math"/>
                </w:rPr>
                <m:t>distribution</m:t>
              </m:r>
              <m:sSup>
                <m:sSupPr>
                  <m:ctrlPr>
                    <w:rPr>
                      <w:rFonts w:ascii="Cambria Math" w:hAnsi="Cambria Math"/>
                    </w:rPr>
                  </m:ctrlPr>
                </m:sSupPr>
                <m:e>
                  <m:r>
                    <m:rPr>
                      <m:sty m:val="p"/>
                    </m:rPr>
                    <w:rPr>
                      <w:rFonts w:ascii="Cambria Math"/>
                    </w:rPr>
                    <m:t>=</m:t>
                  </m:r>
                </m:e>
                <m:sup>
                  <m:r>
                    <m:rPr>
                      <m:sty m:val="p"/>
                    </m:rPr>
                    <w:rPr>
                      <w:rFonts w:ascii="Cambria Math"/>
                    </w:rPr>
                    <m:t>'</m:t>
                  </m:r>
                </m:sup>
              </m:sSup>
              <m:sSup>
                <m:sSupPr>
                  <m:ctrlPr>
                    <w:rPr>
                      <w:rFonts w:ascii="Cambria Math" w:hAnsi="Cambria Math"/>
                    </w:rPr>
                  </m:ctrlPr>
                </m:sSupPr>
                <m:e>
                  <m:r>
                    <m:rPr>
                      <m:sty m:val="p"/>
                    </m:rPr>
                    <w:rPr>
                      <w:rFonts w:ascii="Cambria Math"/>
                    </w:rPr>
                    <m:t>gaussian</m:t>
                  </m:r>
                </m:e>
                <m:sup>
                  <m:r>
                    <m:rPr>
                      <m:sty m:val="p"/>
                    </m:rPr>
                    <w:rPr>
                      <w:rFonts w:ascii="Cambria Math"/>
                    </w:rPr>
                    <m:t>'</m:t>
                  </m:r>
                </m:sup>
              </m:sSup>
              <m:r>
                <m:rPr>
                  <m:sty m:val="p"/>
                </m:rPr>
                <w:rPr>
                  <w:rFonts w:ascii="Cambria Math"/>
                </w:rPr>
                <m:t>,</m:t>
              </m:r>
              <m:r>
                <m:rPr>
                  <m:sty m:val="p"/>
                </m:rPr>
                <w:rPr>
                  <w:rFonts w:ascii="Cambria Math" w:hAnsi="Cambria Math"/>
                </w:rPr>
                <m:t>n.trees=1000,shrinkage</m:t>
              </m:r>
              <m:r>
                <m:rPr>
                  <m:sty m:val="p"/>
                </m:rPr>
                <w:rPr>
                  <w:rFonts w:ascii="Cambria Math"/>
                </w:rPr>
                <m:t>=</m:t>
              </m:r>
              <m:r>
                <m:rPr>
                  <m:sty m:val="p"/>
                </m:rPr>
                <w:rPr>
                  <w:rFonts w:ascii="Cambria Math" w:hAnsi="Cambria Math"/>
                </w:rPr>
                <m:t>0.01,interaction.depth</m:t>
              </m:r>
              <m:r>
                <m:rPr>
                  <m:sty m:val="p"/>
                </m:rPr>
                <w:rPr>
                  <w:rFonts w:ascii="Cambria Math"/>
                </w:rPr>
                <m:t>=5,</m:t>
              </m:r>
              <m:r>
                <m:rPr>
                  <m:sty m:val="p"/>
                </m:rPr>
                <w:rPr>
                  <w:rFonts w:ascii="Cambria Math" w:hAnsi="Cambria Math"/>
                </w:rPr>
                <m:t>n.minobsinnode</m:t>
              </m:r>
              <m:r>
                <m:rPr>
                  <m:sty m:val="p"/>
                </m:rPr>
                <w:rPr>
                  <w:rFonts w:ascii="Cambria Math"/>
                </w:rPr>
                <m:t>=10</m:t>
              </m:r>
              <m:ctrlPr>
                <w:rPr>
                  <w:rFonts w:ascii="Cambria Math" w:hAnsi="Cambria Math"/>
                </w:rPr>
              </m:ctrlPr>
            </m:e>
          </m:d>
        </m:oMath>
      </m:oMathPara>
    </w:p>
    <w:p w14:paraId="4470C249" w14:textId="5A870FD9" w:rsidR="005937FC" w:rsidRDefault="00E10D21" w:rsidP="005937FC">
      <w:r>
        <w:lastRenderedPageBreak/>
        <w:t>O</w:t>
      </w:r>
      <w:r w:rsidR="0011285E">
        <w:t>ù</w:t>
      </w:r>
      <w:r>
        <w:t xml:space="preserve"> </w:t>
      </w:r>
      <w:proofErr w:type="gramStart"/>
      <w:r>
        <w:t>n.trees</w:t>
      </w:r>
      <w:proofErr w:type="gramEnd"/>
      <w:r>
        <w:t xml:space="preserve"> = nombre d’arbres, </w:t>
      </w:r>
      <w:r w:rsidR="005937FC">
        <w:t>shrinkage =</w:t>
      </w:r>
      <w:r>
        <w:t xml:space="preserve"> </w:t>
      </w:r>
      <w:r w:rsidRPr="00E10D21">
        <w:t>taux d’apprentissage</w:t>
      </w:r>
      <w:r w:rsidR="005937FC">
        <w:t>,</w:t>
      </w:r>
      <w:r>
        <w:t xml:space="preserve"> </w:t>
      </w:r>
      <w:r w:rsidR="005937FC">
        <w:t xml:space="preserve">interaction.depth = </w:t>
      </w:r>
      <w:r w:rsidRPr="007C3886">
        <w:t>profondeur d'interaction</w:t>
      </w:r>
      <w:r w:rsidR="00E619AE">
        <w:t xml:space="preserve"> et </w:t>
      </w:r>
      <w:r w:rsidR="005937FC">
        <w:t xml:space="preserve">n.minobsinnode = </w:t>
      </w:r>
      <w:r w:rsidR="00E619AE" w:rsidRPr="00E619AE">
        <w:t>nombre minimum d'observations dans les nœuds terminaux des arbres</w:t>
      </w:r>
      <w:r w:rsidR="00E619AE">
        <w:t>.</w:t>
      </w:r>
    </w:p>
    <w:p w14:paraId="3A02DDF2" w14:textId="61505A94" w:rsidR="00B57637" w:rsidRDefault="00032138" w:rsidP="00B57637">
      <w:r w:rsidRPr="007C3886">
        <w:t xml:space="preserve">Plusieurs paramètres doivent être choisis dans les </w:t>
      </w:r>
      <w:r w:rsidR="00E619AE">
        <w:t xml:space="preserve">GBM </w:t>
      </w:r>
      <w:r w:rsidRPr="007C3886">
        <w:t xml:space="preserve">pour contrôler la complexité du modèle. Pour sélectionner les paramètres les plus appropriés, nous avons ajusté </w:t>
      </w:r>
      <w:r w:rsidR="00E619AE">
        <w:t xml:space="preserve">les modèles par </w:t>
      </w:r>
      <w:r w:rsidR="00E619AE" w:rsidRPr="00E619AE">
        <w:t xml:space="preserve">la méthode de recherche par grille avec toutes les combinaisons possibles des paramètres </w:t>
      </w:r>
      <w:r w:rsidR="000265D2" w:rsidRPr="00E619AE">
        <w:t>suivants</w:t>
      </w:r>
      <w:r w:rsidR="000265D2" w:rsidRPr="007C3886">
        <w:t xml:space="preserve"> :</w:t>
      </w:r>
      <w:r w:rsidRPr="007C3886">
        <w:t xml:space="preserve"> nombre d'arbres = de 50</w:t>
      </w:r>
      <w:r w:rsidR="00B57637">
        <w:t>0</w:t>
      </w:r>
      <w:r w:rsidRPr="007C3886">
        <w:t xml:space="preserve"> à </w:t>
      </w:r>
      <w:r w:rsidR="00B57637">
        <w:t>20</w:t>
      </w:r>
      <w:r w:rsidRPr="007C3886">
        <w:t xml:space="preserve">00 par </w:t>
      </w:r>
      <w:r w:rsidR="00562A5A">
        <w:t>incrément</w:t>
      </w:r>
      <w:r w:rsidRPr="007C3886">
        <w:t xml:space="preserve"> de </w:t>
      </w:r>
      <w:r w:rsidR="00B57637">
        <w:t>100</w:t>
      </w:r>
      <w:r w:rsidRPr="007C3886">
        <w:t xml:space="preserve">, profondeur d'interaction = </w:t>
      </w:r>
      <w:r w:rsidR="00B57637">
        <w:t xml:space="preserve">1, </w:t>
      </w:r>
      <w:r w:rsidR="00B57637" w:rsidRPr="00B57637">
        <w:t>3, 5, 6, 8</w:t>
      </w:r>
      <w:r w:rsidR="000265D2">
        <w:t xml:space="preserve">, </w:t>
      </w:r>
      <w:r w:rsidR="000265D2" w:rsidRPr="00E10D21">
        <w:t>taux d’apprentissage</w:t>
      </w:r>
      <w:r w:rsidR="000265D2" w:rsidRPr="007C3886">
        <w:t xml:space="preserve"> </w:t>
      </w:r>
      <w:r w:rsidRPr="007C3886">
        <w:t xml:space="preserve">= </w:t>
      </w:r>
      <w:r w:rsidR="000265D2" w:rsidRPr="000265D2">
        <w:t>0.01, 0.02, 0.05, 0.001, 0.002, 0.005</w:t>
      </w:r>
      <w:r w:rsidR="000265D2">
        <w:t xml:space="preserve"> et le </w:t>
      </w:r>
      <w:r w:rsidR="000265D2" w:rsidRPr="00E619AE">
        <w:t>nombre minimum d'observations dans les nœuds terminaux des arbres</w:t>
      </w:r>
      <w:r w:rsidR="000265D2">
        <w:t xml:space="preserve"> = </w:t>
      </w:r>
      <w:r w:rsidR="000265D2" w:rsidRPr="000265D2">
        <w:t xml:space="preserve">2 , 5, 10, </w:t>
      </w:r>
      <w:r w:rsidR="000265D2">
        <w:t>2</w:t>
      </w:r>
      <w:r w:rsidR="000265D2" w:rsidRPr="000265D2">
        <w:t xml:space="preserve">0, </w:t>
      </w:r>
      <w:r w:rsidR="000265D2">
        <w:t>3</w:t>
      </w:r>
      <w:r w:rsidR="000265D2" w:rsidRPr="000265D2">
        <w:t xml:space="preserve">0, </w:t>
      </w:r>
      <w:r w:rsidR="000265D2">
        <w:t>5</w:t>
      </w:r>
      <w:r w:rsidR="000265D2" w:rsidRPr="000265D2">
        <w:t>0</w:t>
      </w:r>
      <w:r w:rsidRPr="007C3886">
        <w:t xml:space="preserve">. </w:t>
      </w:r>
      <w:r w:rsidR="00B57637" w:rsidRPr="007C3886">
        <w:t>Nous avons retenu parmi l’ensemble des modèles celui qui donnait le</w:t>
      </w:r>
      <w:r w:rsidR="00B57637">
        <w:t xml:space="preserve"> R²</w:t>
      </w:r>
      <w:r w:rsidR="00B57637" w:rsidRPr="007C3886">
        <w:t xml:space="preserve"> le plus élevé</w:t>
      </w:r>
      <w:r w:rsidR="00B57637">
        <w:t xml:space="preserve"> et la RMSE la plus faible.</w:t>
      </w:r>
    </w:p>
    <w:p w14:paraId="6A2AEA8C" w14:textId="24E804E2" w:rsidR="00032138" w:rsidRPr="007C3886" w:rsidRDefault="000724FF" w:rsidP="00032138">
      <w:r>
        <w:t>Pour les ANN, nous avons</w:t>
      </w:r>
      <w:r w:rsidR="00F75F83">
        <w:t xml:space="preserve"> utilisé</w:t>
      </w:r>
      <w:r>
        <w:t xml:space="preserve"> l</w:t>
      </w:r>
      <w:r w:rsidR="00F75F83">
        <w:t>e</w:t>
      </w:r>
      <w:r>
        <w:t xml:space="preserve"> package </w:t>
      </w:r>
      <w:r w:rsidRPr="000724FF">
        <w:rPr>
          <w:i/>
          <w:iCs/>
        </w:rPr>
        <w:t>keras</w:t>
      </w:r>
      <w:r>
        <w:t xml:space="preserve"> </w:t>
      </w:r>
      <w:r>
        <w:fldChar w:fldCharType="begin"/>
      </w:r>
      <w:r>
        <w:instrText xml:space="preserve"> ADDIN ZOTERO_ITEM CSL_CITATION {"citationID":"Zy538uyg","properties":{"formattedCitation":"(Kalinowski et al., 2024)","plainCitation":"(Kalinowski et al., 2024)","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fldChar w:fldCharType="separate"/>
      </w:r>
      <w:r w:rsidRPr="000724FF">
        <w:rPr>
          <w:rFonts w:cs="Times New Roman"/>
        </w:rPr>
        <w:t>(Kalinowski et al., 2024)</w:t>
      </w:r>
      <w:r>
        <w:fldChar w:fldCharType="end"/>
      </w:r>
      <w:r>
        <w:t xml:space="preserve"> </w:t>
      </w:r>
      <w:r w:rsidR="00F75F83" w:rsidRPr="00F75F83">
        <w:t>avec une architecture séquentielle</w:t>
      </w:r>
      <w:r w:rsidR="00C9500F">
        <w:t xml:space="preserve">. Le modèle était composé d’une couche d’entrée avec un </w:t>
      </w:r>
      <w:r w:rsidR="007A7E2E" w:rsidRPr="00C33042">
        <w:rPr>
          <w:i/>
          <w:iCs/>
        </w:rPr>
        <w:t>input_shape</w:t>
      </w:r>
      <w:r w:rsidR="007A7E2E">
        <w:t xml:space="preserve"> de 15 correspondants aux 9 variables explicati</w:t>
      </w:r>
      <w:r w:rsidR="00C529E3">
        <w:t>ves</w:t>
      </w:r>
      <w:r w:rsidR="007A7E2E">
        <w:t xml:space="preserve"> plus les 6 levels de l’occupation du sol que nous</w:t>
      </w:r>
      <w:r w:rsidR="00C529E3">
        <w:t xml:space="preserve"> avons</w:t>
      </w:r>
      <w:r w:rsidR="007A7E2E">
        <w:t xml:space="preserve"> </w:t>
      </w:r>
      <w:r w:rsidR="008C2E32" w:rsidRPr="008C2E32">
        <w:t>transformés en variables binaires indépendantes</w:t>
      </w:r>
      <w:r w:rsidR="007A7E2E">
        <w:t>. Nous avons introduit trois couches cachées avec respectivement 32, 16 et 8 neurones denses.</w:t>
      </w:r>
      <w:r w:rsidR="00803977">
        <w:t xml:space="preserve"> </w:t>
      </w:r>
      <w:r w:rsidR="0042736D">
        <w:t>La dernière couche</w:t>
      </w:r>
      <w:r w:rsidR="00803977">
        <w:t xml:space="preserve"> était </w:t>
      </w:r>
      <w:r w:rsidR="0042736D">
        <w:t>composée</w:t>
      </w:r>
      <w:r w:rsidR="00803977">
        <w:t xml:space="preserve"> d’un seul </w:t>
      </w:r>
      <w:r w:rsidR="0042736D">
        <w:t>neurone</w:t>
      </w:r>
      <w:r w:rsidR="00803977">
        <w:t xml:space="preserve"> qui correspondait</w:t>
      </w:r>
      <w:r w:rsidR="0042736D">
        <w:t xml:space="preserve"> à la variable prédite (abondance, biomasse et richesse)</w:t>
      </w:r>
      <w:r w:rsidR="00803977">
        <w:t xml:space="preserve">. </w:t>
      </w:r>
      <w:r w:rsidR="0042736D">
        <w:t>Tou</w:t>
      </w:r>
      <w:r w:rsidR="008C2E32">
        <w:t>te</w:t>
      </w:r>
      <w:r w:rsidR="0042736D">
        <w:t>s</w:t>
      </w:r>
      <w:r w:rsidR="00803977">
        <w:t xml:space="preserve"> les couches </w:t>
      </w:r>
      <w:r w:rsidR="008C2E32" w:rsidRPr="008C2E32">
        <w:t>étaient accompagnées</w:t>
      </w:r>
      <w:r w:rsidR="00803977">
        <w:t xml:space="preserve"> </w:t>
      </w:r>
      <w:r w:rsidR="0042736D">
        <w:t xml:space="preserve">d’une fonction d’activation </w:t>
      </w:r>
      <w:r w:rsidR="0042736D" w:rsidRPr="00C33042">
        <w:rPr>
          <w:i/>
          <w:iCs/>
        </w:rPr>
        <w:t>ReLU</w:t>
      </w:r>
      <w:r w:rsidR="0042736D">
        <w:t xml:space="preserve"> s</w:t>
      </w:r>
      <w:r w:rsidR="00D07B77">
        <w:t>auf</w:t>
      </w:r>
      <w:r w:rsidR="0042736D">
        <w:t xml:space="preserve"> la dernière couche qui avait une</w:t>
      </w:r>
      <w:r w:rsidR="00803977">
        <w:t xml:space="preserve"> activation linéaire.</w:t>
      </w:r>
      <w:r w:rsidR="0042736D">
        <w:t xml:space="preserve"> </w:t>
      </w:r>
      <w:r w:rsidR="0042736D" w:rsidRPr="00F75F83">
        <w:t xml:space="preserve">Nous avons utilisé la méthode de régression avec </w:t>
      </w:r>
      <w:r w:rsidR="00EF40C6">
        <w:t>la fonction de</w:t>
      </w:r>
      <w:r w:rsidR="0042736D" w:rsidRPr="00F75F83">
        <w:t xml:space="preserve"> perte quadratique moyenne (MSE) et l’optimiseur </w:t>
      </w:r>
      <w:r w:rsidR="0042736D" w:rsidRPr="00C33042">
        <w:rPr>
          <w:i/>
          <w:iCs/>
        </w:rPr>
        <w:t>RMSprop</w:t>
      </w:r>
      <w:r w:rsidR="0042736D">
        <w:t xml:space="preserve"> alors que l’</w:t>
      </w:r>
      <w:r w:rsidR="0042736D" w:rsidRPr="00F75F83">
        <w:t>erreur absolue moyenne (MAE)</w:t>
      </w:r>
      <w:r w:rsidR="008E5C3F">
        <w:t xml:space="preserve"> </w:t>
      </w:r>
      <w:r w:rsidR="00FE2428">
        <w:t>a</w:t>
      </w:r>
      <w:r w:rsidR="008E5C3F">
        <w:t xml:space="preserve"> été utilisé</w:t>
      </w:r>
      <w:r w:rsidR="00FE2428">
        <w:t>e</w:t>
      </w:r>
      <w:r w:rsidR="008E5C3F">
        <w:t xml:space="preserve"> pour évaluer les performances du modèle. </w:t>
      </w:r>
      <w:r w:rsidR="00D07B77">
        <w:t xml:space="preserve">Pour la </w:t>
      </w:r>
      <w:r w:rsidR="006D016E">
        <w:t>compilation</w:t>
      </w:r>
      <w:r w:rsidR="00D07B77">
        <w:t xml:space="preserve">, nous avons </w:t>
      </w:r>
      <w:r w:rsidR="00FE2428">
        <w:t>défini</w:t>
      </w:r>
      <w:r w:rsidR="006D016E">
        <w:t xml:space="preserve"> une </w:t>
      </w:r>
      <w:r w:rsidR="006D016E" w:rsidRPr="00C33042">
        <w:rPr>
          <w:i/>
          <w:iCs/>
        </w:rPr>
        <w:t>epochs</w:t>
      </w:r>
      <w:r w:rsidR="006D016E">
        <w:t xml:space="preserve"> de 100, un </w:t>
      </w:r>
      <w:r w:rsidR="006D016E" w:rsidRPr="00C33042">
        <w:rPr>
          <w:i/>
          <w:iCs/>
        </w:rPr>
        <w:t>batch_size</w:t>
      </w:r>
      <w:r w:rsidR="006D016E">
        <w:t xml:space="preserve"> de 64 et une </w:t>
      </w:r>
      <w:r w:rsidR="006D016E" w:rsidRPr="00C33042">
        <w:rPr>
          <w:i/>
          <w:iCs/>
        </w:rPr>
        <w:t>validation_split</w:t>
      </w:r>
      <w:r w:rsidR="006D016E">
        <w:t xml:space="preserve"> de 0.2. </w:t>
      </w:r>
      <w:r w:rsidR="008E5C3F">
        <w:t xml:space="preserve">Pour limiter l’overfitting, nous avons ajouté </w:t>
      </w:r>
      <w:r w:rsidR="00FE2428">
        <w:t>quatre</w:t>
      </w:r>
      <w:r w:rsidR="00D07B77">
        <w:t xml:space="preserve"> </w:t>
      </w:r>
      <w:r w:rsidR="008E5C3F" w:rsidRPr="00C33042">
        <w:rPr>
          <w:i/>
          <w:iCs/>
        </w:rPr>
        <w:t>dropouts</w:t>
      </w:r>
      <w:r w:rsidR="008E5C3F">
        <w:t xml:space="preserve"> </w:t>
      </w:r>
      <w:r w:rsidR="006D016E">
        <w:t xml:space="preserve">et </w:t>
      </w:r>
      <w:r w:rsidR="006D016E" w:rsidRPr="00F75F83">
        <w:t xml:space="preserve">nous avons </w:t>
      </w:r>
      <w:r w:rsidR="006D016E">
        <w:t>introduit u</w:t>
      </w:r>
      <w:r w:rsidR="00D07B77">
        <w:t>n</w:t>
      </w:r>
      <w:r w:rsidR="006D016E">
        <w:t xml:space="preserve"> </w:t>
      </w:r>
      <w:r w:rsidR="006D016E" w:rsidRPr="00C33042">
        <w:rPr>
          <w:i/>
          <w:iCs/>
        </w:rPr>
        <w:t>callback</w:t>
      </w:r>
      <w:r w:rsidR="00D07B77">
        <w:t xml:space="preserve"> du type </w:t>
      </w:r>
      <w:r w:rsidR="00D07B77" w:rsidRPr="00C33042">
        <w:rPr>
          <w:i/>
          <w:iCs/>
        </w:rPr>
        <w:t>EarlyStopping</w:t>
      </w:r>
      <w:r w:rsidR="00D07B77">
        <w:t xml:space="preserve"> avec une </w:t>
      </w:r>
      <w:r w:rsidR="00D07B77" w:rsidRPr="00C33042">
        <w:rPr>
          <w:i/>
          <w:iCs/>
        </w:rPr>
        <w:t>patience</w:t>
      </w:r>
      <w:r w:rsidR="00D07B77">
        <w:t xml:space="preserve"> 10</w:t>
      </w:r>
      <w:r w:rsidR="006D016E">
        <w:t xml:space="preserve"> </w:t>
      </w:r>
      <w:r w:rsidR="006D016E" w:rsidRPr="00F75F83">
        <w:t>pour surveiller la perte sur l’ensemble de validation et restaurer les poids du meilleur modèle</w:t>
      </w:r>
      <w:r w:rsidR="00D07B77">
        <w:t>.</w:t>
      </w:r>
    </w:p>
    <w:p w14:paraId="39C95F43" w14:textId="77777777" w:rsidR="00D60BB9" w:rsidRPr="00F81BC6" w:rsidRDefault="000A64FA" w:rsidP="00EF28BC">
      <w:pPr>
        <w:pStyle w:val="Heading3"/>
      </w:pPr>
      <w:r w:rsidRPr="00F81BC6">
        <w:t xml:space="preserve">Evaluation des </w:t>
      </w:r>
      <w:r w:rsidR="007A04D9" w:rsidRPr="00F81BC6">
        <w:t>modèles</w:t>
      </w:r>
    </w:p>
    <w:p w14:paraId="194EB844" w14:textId="1B96E3A7" w:rsidR="004E39F6" w:rsidRDefault="003F3589" w:rsidP="00BE2EAA">
      <w:r>
        <w:t>Nous avons évalu</w:t>
      </w:r>
      <w:r w:rsidR="008C2E32">
        <w:t>é</w:t>
      </w:r>
      <w:r>
        <w:t xml:space="preserve"> les </w:t>
      </w:r>
      <w:r w:rsidR="00340DE8">
        <w:t>modèles</w:t>
      </w:r>
      <w:r>
        <w:t xml:space="preserve"> </w:t>
      </w:r>
      <w:r w:rsidR="00340DE8">
        <w:t>en utilisant la méthode de la validation croisé</w:t>
      </w:r>
      <w:r w:rsidR="008C2E32">
        <w:t>e</w:t>
      </w:r>
      <w:r w:rsidR="00340DE8">
        <w:t xml:space="preserve"> en attribuant</w:t>
      </w:r>
      <w:r w:rsidR="009C67D7">
        <w:t xml:space="preserve"> aléatoirement</w:t>
      </w:r>
      <w:r w:rsidR="00340DE8">
        <w:t xml:space="preserve"> 80</w:t>
      </w:r>
      <w:r w:rsidR="00010F57">
        <w:t xml:space="preserve"> %</w:t>
      </w:r>
      <w:r w:rsidR="00340DE8">
        <w:t xml:space="preserve"> des données à l’entra</w:t>
      </w:r>
      <w:r w:rsidR="008C2E32">
        <w:t>î</w:t>
      </w:r>
      <w:r w:rsidR="00340DE8">
        <w:t>nement et 20</w:t>
      </w:r>
      <w:r w:rsidR="00010F57">
        <w:t xml:space="preserve"> %</w:t>
      </w:r>
      <w:r w:rsidR="00340DE8">
        <w:t xml:space="preserve"> </w:t>
      </w:r>
      <w:r>
        <w:t xml:space="preserve">des données </w:t>
      </w:r>
      <w:r w:rsidR="00340DE8">
        <w:t>à la validation des modèles</w:t>
      </w:r>
      <w:r w:rsidR="00A4661B">
        <w:t xml:space="preserve"> </w:t>
      </w:r>
      <w:r w:rsidR="00A4661B">
        <w:fldChar w:fldCharType="begin"/>
      </w:r>
      <w:r w:rsidR="009C67D7">
        <w:instrText xml:space="preserve"> ADDIN ZOTERO_ITEM CSL_CITATION {"citationID":"EnZcJIOH","properties":{"unsorted":true,"formattedCitation":"(Horrigue et al., 2016; Hijmans &amp; Elith, 2019; Salako et al., 2023)","plainCitation":"(Horrigue et al., 2016; Hijmans &amp;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4661B">
        <w:fldChar w:fldCharType="separate"/>
      </w:r>
      <w:r w:rsidR="009C67D7" w:rsidRPr="00D60BB9">
        <w:rPr>
          <w:rFonts w:cs="Times New Roman"/>
        </w:rPr>
        <w:t>(Horrigue et al., 2016; Hijmans &amp; Elith, 2019; Salako et al., 2023)</w:t>
      </w:r>
      <w:r w:rsidR="00A4661B">
        <w:fldChar w:fldCharType="end"/>
      </w:r>
      <w:r w:rsidR="00340DE8">
        <w:t>.</w:t>
      </w:r>
      <w:r w:rsidR="009C67D7">
        <w:t xml:space="preserve"> </w:t>
      </w:r>
      <w:r w:rsidR="00852FA7" w:rsidRPr="00852FA7">
        <w:t xml:space="preserve">Cette méthode a été choisie pour sa simplicité de compréhension et de mise en œuvre, ainsi que pour sa rapidité de compilation. De plus, elle s'est avérée efficace dans notre cas, étant donné que l'ensemble de données était volumineux et que la distribution </w:t>
      </w:r>
      <w:r>
        <w:t>entre donnée</w:t>
      </w:r>
      <w:r w:rsidR="008C2E32">
        <w:t>s</w:t>
      </w:r>
      <w:r>
        <w:t xml:space="preserve"> de l’entra</w:t>
      </w:r>
      <w:r w:rsidR="008C2E32">
        <w:t>î</w:t>
      </w:r>
      <w:r>
        <w:t xml:space="preserve">nement et données de validation </w:t>
      </w:r>
      <w:r w:rsidR="00852FA7" w:rsidRPr="00852FA7">
        <w:t xml:space="preserve">était </w:t>
      </w:r>
      <w:r w:rsidR="001767BF">
        <w:lastRenderedPageBreak/>
        <w:t>similaire</w:t>
      </w:r>
      <w:r>
        <w:t xml:space="preserve"> (</w:t>
      </w:r>
      <w:r w:rsidR="00852FA7" w:rsidRPr="00852FA7">
        <w:t xml:space="preserve">test de Kolmogorov-Smirnov non significatif </w:t>
      </w:r>
      <w:r>
        <w:t xml:space="preserve">, </w:t>
      </w:r>
      <w:r w:rsidR="00852FA7" w:rsidRPr="00852FA7">
        <w:t xml:space="preserve">p-valeur &gt; 0,05) </w:t>
      </w:r>
      <w:r w:rsidR="00C96493">
        <w:fldChar w:fldCharType="begin"/>
      </w:r>
      <w:r w:rsidR="00C96493">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C96493">
        <w:fldChar w:fldCharType="separate"/>
      </w:r>
      <w:r w:rsidR="00C96493" w:rsidRPr="00D60BB9">
        <w:rPr>
          <w:rFonts w:cs="Times New Roman"/>
        </w:rPr>
        <w:t>(Guisan et al., 2017)</w:t>
      </w:r>
      <w:r w:rsidR="00C96493">
        <w:fldChar w:fldCharType="end"/>
      </w:r>
      <w:r w:rsidR="00852FA7" w:rsidRPr="00852FA7">
        <w:t>.</w:t>
      </w:r>
      <w:r w:rsidR="00D2352B">
        <w:t xml:space="preserve"> Les données d’entra</w:t>
      </w:r>
      <w:r w:rsidR="00B8708A">
        <w:t>î</w:t>
      </w:r>
      <w:r w:rsidR="00D2352B">
        <w:t>nement ont été utilisé</w:t>
      </w:r>
      <w:r w:rsidR="00B8708A">
        <w:t>es</w:t>
      </w:r>
      <w:r w:rsidR="00D2352B">
        <w:t xml:space="preserve"> pour ajuster les modèles et les donnée</w:t>
      </w:r>
      <w:r w:rsidR="003B7C6F">
        <w:t>s</w:t>
      </w:r>
      <w:r w:rsidR="00D2352B">
        <w:t xml:space="preserve"> de validation ont été utilisé</w:t>
      </w:r>
      <w:r w:rsidR="00B8708A">
        <w:t>es</w:t>
      </w:r>
      <w:r w:rsidR="00D2352B">
        <w:t xml:space="preserve"> pour évaluer </w:t>
      </w:r>
      <w:r w:rsidR="003B7C6F">
        <w:t>les performances prédictives</w:t>
      </w:r>
      <w:r w:rsidR="00D2352B">
        <w:t xml:space="preserve"> des modèles</w:t>
      </w:r>
      <w:r w:rsidR="00EB5931">
        <w:t xml:space="preserve">. Etant donnée que </w:t>
      </w:r>
      <w:r w:rsidR="00C362DC">
        <w:t>tous</w:t>
      </w:r>
      <w:r w:rsidR="00EB5931">
        <w:t xml:space="preserve"> nos variables de réponse </w:t>
      </w:r>
      <w:r w:rsidR="002D6253">
        <w:t>étaient</w:t>
      </w:r>
      <w:r w:rsidR="00EB5931">
        <w:t xml:space="preserve"> </w:t>
      </w:r>
      <w:r w:rsidR="00B515BD">
        <w:t>quantitatives, nous avons choisi d’utilisé</w:t>
      </w:r>
      <w:r w:rsidR="00EC488B">
        <w:t xml:space="preserve"> </w:t>
      </w:r>
      <w:r w:rsidR="004644A7">
        <w:t xml:space="preserve">comme </w:t>
      </w:r>
      <w:r w:rsidR="00CB05A0">
        <w:t>métriques</w:t>
      </w:r>
      <w:r w:rsidR="004644A7">
        <w:t xml:space="preserve"> d’évaluation des performance</w:t>
      </w:r>
      <w:r w:rsidR="00E85636">
        <w:t>s</w:t>
      </w:r>
      <w:r w:rsidR="004644A7">
        <w:t>,</w:t>
      </w:r>
      <w:r w:rsidR="00EC488B">
        <w:t xml:space="preserve"> </w:t>
      </w:r>
      <w:r w:rsidR="00E85636" w:rsidRPr="00E85636">
        <w:t>le coefficient de détermination d'une régression</w:t>
      </w:r>
      <w:r w:rsidR="00E85636">
        <w:t xml:space="preserve"> (</w:t>
      </w:r>
      <w:r w:rsidR="00EC488B">
        <w:t>R²</w:t>
      </w:r>
      <w:r w:rsidR="00E85636">
        <w:t>)</w:t>
      </w:r>
      <w:r w:rsidR="00692269">
        <w:t xml:space="preserve"> entre les observations (donnée de validation) et les </w:t>
      </w:r>
      <w:r w:rsidR="00C70027">
        <w:t>prédictions</w:t>
      </w:r>
      <w:r w:rsidR="00E85636">
        <w:t xml:space="preserve"> ainsi que </w:t>
      </w:r>
      <w:r w:rsidR="00E1475D">
        <w:t>l’</w:t>
      </w:r>
      <w:r w:rsidR="00E1475D" w:rsidRPr="00F75F83">
        <w:t>erreur absolue moyenne (MAE)</w:t>
      </w:r>
      <w:r w:rsidR="003B7C6F">
        <w:t xml:space="preserve"> et la</w:t>
      </w:r>
      <w:r w:rsidR="00EC488B">
        <w:t xml:space="preserve"> r</w:t>
      </w:r>
      <w:r w:rsidR="00EC488B" w:rsidRPr="00EC488B">
        <w:t xml:space="preserve">acine </w:t>
      </w:r>
      <w:r w:rsidR="00EC488B">
        <w:t xml:space="preserve">carrée </w:t>
      </w:r>
      <w:r w:rsidR="00EC488B" w:rsidRPr="00EC488B">
        <w:t>de l'erreur quadratique moyenne</w:t>
      </w:r>
      <w:r w:rsidR="003B7C6F">
        <w:t xml:space="preserve"> </w:t>
      </w:r>
      <w:r w:rsidR="00EC488B">
        <w:t>(</w:t>
      </w:r>
      <w:r w:rsidR="003B7C6F">
        <w:t>RMSE</w:t>
      </w:r>
      <w:r w:rsidR="00EC488B">
        <w:t xml:space="preserve"> « </w:t>
      </w:r>
      <w:r w:rsidR="00EC488B" w:rsidRPr="00EC488B">
        <w:t>Root Mean Square Error</w:t>
      </w:r>
      <w:r w:rsidR="00EC488B">
        <w:t> »)</w:t>
      </w:r>
      <w:r w:rsidR="00CB05A0">
        <w:t>.</w:t>
      </w:r>
      <w:r w:rsidR="00774AD2">
        <w:t xml:space="preserve"> L’objectif était donc de maximiser le R² et de minimiser la</w:t>
      </w:r>
      <w:r w:rsidR="001919AC">
        <w:t xml:space="preserve"> MAE et la </w:t>
      </w:r>
      <w:r w:rsidR="00774AD2">
        <w:t>RMSE</w:t>
      </w:r>
      <w:r w:rsidR="00D60BB9">
        <w:t>.</w:t>
      </w:r>
    </w:p>
    <w:p w14:paraId="73361B69" w14:textId="21AEDD5A" w:rsidR="004E11C3" w:rsidRPr="00F81BC6" w:rsidRDefault="008D6CD8" w:rsidP="0037320E">
      <w:pPr>
        <w:pStyle w:val="Heading2"/>
        <w:rPr>
          <w:rFonts w:cs="Times New Roman"/>
        </w:rPr>
      </w:pPr>
      <w:r w:rsidRPr="00F81BC6">
        <w:rPr>
          <w:rFonts w:cs="Times New Roman"/>
        </w:rPr>
        <w:t>Prédictions</w:t>
      </w:r>
      <w:r w:rsidR="00BF5DAC" w:rsidRPr="00F81BC6">
        <w:rPr>
          <w:rFonts w:cs="Times New Roman"/>
        </w:rPr>
        <w:t xml:space="preserve"> et </w:t>
      </w:r>
      <w:r w:rsidR="004E39F6" w:rsidRPr="00F81BC6">
        <w:rPr>
          <w:rFonts w:cs="Times New Roman"/>
        </w:rPr>
        <w:t>cartographie des communautés des vers de terre</w:t>
      </w:r>
    </w:p>
    <w:p w14:paraId="05062D1B" w14:textId="431F72D4" w:rsidR="00790168" w:rsidRDefault="000F07D4" w:rsidP="004E39F6">
      <w:r w:rsidRPr="0054677E">
        <w:t xml:space="preserve">La prédiction de la communauté des vers de terre a été réalisée en utilisant le meilleur </w:t>
      </w:r>
      <w:r>
        <w:t xml:space="preserve">algorithme pour chacun des trois </w:t>
      </w:r>
      <w:r w:rsidR="007E17E0">
        <w:t xml:space="preserve">variables </w:t>
      </w:r>
      <w:r>
        <w:t xml:space="preserve">des vers de terre </w:t>
      </w:r>
      <w:r w:rsidRPr="0054677E">
        <w:t xml:space="preserve">(abondance totale, biomasse totale et richesse taxonomique). Dans un premier temps, nous avons </w:t>
      </w:r>
      <w:r>
        <w:t xml:space="preserve">effectué un </w:t>
      </w:r>
      <w:r w:rsidRPr="0054677E">
        <w:t>échantillonn</w:t>
      </w:r>
      <w:r>
        <w:t>age</w:t>
      </w:r>
      <w:r w:rsidRPr="0054677E">
        <w:t xml:space="preserve"> </w:t>
      </w:r>
      <w:r>
        <w:t>d’</w:t>
      </w:r>
      <w:r w:rsidRPr="0054677E">
        <w:t xml:space="preserve">une résolution d'environ 800 m sur </w:t>
      </w:r>
      <w:r>
        <w:t>tout le</w:t>
      </w:r>
      <w:r w:rsidRPr="0054677E">
        <w:t xml:space="preserve"> territoire de la </w:t>
      </w:r>
      <w:r w:rsidR="00D123EE">
        <w:t>France métropolitaine (hors Corse)</w:t>
      </w:r>
      <w:r w:rsidRPr="0054677E">
        <w:t xml:space="preserve">. Ensuite, </w:t>
      </w:r>
      <w:r w:rsidR="00086F5B">
        <w:t xml:space="preserve">pour chacun des points d’échantillonnage, </w:t>
      </w:r>
      <w:r w:rsidRPr="0054677E">
        <w:t xml:space="preserve">nous avons extrait </w:t>
      </w:r>
      <w:r w:rsidR="00491CA3">
        <w:t xml:space="preserve">lorsque cela est possible </w:t>
      </w:r>
      <w:r w:rsidRPr="0054677E">
        <w:t xml:space="preserve">les valeurs des différentes variables finales incluses dans les modèles à partir des bases de données détaillées dans la section 2.1. Par la suite, nous avons utilisé la fonction </w:t>
      </w:r>
      <w:r w:rsidRPr="000F07D4">
        <w:rPr>
          <w:i/>
          <w:iCs/>
        </w:rPr>
        <w:t>predict</w:t>
      </w:r>
      <w:r w:rsidRPr="0054677E">
        <w:t xml:space="preserve"> en fournissant le modèle final</w:t>
      </w:r>
      <w:r>
        <w:t xml:space="preserve"> du meilleur algorithme</w:t>
      </w:r>
      <w:r w:rsidRPr="0054677E">
        <w:t xml:space="preserve"> et les variables explicatives extraites pour prédire les vers de terre. Enfin, nous avons présenté les valeurs prédites sous forme de cartes de la communauté des vers de terre</w:t>
      </w:r>
      <w:r w:rsidR="00912064">
        <w:t xml:space="preserve">. Pour </w:t>
      </w:r>
      <w:r w:rsidR="00765260">
        <w:t>les zones auxquelles, on ne pouvait pas prédire la communauté des vers de terre</w:t>
      </w:r>
      <w:r w:rsidR="00C70FB2">
        <w:t xml:space="preserve">, nous avons </w:t>
      </w:r>
      <w:r w:rsidR="00564993">
        <w:t>effectué</w:t>
      </w:r>
      <w:r w:rsidR="00C70FB2">
        <w:t xml:space="preserve"> une interpolation</w:t>
      </w:r>
      <w:r w:rsidRPr="0054677E">
        <w:t xml:space="preserve"> en utilisant la méthode IDW </w:t>
      </w:r>
      <w:r w:rsidR="002F7019">
        <w:fldChar w:fldCharType="begin"/>
      </w:r>
      <w:r w:rsidR="002F7019">
        <w:instrText xml:space="preserve"> ADDIN ZOTERO_ITEM CSL_CITATION {"citationID":"13SP2tO4","properties":{"formattedCitation":"(Pebesma &amp; Graeler, 2023)","plainCitation":"(Pebesma &amp;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2F7019">
        <w:fldChar w:fldCharType="separate"/>
      </w:r>
      <w:r w:rsidR="002F7019" w:rsidRPr="00CB760E">
        <w:rPr>
          <w:rFonts w:cs="Times New Roman"/>
        </w:rPr>
        <w:t>(</w:t>
      </w:r>
      <w:r w:rsidR="002F7019" w:rsidRPr="002F7019">
        <w:t xml:space="preserve"> </w:t>
      </w:r>
      <w:r w:rsidR="002F7019" w:rsidRPr="0054677E">
        <w:t>Inverse Distance Weighting</w:t>
      </w:r>
      <w:r w:rsidR="002F7019">
        <w:rPr>
          <w:rFonts w:cs="Times New Roman"/>
        </w:rPr>
        <w:t xml:space="preserve">; </w:t>
      </w:r>
      <w:r w:rsidR="002F7019" w:rsidRPr="00CB760E">
        <w:rPr>
          <w:rFonts w:cs="Times New Roman"/>
        </w:rPr>
        <w:t>Pebesma &amp; Graeler, 2023)</w:t>
      </w:r>
      <w:r w:rsidR="002F7019">
        <w:fldChar w:fldCharType="end"/>
      </w:r>
      <w:r w:rsidR="002F7019">
        <w:t>.</w:t>
      </w:r>
    </w:p>
    <w:p w14:paraId="5CFE84C2" w14:textId="77777777" w:rsidR="00DC6EBF" w:rsidRDefault="00DC6EBF" w:rsidP="004E39F6"/>
    <w:p w14:paraId="3243DA24" w14:textId="77777777" w:rsidR="0082433B" w:rsidRDefault="0082433B" w:rsidP="004E39F6"/>
    <w:p w14:paraId="5C1FCED3" w14:textId="77777777" w:rsidR="0082433B" w:rsidRDefault="0082433B" w:rsidP="004E39F6"/>
    <w:p w14:paraId="190BA815" w14:textId="77777777" w:rsidR="0082433B" w:rsidRDefault="0082433B" w:rsidP="004E39F6"/>
    <w:p w14:paraId="68CA085F" w14:textId="77777777" w:rsidR="0082433B" w:rsidRDefault="0082433B" w:rsidP="004E39F6"/>
    <w:p w14:paraId="65385541" w14:textId="77777777" w:rsidR="0082433B" w:rsidRDefault="0082433B" w:rsidP="004E39F6"/>
    <w:p w14:paraId="4AFA664F" w14:textId="77777777" w:rsidR="0082433B" w:rsidRDefault="0082433B" w:rsidP="004E39F6"/>
    <w:p w14:paraId="723010AA" w14:textId="5BEFBEAE" w:rsidR="0082433B" w:rsidRPr="007D7E69" w:rsidRDefault="0011095C" w:rsidP="004E39F6">
      <w:pPr>
        <w:rPr>
          <w:rFonts w:eastAsiaTheme="minorEastAsia"/>
        </w:rPr>
      </w:pPr>
      <m:oMathPara>
        <m:oMath>
          <m:r>
            <w:rPr>
              <w:rFonts w:ascii="Cambria Math" w:eastAsiaTheme="minorEastAsia" w:hAnsi="Cambria Math"/>
            </w:rPr>
            <w:lastRenderedPageBreak/>
            <m:t>w</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A</m:t>
              </m:r>
              <m:ctrlPr>
                <w:rPr>
                  <w:rFonts w:ascii="Cambria Math" w:eastAsiaTheme="minorEastAsia" w:hAnsi="Cambria Math"/>
                  <w:i/>
                </w:rPr>
              </m:ctrlPr>
            </m:num>
            <m:den>
              <m:r>
                <w:rPr>
                  <w:rFonts w:ascii="Cambria Math" w:eastAsiaTheme="minorEastAsia" w:hAnsi="Cambria Math"/>
                </w:rPr>
                <m:t>B</m:t>
              </m:r>
              <m:ctrlPr>
                <w:rPr>
                  <w:rFonts w:ascii="Cambria Math" w:eastAsiaTheme="minorEastAsia" w:hAnsi="Cambria Math"/>
                  <w:i/>
                </w:rPr>
              </m:ctrlPr>
            </m:den>
          </m:f>
        </m:oMath>
      </m:oMathPara>
    </w:p>
    <w:p w14:paraId="60ED687E" w14:textId="5C18A575" w:rsidR="001A4703" w:rsidRPr="00713366" w:rsidRDefault="00514E7B" w:rsidP="004E39F6">
      <w:pPr>
        <w:rPr>
          <w:rFonts w:eastAsiaTheme="minorEastAsia"/>
        </w:rPr>
      </w:pPr>
      <m:oMathPara>
        <m:oMath>
          <m:r>
            <w:rPr>
              <w:rFonts w:ascii="Cambria Math" w:hAnsi="Cambria Math"/>
            </w:rPr>
            <m:t>A=</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6EB3D592" w14:textId="4C7F8C3B" w:rsidR="00713366" w:rsidRPr="00387E0A" w:rsidRDefault="00713366" w:rsidP="004E39F6">
      <w:pPr>
        <w:rPr>
          <w:rFonts w:eastAsiaTheme="minorEastAsia"/>
        </w:rPr>
      </w:pPr>
      <m:oMathPara>
        <m:oMath>
          <m:r>
            <w:rPr>
              <w:rFonts w:ascii="Cambria Math" w:hAnsi="Cambria Math"/>
            </w:rPr>
            <m:t>B=</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p</m:t>
                      </m:r>
                    </m:sup>
                  </m:sSup>
                  <m:ctrlPr>
                    <w:rPr>
                      <w:rFonts w:ascii="Cambria Math" w:hAnsi="Cambria Math"/>
                      <w:i/>
                    </w:rPr>
                  </m:ctrlPr>
                </m:den>
              </m:f>
              <m:ctrlPr>
                <w:rPr>
                  <w:rFonts w:ascii="Cambria Math" w:hAnsi="Cambria Math"/>
                  <w:i/>
                </w:rPr>
              </m:ctrlPr>
            </m:e>
          </m:nary>
        </m:oMath>
      </m:oMathPara>
    </w:p>
    <w:p w14:paraId="00AA1571" w14:textId="31491AA7" w:rsidR="00DA0A38" w:rsidRPr="00DA0A38" w:rsidRDefault="007F6063" w:rsidP="00E06937">
      <w:pPr>
        <w:rPr>
          <w:rFonts w:eastAsiaTheme="minorEastAsia"/>
        </w:rPr>
      </w:pPr>
      <w:r>
        <w:rPr>
          <w:rFonts w:eastAsiaTheme="minorEastAsia"/>
        </w:rPr>
        <w:t>Where : w is the predicted value, d is the distance, x is the unknown point, xi is the n</w:t>
      </w:r>
      <w:r w:rsidR="0024475C">
        <w:rPr>
          <w:rFonts w:eastAsiaTheme="minorEastAsia"/>
        </w:rPr>
        <w:t>-</w:t>
      </w:r>
      <w:r>
        <w:rPr>
          <w:rFonts w:eastAsiaTheme="minorEastAsia"/>
        </w:rPr>
        <w:t>th</w:t>
      </w:r>
      <w:r w:rsidR="00844B5A">
        <w:rPr>
          <w:rFonts w:eastAsiaTheme="minorEastAsia"/>
        </w:rPr>
        <w:t xml:space="preserve"> know point, ui is th value of the know</w:t>
      </w:r>
      <w:r w:rsidR="009B17CD">
        <w:rPr>
          <w:rFonts w:eastAsiaTheme="minorEastAsia"/>
        </w:rPr>
        <w:t xml:space="preserve"> point, p is the power</w:t>
      </w:r>
      <w:r w:rsidR="005D6135">
        <w:rPr>
          <w:rFonts w:eastAsiaTheme="minorEastAsia"/>
        </w:rPr>
        <w:t xml:space="preserve"> </w:t>
      </w:r>
      <w:r w:rsidR="005D6135" w:rsidRPr="005D6135">
        <w:rPr>
          <w:rFonts w:eastAsiaTheme="minorEastAsia"/>
        </w:rPr>
        <w:t>coefficient</w:t>
      </w:r>
      <w:r w:rsidR="00443B2C">
        <w:rPr>
          <w:rFonts w:eastAsiaTheme="minorEastAsia"/>
        </w:rPr>
        <w:t xml:space="preserve"> </w:t>
      </w:r>
      <w:r w:rsidR="00002410">
        <w:rPr>
          <w:rFonts w:eastAsiaTheme="minorEastAsia"/>
        </w:rPr>
        <w:t>(</w:t>
      </w:r>
      <w:r w:rsidR="00E51ED1">
        <w:rPr>
          <w:rFonts w:eastAsiaTheme="minorEastAsia"/>
        </w:rPr>
        <w:t xml:space="preserve">p = </w:t>
      </w:r>
      <w:r w:rsidR="00F36E39">
        <w:rPr>
          <w:rFonts w:eastAsiaTheme="minorEastAsia"/>
        </w:rPr>
        <w:t xml:space="preserve">10) </w:t>
      </w:r>
      <w:r w:rsidR="00443B2C">
        <w:rPr>
          <w:rFonts w:eastAsiaTheme="minorEastAsia"/>
        </w:rPr>
        <w:t xml:space="preserve">and </w:t>
      </w:r>
      <w:r w:rsidR="00443B2C" w:rsidRPr="00443B2C">
        <w:rPr>
          <w:rFonts w:eastAsiaTheme="minorEastAsia"/>
        </w:rPr>
        <w:t>n is the number of sampling points used for interpolation</w:t>
      </w:r>
      <w:r w:rsidR="00F36E39">
        <w:rPr>
          <w:rFonts w:eastAsiaTheme="minorEastAsia"/>
        </w:rPr>
        <w:t xml:space="preserve"> (</w:t>
      </w:r>
      <w:r w:rsidR="00E51ED1">
        <w:rPr>
          <w:rFonts w:eastAsiaTheme="minorEastAsia"/>
        </w:rPr>
        <w:t xml:space="preserve">n = </w:t>
      </w:r>
      <w:r w:rsidR="00F36E39">
        <w:rPr>
          <w:rFonts w:eastAsiaTheme="minorEastAsia"/>
        </w:rPr>
        <w:t>10)</w:t>
      </w:r>
      <w:r w:rsidR="005D6135">
        <w:rPr>
          <w:rFonts w:eastAsiaTheme="minorEastAsia"/>
        </w:rPr>
        <w:t>.</w:t>
      </w:r>
      <w:r w:rsidR="00F7426F">
        <w:rPr>
          <w:rFonts w:eastAsiaTheme="minorEastAsia"/>
        </w:rPr>
        <w:t xml:space="preserve"> </w:t>
      </w:r>
      <w:r w:rsidR="00E06937" w:rsidRPr="00E06937">
        <w:rPr>
          <w:rFonts w:eastAsiaTheme="minorEastAsia" w:cs="Times New Roman"/>
        </w:rPr>
        <w:t xml:space="preserve">The parameter </w:t>
      </w:r>
      <w:r w:rsidR="00E06937" w:rsidRPr="00E06937">
        <w:rPr>
          <w:rFonts w:ascii="Cambria Math" w:eastAsiaTheme="minorEastAsia" w:hAnsi="Cambria Math" w:cs="Cambria Math"/>
        </w:rPr>
        <w:t>𝑝</w:t>
      </w:r>
      <w:r w:rsidR="00E06937" w:rsidRPr="00E06937">
        <w:rPr>
          <w:rFonts w:eastAsiaTheme="minorEastAsia" w:cs="Times New Roman"/>
        </w:rPr>
        <w:t xml:space="preserve"> is the weighting parameter that is applied as an exponent to the distance. A large </w:t>
      </w:r>
      <w:r w:rsidR="00E06937" w:rsidRPr="00E06937">
        <w:rPr>
          <w:rFonts w:ascii="Cambria Math" w:eastAsiaTheme="minorEastAsia" w:hAnsi="Cambria Math" w:cs="Cambria Math"/>
        </w:rPr>
        <w:t>𝑝</w:t>
      </w:r>
      <w:r w:rsidR="00E06937" w:rsidRPr="00E06937">
        <w:rPr>
          <w:rFonts w:eastAsiaTheme="minorEastAsia" w:cs="Times New Roman"/>
        </w:rPr>
        <w:t xml:space="preserve"> indicates that nearby points exert a much greater influence on the unsampled location than a distant point.</w:t>
      </w:r>
    </w:p>
    <w:p w14:paraId="18054541" w14:textId="712D525F" w:rsidR="00DA0A38" w:rsidRPr="00DA0A38" w:rsidRDefault="00D848F1" w:rsidP="00DA0A38">
      <w:pPr>
        <w:rPr>
          <w:rFonts w:eastAsiaTheme="minorEastAsia"/>
        </w:rPr>
      </w:pPr>
      <w:r>
        <w:rPr>
          <w:rFonts w:eastAsiaTheme="minorEastAsia"/>
        </w:rPr>
        <w:t xml:space="preserve">Pour </w:t>
      </w:r>
      <w:r w:rsidR="00F43B5E">
        <w:rPr>
          <w:rFonts w:eastAsiaTheme="minorEastAsia"/>
        </w:rPr>
        <w:t>estimer</w:t>
      </w:r>
      <w:r>
        <w:rPr>
          <w:rFonts w:eastAsiaTheme="minorEastAsia"/>
        </w:rPr>
        <w:t xml:space="preserve"> la biodiversité approximative</w:t>
      </w:r>
      <w:r w:rsidR="00E17087">
        <w:rPr>
          <w:rFonts w:eastAsiaTheme="minorEastAsia"/>
        </w:rPr>
        <w:t xml:space="preserve"> de la communauté des vers de terre, nous avons superposé</w:t>
      </w:r>
      <w:r w:rsidR="00C02A17">
        <w:rPr>
          <w:rFonts w:eastAsiaTheme="minorEastAsia"/>
        </w:rPr>
        <w:t xml:space="preserve"> la carte de l’abondance totale et la carte de la richesse taxon</w:t>
      </w:r>
      <w:r w:rsidR="005931CB">
        <w:rPr>
          <w:rFonts w:eastAsiaTheme="minorEastAsia"/>
        </w:rPr>
        <w:t>omique totale</w:t>
      </w:r>
      <w:r w:rsidR="000F4FC8">
        <w:rPr>
          <w:rFonts w:eastAsiaTheme="minorEastAsia"/>
        </w:rPr>
        <w:t xml:space="preserve"> </w:t>
      </w:r>
      <w:r w:rsidR="00CE6D97">
        <w:rPr>
          <w:rFonts w:eastAsiaTheme="minorEastAsia"/>
        </w:rPr>
        <w:fldChar w:fldCharType="begin"/>
      </w:r>
      <w:r w:rsidR="00CE6D97">
        <w:rPr>
          <w:rFonts w:eastAsiaTheme="minorEastAsia"/>
        </w:rPr>
        <w:instrText xml:space="preserve"> ADDIN ZOTERO_ITEM CSL_CITATION {"citationID":"gvOtWXvW","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CE6D97">
        <w:rPr>
          <w:rFonts w:eastAsiaTheme="minorEastAsia"/>
        </w:rPr>
        <w:fldChar w:fldCharType="separate"/>
      </w:r>
      <w:r w:rsidR="00CE6D97" w:rsidRPr="00CE6D97">
        <w:rPr>
          <w:rFonts w:cs="Times New Roman"/>
        </w:rPr>
        <w:t>(Salako et al., 2023)</w:t>
      </w:r>
      <w:r w:rsidR="00CE6D97">
        <w:rPr>
          <w:rFonts w:eastAsiaTheme="minorEastAsia"/>
        </w:rPr>
        <w:fldChar w:fldCharType="end"/>
      </w:r>
      <w:r w:rsidR="005931CB">
        <w:rPr>
          <w:rFonts w:eastAsiaTheme="minorEastAsia"/>
        </w:rPr>
        <w:t>.</w:t>
      </w:r>
    </w:p>
    <w:p w14:paraId="27BDB0D0" w14:textId="555EAC31" w:rsidR="00812890" w:rsidRPr="00F81BC6" w:rsidRDefault="00812890" w:rsidP="0037320E">
      <w:pPr>
        <w:pStyle w:val="Heading1"/>
        <w:rPr>
          <w:rFonts w:cs="Times New Roman"/>
        </w:rPr>
      </w:pPr>
      <w:r w:rsidRPr="00F81BC6">
        <w:rPr>
          <w:rFonts w:cs="Times New Roman"/>
        </w:rPr>
        <w:t>Résultats</w:t>
      </w:r>
    </w:p>
    <w:p w14:paraId="3EA9FF34" w14:textId="74734D7E" w:rsidR="003F513B" w:rsidRPr="00F81BC6" w:rsidRDefault="008571EC" w:rsidP="0037320E">
      <w:pPr>
        <w:pStyle w:val="Heading2"/>
        <w:rPr>
          <w:rFonts w:cs="Times New Roman"/>
        </w:rPr>
      </w:pPr>
      <w:r w:rsidRPr="00F81BC6">
        <w:rPr>
          <w:rFonts w:cs="Times New Roman"/>
        </w:rPr>
        <w:t xml:space="preserve">Performance des </w:t>
      </w:r>
      <w:r w:rsidR="007A04D9" w:rsidRPr="00F81BC6">
        <w:rPr>
          <w:rFonts w:cs="Times New Roman"/>
        </w:rPr>
        <w:t>modèles</w:t>
      </w:r>
      <w:r w:rsidR="009C1CF3" w:rsidRPr="00F81BC6">
        <w:rPr>
          <w:rFonts w:cs="Times New Roman"/>
        </w:rPr>
        <w:t xml:space="preserve"> </w:t>
      </w:r>
    </w:p>
    <w:p w14:paraId="5601B02B" w14:textId="35829767" w:rsidR="00BA080E" w:rsidRDefault="00E053E3" w:rsidP="004F4788">
      <w:r>
        <w:t xml:space="preserve">Les performances </w:t>
      </w:r>
      <w:r w:rsidR="00CC7F85">
        <w:t xml:space="preserve">des </w:t>
      </w:r>
      <w:r w:rsidR="002439CC">
        <w:t xml:space="preserve">cinq </w:t>
      </w:r>
      <w:r w:rsidR="00CC7F85">
        <w:t xml:space="preserve">modèles variaient </w:t>
      </w:r>
      <w:r>
        <w:t xml:space="preserve">avec </w:t>
      </w:r>
      <w:r w:rsidR="00CC7F85">
        <w:t xml:space="preserve">une </w:t>
      </w:r>
      <w:r>
        <w:t xml:space="preserve">R² </w:t>
      </w:r>
      <w:r w:rsidR="00CC7F85">
        <w:t>moyenne</w:t>
      </w:r>
      <w:r w:rsidR="004F2619">
        <w:t xml:space="preserve"> de</w:t>
      </w:r>
      <w:r w:rsidR="00CC7F85">
        <w:t xml:space="preserve"> 0.33</w:t>
      </w:r>
      <w:r>
        <w:t xml:space="preserve"> </w:t>
      </w:r>
      <w:r w:rsidR="00FF2597">
        <w:t>(±</w:t>
      </w:r>
      <w:r w:rsidR="00657C5E">
        <w:t xml:space="preserve"> 0.1</w:t>
      </w:r>
      <w:r w:rsidR="00AB246E">
        <w:t>0</w:t>
      </w:r>
      <w:r w:rsidR="00657C5E">
        <w:t xml:space="preserve"> sd</w:t>
      </w:r>
      <w:r w:rsidR="00CC7F85">
        <w:t xml:space="preserve">) </w:t>
      </w:r>
      <w:r>
        <w:t xml:space="preserve">pour l’abondance, </w:t>
      </w:r>
      <w:r w:rsidR="00A47EC2">
        <w:t xml:space="preserve">de </w:t>
      </w:r>
      <w:r w:rsidR="00CC7F85">
        <w:t>0.28</w:t>
      </w:r>
      <w:r>
        <w:t xml:space="preserve"> </w:t>
      </w:r>
      <w:r w:rsidR="00CC7F85">
        <w:t>(</w:t>
      </w:r>
      <w:r w:rsidR="00A75B92">
        <w:t>± 0.</w:t>
      </w:r>
      <w:r w:rsidR="000B6D10">
        <w:t>05</w:t>
      </w:r>
      <w:r w:rsidR="00A75B92">
        <w:t xml:space="preserve"> sd</w:t>
      </w:r>
      <w:r w:rsidR="00CC7F85">
        <w:t>)</w:t>
      </w:r>
      <w:r>
        <w:t xml:space="preserve"> pour la biomasse et </w:t>
      </w:r>
      <w:r w:rsidR="00A47EC2">
        <w:t xml:space="preserve">de </w:t>
      </w:r>
      <w:r w:rsidR="0095760F">
        <w:t>0.48</w:t>
      </w:r>
      <w:r>
        <w:t xml:space="preserve"> </w:t>
      </w:r>
      <w:r w:rsidR="0095760F">
        <w:t>(</w:t>
      </w:r>
      <w:r w:rsidR="00A75B92">
        <w:t>± 0.1</w:t>
      </w:r>
      <w:r w:rsidR="00740DDD">
        <w:t>1</w:t>
      </w:r>
      <w:r w:rsidR="00A75B92">
        <w:t xml:space="preserve"> sd</w:t>
      </w:r>
      <w:r w:rsidR="0095760F">
        <w:t>)</w:t>
      </w:r>
      <w:r>
        <w:t xml:space="preserve"> pour la richesse taxonomique totale. </w:t>
      </w:r>
      <w:r w:rsidR="0095760F">
        <w:t>En termes de RMSE, la moyenne ét</w:t>
      </w:r>
      <w:r w:rsidR="003735FA">
        <w:t>ait</w:t>
      </w:r>
      <w:r w:rsidR="0095760F">
        <w:t xml:space="preserve"> de 29 ind./m² (</w:t>
      </w:r>
      <w:r w:rsidR="00FF2597">
        <w:rPr>
          <w:rFonts w:cs="Times New Roman"/>
        </w:rPr>
        <w:t>±</w:t>
      </w:r>
      <w:r w:rsidR="00FF2597">
        <w:t xml:space="preserve"> 4.32 sd</w:t>
      </w:r>
      <w:r w:rsidR="0095760F">
        <w:t xml:space="preserve">) pour l’abondance, </w:t>
      </w:r>
      <w:r w:rsidR="00FD3213">
        <w:t>9.95 g/m²</w:t>
      </w:r>
      <w:r w:rsidR="0095760F">
        <w:t xml:space="preserve"> (</w:t>
      </w:r>
      <w:r w:rsidR="00A75B92">
        <w:t xml:space="preserve">± </w:t>
      </w:r>
      <w:r w:rsidR="00A44998">
        <w:t>3.69</w:t>
      </w:r>
      <w:r w:rsidR="00A75B92">
        <w:t xml:space="preserve"> sd</w:t>
      </w:r>
      <w:r w:rsidR="0095760F">
        <w:t xml:space="preserve">) pour la biomasse et </w:t>
      </w:r>
      <w:r w:rsidR="00FD3213">
        <w:t>1.92</w:t>
      </w:r>
      <w:r w:rsidR="0095760F">
        <w:t xml:space="preserve"> </w:t>
      </w:r>
      <w:r w:rsidR="00C170D7">
        <w:t xml:space="preserve">espèce par parcelle </w:t>
      </w:r>
      <w:r w:rsidR="000B6D10">
        <w:t>(± 0.</w:t>
      </w:r>
      <w:r w:rsidR="00740DDD">
        <w:t>21</w:t>
      </w:r>
      <w:r w:rsidR="000B6D10">
        <w:t xml:space="preserve"> sd</w:t>
      </w:r>
      <w:r w:rsidR="0095760F">
        <w:t>) pour la richesse taxonomique totale</w:t>
      </w:r>
      <w:r w:rsidR="007332B7">
        <w:t xml:space="preserve"> (Tableau 2)</w:t>
      </w:r>
      <w:r w:rsidR="00FD3213">
        <w:t xml:space="preserve">. </w:t>
      </w:r>
      <w:r w:rsidR="007517F0">
        <w:t xml:space="preserve">Pour </w:t>
      </w:r>
      <w:r w:rsidR="00903BC7">
        <w:t>les trois paramètres</w:t>
      </w:r>
      <w:r w:rsidR="007517F0">
        <w:t xml:space="preserve"> des vers de terre, c’est le RF et le GBM qui présentaient les R² le plus élevées et la RMSE la plus faible traduisant ainsi une bonne prédiction</w:t>
      </w:r>
      <w:r w:rsidR="00FD3213">
        <w:t xml:space="preserve"> de la communauté</w:t>
      </w:r>
      <w:r w:rsidR="007517F0">
        <w:t xml:space="preserve"> des vers de terre (Tableau </w:t>
      </w:r>
      <w:r w:rsidR="008C3C13">
        <w:t>2</w:t>
      </w:r>
      <w:r w:rsidR="007517F0">
        <w:t xml:space="preserve">). </w:t>
      </w:r>
      <w:r w:rsidR="00C170D7" w:rsidRPr="003D5109">
        <w:t xml:space="preserve">L'évaluation des performances de prédiction </w:t>
      </w:r>
      <w:r w:rsidR="00C170D7">
        <w:t>de l’ensemble des</w:t>
      </w:r>
      <w:r w:rsidR="00C170D7" w:rsidRPr="003D5109">
        <w:t xml:space="preserve"> modèles</w:t>
      </w:r>
      <w:r w:rsidR="00C170D7">
        <w:t xml:space="preserve"> montre que les</w:t>
      </w:r>
      <w:r w:rsidR="00903BC7">
        <w:t xml:space="preserve"> GLM étaient les modèles les moins performant</w:t>
      </w:r>
      <w:r w:rsidR="00134003">
        <w:t>s</w:t>
      </w:r>
      <w:r w:rsidR="00903BC7">
        <w:t xml:space="preserve"> pour prédire l’abondance, la biomasse et la richesse des vers de terre. </w:t>
      </w:r>
      <w:r w:rsidR="004F4788">
        <w:t xml:space="preserve">La fig. 3 illustre la comparaison entre les valeurs observées (jeu de données de validation) et les valeurs prédites par les meilleurs modèles. Pour l’abondance totale, le meilleur modèle était le RF avec un R² de </w:t>
      </w:r>
      <w:r w:rsidR="004F4788">
        <w:lastRenderedPageBreak/>
        <w:t>0,43. Le meilleur modèle pour la biomasse totale était également le RF avec un R² de 0,35. Pour la richesse totale, les meilleurs modèles étaient le RF et le GBM, avec un R² identique de 0,59.</w:t>
      </w:r>
    </w:p>
    <w:p w14:paraId="72B70F9C" w14:textId="67F45E0B" w:rsidR="00903BC7" w:rsidRPr="00903BC7" w:rsidRDefault="00A82E16" w:rsidP="00903BC7">
      <w:pPr>
        <w:pStyle w:val="Heading4"/>
      </w:pPr>
      <w:r>
        <w:rPr>
          <w:b/>
          <w:bCs/>
        </w:rPr>
        <w:t xml:space="preserve">Tableau </w:t>
      </w:r>
      <w:r w:rsidR="00754D9E">
        <w:rPr>
          <w:b/>
          <w:bCs/>
        </w:rPr>
        <w:t>2</w:t>
      </w:r>
      <w:r w:rsidRPr="00C52A2D">
        <w:rPr>
          <w:b/>
          <w:bCs/>
        </w:rPr>
        <w:t> :</w:t>
      </w:r>
      <w:r w:rsidRPr="00C52A2D">
        <w:t xml:space="preserve"> </w:t>
      </w:r>
      <w:r w:rsidRPr="00A82E16">
        <w:t>Mesures de performance de la prédiction</w:t>
      </w:r>
      <w:r w:rsidR="007F3B93">
        <w:t xml:space="preserve"> sur le jeu de donnée validation</w:t>
      </w:r>
      <w:r w:rsidRPr="00A82E16">
        <w:t xml:space="preserve"> pour les différents algorithmes de modèles testés </w:t>
      </w:r>
      <w:r w:rsidR="00082771">
        <w:t>sur</w:t>
      </w:r>
      <w:r w:rsidRPr="00A82E16">
        <w:t xml:space="preserve"> les </w:t>
      </w:r>
      <w:r w:rsidR="00576368">
        <w:t xml:space="preserve">trois </w:t>
      </w:r>
      <w:r w:rsidRPr="00A82E16">
        <w:t xml:space="preserve">variables de réponse </w:t>
      </w:r>
      <w:r w:rsidR="00576368">
        <w:t xml:space="preserve">de la </w:t>
      </w:r>
      <w:r w:rsidRPr="00A82E16">
        <w:t>communauté</w:t>
      </w:r>
      <w:r w:rsidR="00576368">
        <w:t xml:space="preserve"> des vers de terre</w:t>
      </w:r>
      <w:r w:rsidR="008F2610">
        <w:t xml:space="preserve">. </w:t>
      </w:r>
      <w:r w:rsidR="008F2610" w:rsidRPr="008F2610">
        <w:t xml:space="preserve">Les </w:t>
      </w:r>
      <w:r w:rsidR="005363B8">
        <w:t>valeurs</w:t>
      </w:r>
      <w:r w:rsidR="008F2610" w:rsidRPr="008F2610">
        <w:t xml:space="preserve"> en gras indiquent </w:t>
      </w:r>
      <w:r w:rsidR="00500209" w:rsidRPr="008F2610">
        <w:t>l</w:t>
      </w:r>
      <w:r w:rsidR="00500209">
        <w:t xml:space="preserve">e </w:t>
      </w:r>
      <w:r w:rsidR="00500209" w:rsidRPr="008F2610">
        <w:t>meilleur algorithme</w:t>
      </w:r>
      <w:r w:rsidR="00304EA0">
        <w:t xml:space="preserve"> pour chaque variable des vers de terre.</w:t>
      </w:r>
    </w:p>
    <w:tbl>
      <w:tblPr>
        <w:tblW w:w="6200" w:type="dxa"/>
        <w:jc w:val="center"/>
        <w:tblCellMar>
          <w:left w:w="70" w:type="dxa"/>
          <w:right w:w="70" w:type="dxa"/>
        </w:tblCellMar>
        <w:tblLook w:val="04A0" w:firstRow="1" w:lastRow="0" w:firstColumn="1" w:lastColumn="0" w:noHBand="0" w:noVBand="1"/>
      </w:tblPr>
      <w:tblGrid>
        <w:gridCol w:w="1380"/>
        <w:gridCol w:w="2240"/>
        <w:gridCol w:w="860"/>
        <w:gridCol w:w="1720"/>
      </w:tblGrid>
      <w:tr w:rsidR="00BA080E" w:rsidRPr="00BA080E" w14:paraId="05841D4D" w14:textId="77777777" w:rsidTr="00BA080E">
        <w:trPr>
          <w:trHeight w:val="384"/>
          <w:jc w:val="center"/>
        </w:trPr>
        <w:tc>
          <w:tcPr>
            <w:tcW w:w="1380" w:type="dxa"/>
            <w:tcBorders>
              <w:top w:val="single" w:sz="4" w:space="0" w:color="auto"/>
              <w:left w:val="nil"/>
              <w:bottom w:val="nil"/>
              <w:right w:val="nil"/>
            </w:tcBorders>
            <w:shd w:val="clear" w:color="auto" w:fill="auto"/>
            <w:noWrap/>
            <w:vAlign w:val="center"/>
            <w:hideMark/>
          </w:tcPr>
          <w:p w14:paraId="38F4C9B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Algorithms</w:t>
            </w:r>
          </w:p>
        </w:tc>
        <w:tc>
          <w:tcPr>
            <w:tcW w:w="2240" w:type="dxa"/>
            <w:tcBorders>
              <w:top w:val="single" w:sz="4" w:space="0" w:color="auto"/>
              <w:left w:val="nil"/>
              <w:bottom w:val="nil"/>
              <w:right w:val="nil"/>
            </w:tcBorders>
            <w:shd w:val="clear" w:color="auto" w:fill="auto"/>
            <w:vAlign w:val="center"/>
            <w:hideMark/>
          </w:tcPr>
          <w:p w14:paraId="21EC4701"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esponse variables</w:t>
            </w:r>
          </w:p>
        </w:tc>
        <w:tc>
          <w:tcPr>
            <w:tcW w:w="860" w:type="dxa"/>
            <w:tcBorders>
              <w:top w:val="single" w:sz="4" w:space="0" w:color="auto"/>
              <w:left w:val="nil"/>
              <w:bottom w:val="single" w:sz="4" w:space="0" w:color="auto"/>
              <w:right w:val="nil"/>
            </w:tcBorders>
            <w:shd w:val="clear" w:color="auto" w:fill="auto"/>
            <w:noWrap/>
            <w:vAlign w:val="center"/>
            <w:hideMark/>
          </w:tcPr>
          <w:p w14:paraId="006CC80F"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²</w:t>
            </w:r>
          </w:p>
        </w:tc>
        <w:tc>
          <w:tcPr>
            <w:tcW w:w="1720" w:type="dxa"/>
            <w:tcBorders>
              <w:top w:val="single" w:sz="4" w:space="0" w:color="auto"/>
              <w:left w:val="nil"/>
              <w:bottom w:val="single" w:sz="4" w:space="0" w:color="auto"/>
              <w:right w:val="nil"/>
            </w:tcBorders>
            <w:shd w:val="clear" w:color="auto" w:fill="auto"/>
            <w:noWrap/>
            <w:vAlign w:val="center"/>
            <w:hideMark/>
          </w:tcPr>
          <w:p w14:paraId="6843A0F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MSE</w:t>
            </w:r>
          </w:p>
        </w:tc>
      </w:tr>
      <w:tr w:rsidR="00BA080E" w:rsidRPr="00BA080E" w14:paraId="09203D5C" w14:textId="77777777" w:rsidTr="00BA080E">
        <w:trPr>
          <w:trHeight w:val="312"/>
          <w:jc w:val="center"/>
        </w:trPr>
        <w:tc>
          <w:tcPr>
            <w:tcW w:w="1380" w:type="dxa"/>
            <w:tcBorders>
              <w:top w:val="single" w:sz="4" w:space="0" w:color="auto"/>
              <w:left w:val="nil"/>
              <w:bottom w:val="nil"/>
              <w:right w:val="nil"/>
            </w:tcBorders>
            <w:shd w:val="clear" w:color="auto" w:fill="auto"/>
            <w:noWrap/>
            <w:vAlign w:val="center"/>
            <w:hideMark/>
          </w:tcPr>
          <w:p w14:paraId="3864B690"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single" w:sz="4" w:space="0" w:color="auto"/>
              <w:left w:val="nil"/>
              <w:bottom w:val="nil"/>
              <w:right w:val="nil"/>
            </w:tcBorders>
            <w:shd w:val="clear" w:color="auto" w:fill="auto"/>
            <w:noWrap/>
            <w:vAlign w:val="center"/>
            <w:hideMark/>
          </w:tcPr>
          <w:p w14:paraId="310E0868"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0ABC96DF" w14:textId="5D6CFBDD" w:rsidR="00BA080E" w:rsidRPr="00BA080E" w:rsidRDefault="00C25F30" w:rsidP="00BA080E">
            <w:pPr>
              <w:spacing w:after="0" w:line="240" w:lineRule="auto"/>
              <w:jc w:val="center"/>
              <w:rPr>
                <w:rFonts w:ascii="Calibri" w:eastAsia="Times New Roman" w:hAnsi="Calibri" w:cs="Calibri"/>
                <w:color w:val="000000"/>
                <w:kern w:val="0"/>
                <w:szCs w:val="24"/>
                <w:lang w:eastAsia="fr-FR"/>
                <w14:ligatures w14:val="none"/>
              </w:rPr>
            </w:pPr>
            <w:proofErr w:type="gramStart"/>
            <w:r>
              <w:rPr>
                <w:rFonts w:ascii="Calibri" w:eastAsia="Times New Roman" w:hAnsi="Calibri" w:cs="Calibri"/>
                <w:color w:val="000000"/>
                <w:kern w:val="0"/>
                <w:szCs w:val="24"/>
                <w:lang w:eastAsia="fr-FR"/>
                <w14:ligatures w14:val="none"/>
              </w:rPr>
              <w:t>a</w:t>
            </w:r>
            <w:r w:rsidR="00BA080E" w:rsidRPr="00BA080E">
              <w:rPr>
                <w:rFonts w:ascii="Calibri" w:eastAsia="Times New Roman" w:hAnsi="Calibri" w:cs="Calibri"/>
                <w:color w:val="000000"/>
                <w:kern w:val="0"/>
                <w:szCs w:val="24"/>
                <w:lang w:eastAsia="fr-FR"/>
                <w14:ligatures w14:val="none"/>
              </w:rPr>
              <w:t>bundance</w:t>
            </w:r>
            <w:proofErr w:type="gramEnd"/>
          </w:p>
        </w:tc>
        <w:tc>
          <w:tcPr>
            <w:tcW w:w="860" w:type="dxa"/>
            <w:tcBorders>
              <w:top w:val="nil"/>
              <w:left w:val="nil"/>
              <w:bottom w:val="nil"/>
              <w:right w:val="nil"/>
            </w:tcBorders>
            <w:shd w:val="clear" w:color="auto" w:fill="auto"/>
            <w:noWrap/>
            <w:vAlign w:val="center"/>
            <w:hideMark/>
          </w:tcPr>
          <w:p w14:paraId="7FF49358"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2</w:t>
            </w:r>
          </w:p>
        </w:tc>
        <w:tc>
          <w:tcPr>
            <w:tcW w:w="1720" w:type="dxa"/>
            <w:tcBorders>
              <w:top w:val="nil"/>
              <w:left w:val="nil"/>
              <w:bottom w:val="nil"/>
              <w:right w:val="nil"/>
            </w:tcBorders>
            <w:shd w:val="clear" w:color="auto" w:fill="auto"/>
            <w:noWrap/>
            <w:vAlign w:val="center"/>
            <w:hideMark/>
          </w:tcPr>
          <w:p w14:paraId="64C588D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34.57</w:t>
            </w:r>
          </w:p>
        </w:tc>
      </w:tr>
      <w:tr w:rsidR="00BA080E" w:rsidRPr="00BA080E" w14:paraId="53532E0A"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4DEB94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AM</w:t>
            </w:r>
          </w:p>
        </w:tc>
        <w:tc>
          <w:tcPr>
            <w:tcW w:w="2240" w:type="dxa"/>
            <w:vMerge/>
            <w:tcBorders>
              <w:top w:val="single" w:sz="4" w:space="0" w:color="auto"/>
              <w:left w:val="nil"/>
              <w:bottom w:val="nil"/>
              <w:right w:val="nil"/>
            </w:tcBorders>
            <w:vAlign w:val="center"/>
            <w:hideMark/>
          </w:tcPr>
          <w:p w14:paraId="5F77B8BB"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EF6BE25"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6</w:t>
            </w:r>
          </w:p>
        </w:tc>
        <w:tc>
          <w:tcPr>
            <w:tcW w:w="1720" w:type="dxa"/>
            <w:tcBorders>
              <w:top w:val="nil"/>
              <w:left w:val="nil"/>
              <w:bottom w:val="nil"/>
              <w:right w:val="nil"/>
            </w:tcBorders>
            <w:shd w:val="clear" w:color="auto" w:fill="auto"/>
            <w:noWrap/>
            <w:vAlign w:val="center"/>
            <w:hideMark/>
          </w:tcPr>
          <w:p w14:paraId="2AE94D9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33.06</w:t>
            </w:r>
          </w:p>
        </w:tc>
      </w:tr>
      <w:tr w:rsidR="00BA080E" w:rsidRPr="00BA080E" w14:paraId="3C17C51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91A23B4"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single" w:sz="4" w:space="0" w:color="auto"/>
              <w:left w:val="nil"/>
              <w:bottom w:val="nil"/>
              <w:right w:val="nil"/>
            </w:tcBorders>
            <w:vAlign w:val="center"/>
            <w:hideMark/>
          </w:tcPr>
          <w:p w14:paraId="3AD883B6"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1F41B65C"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36FDA7B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25.20</w:t>
            </w:r>
          </w:p>
        </w:tc>
      </w:tr>
      <w:tr w:rsidR="00BA080E" w:rsidRPr="00BA080E" w14:paraId="7F12CD0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6F1B4C3"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single" w:sz="4" w:space="0" w:color="auto"/>
              <w:left w:val="nil"/>
              <w:bottom w:val="nil"/>
              <w:right w:val="nil"/>
            </w:tcBorders>
            <w:vAlign w:val="center"/>
            <w:hideMark/>
          </w:tcPr>
          <w:p w14:paraId="31B084C4"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BE22AA5"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0E8AD4C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5.30</w:t>
            </w:r>
          </w:p>
        </w:tc>
      </w:tr>
      <w:tr w:rsidR="00BA080E" w:rsidRPr="00BA080E" w14:paraId="15F4668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0F4FAE54"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single" w:sz="4" w:space="0" w:color="auto"/>
              <w:left w:val="nil"/>
              <w:bottom w:val="nil"/>
              <w:right w:val="nil"/>
            </w:tcBorders>
            <w:vAlign w:val="center"/>
            <w:hideMark/>
          </w:tcPr>
          <w:p w14:paraId="7EDF95DE"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2855F2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31A1598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8.94</w:t>
            </w:r>
          </w:p>
        </w:tc>
      </w:tr>
      <w:tr w:rsidR="00BA080E" w:rsidRPr="00BA080E" w14:paraId="4E063097"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5C0D7A9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C24EC3E"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7F87C3E3"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1672D29B"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BA080E" w14:paraId="775A1F1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E82F81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nil"/>
              <w:right w:val="nil"/>
            </w:tcBorders>
            <w:shd w:val="clear" w:color="auto" w:fill="auto"/>
            <w:noWrap/>
            <w:vAlign w:val="center"/>
            <w:hideMark/>
          </w:tcPr>
          <w:p w14:paraId="55ABBFF0"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6175092F" w14:textId="4F7196C3" w:rsidR="00BA080E" w:rsidRPr="00BA080E" w:rsidRDefault="00C25F30" w:rsidP="00BA080E">
            <w:pPr>
              <w:spacing w:after="0" w:line="240" w:lineRule="auto"/>
              <w:jc w:val="center"/>
              <w:rPr>
                <w:rFonts w:ascii="Calibri" w:eastAsia="Times New Roman" w:hAnsi="Calibri" w:cs="Calibri"/>
                <w:color w:val="000000"/>
                <w:kern w:val="0"/>
                <w:szCs w:val="24"/>
                <w:lang w:eastAsia="fr-FR"/>
                <w14:ligatures w14:val="none"/>
              </w:rPr>
            </w:pPr>
            <w:proofErr w:type="gramStart"/>
            <w:r>
              <w:rPr>
                <w:rFonts w:ascii="Calibri" w:eastAsia="Times New Roman" w:hAnsi="Calibri" w:cs="Calibri"/>
                <w:color w:val="000000"/>
                <w:kern w:val="0"/>
                <w:szCs w:val="24"/>
                <w:lang w:eastAsia="fr-FR"/>
                <w14:ligatures w14:val="none"/>
              </w:rPr>
              <w:t>b</w:t>
            </w:r>
            <w:r w:rsidR="00BA080E" w:rsidRPr="00BA080E">
              <w:rPr>
                <w:rFonts w:ascii="Calibri" w:eastAsia="Times New Roman" w:hAnsi="Calibri" w:cs="Calibri"/>
                <w:color w:val="000000"/>
                <w:kern w:val="0"/>
                <w:szCs w:val="24"/>
                <w:lang w:eastAsia="fr-FR"/>
                <w14:ligatures w14:val="none"/>
              </w:rPr>
              <w:t>iomass</w:t>
            </w:r>
            <w:proofErr w:type="gramEnd"/>
          </w:p>
        </w:tc>
        <w:tc>
          <w:tcPr>
            <w:tcW w:w="860" w:type="dxa"/>
            <w:tcBorders>
              <w:top w:val="nil"/>
              <w:left w:val="nil"/>
              <w:bottom w:val="nil"/>
              <w:right w:val="nil"/>
            </w:tcBorders>
            <w:shd w:val="clear" w:color="auto" w:fill="auto"/>
            <w:noWrap/>
            <w:vAlign w:val="center"/>
            <w:hideMark/>
          </w:tcPr>
          <w:p w14:paraId="61EE470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3</w:t>
            </w:r>
          </w:p>
        </w:tc>
        <w:tc>
          <w:tcPr>
            <w:tcW w:w="1720" w:type="dxa"/>
            <w:tcBorders>
              <w:top w:val="nil"/>
              <w:left w:val="nil"/>
              <w:bottom w:val="nil"/>
              <w:right w:val="nil"/>
            </w:tcBorders>
            <w:shd w:val="clear" w:color="auto" w:fill="auto"/>
            <w:noWrap/>
            <w:vAlign w:val="center"/>
            <w:hideMark/>
          </w:tcPr>
          <w:p w14:paraId="0D28F560"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69</w:t>
            </w:r>
          </w:p>
        </w:tc>
      </w:tr>
      <w:tr w:rsidR="00BA080E" w:rsidRPr="00BA080E" w14:paraId="6286E6E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66BC0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AM</w:t>
            </w:r>
          </w:p>
        </w:tc>
        <w:tc>
          <w:tcPr>
            <w:tcW w:w="2240" w:type="dxa"/>
            <w:vMerge/>
            <w:tcBorders>
              <w:top w:val="nil"/>
              <w:left w:val="nil"/>
              <w:bottom w:val="nil"/>
              <w:right w:val="nil"/>
            </w:tcBorders>
            <w:vAlign w:val="center"/>
            <w:hideMark/>
          </w:tcPr>
          <w:p w14:paraId="1B48EF5B"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813251D"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4</w:t>
            </w:r>
          </w:p>
        </w:tc>
        <w:tc>
          <w:tcPr>
            <w:tcW w:w="1720" w:type="dxa"/>
            <w:tcBorders>
              <w:top w:val="nil"/>
              <w:left w:val="nil"/>
              <w:bottom w:val="nil"/>
              <w:right w:val="nil"/>
            </w:tcBorders>
            <w:shd w:val="clear" w:color="auto" w:fill="auto"/>
            <w:noWrap/>
            <w:vAlign w:val="center"/>
            <w:hideMark/>
          </w:tcPr>
          <w:p w14:paraId="7183A61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50</w:t>
            </w:r>
          </w:p>
        </w:tc>
      </w:tr>
      <w:tr w:rsidR="00BA080E" w:rsidRPr="00BA080E" w14:paraId="500584B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C54977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nil"/>
              <w:right w:val="nil"/>
            </w:tcBorders>
            <w:vAlign w:val="center"/>
            <w:hideMark/>
          </w:tcPr>
          <w:p w14:paraId="04437385"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AB36D4A"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40747DA9"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8.76</w:t>
            </w:r>
          </w:p>
        </w:tc>
      </w:tr>
      <w:tr w:rsidR="00BA080E" w:rsidRPr="00BA080E" w14:paraId="26715C56"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EC0ABBA"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nil"/>
              <w:left w:val="nil"/>
              <w:bottom w:val="nil"/>
              <w:right w:val="nil"/>
            </w:tcBorders>
            <w:vAlign w:val="center"/>
            <w:hideMark/>
          </w:tcPr>
          <w:p w14:paraId="40890391"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35ABB66"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2</w:t>
            </w:r>
          </w:p>
        </w:tc>
        <w:tc>
          <w:tcPr>
            <w:tcW w:w="1720" w:type="dxa"/>
            <w:tcBorders>
              <w:top w:val="nil"/>
              <w:left w:val="nil"/>
              <w:bottom w:val="nil"/>
              <w:right w:val="nil"/>
            </w:tcBorders>
            <w:shd w:val="clear" w:color="auto" w:fill="auto"/>
            <w:noWrap/>
            <w:vAlign w:val="center"/>
            <w:hideMark/>
          </w:tcPr>
          <w:p w14:paraId="2AD41D36"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9.30</w:t>
            </w:r>
          </w:p>
        </w:tc>
      </w:tr>
      <w:tr w:rsidR="00BA080E" w:rsidRPr="00BA080E" w14:paraId="0A492F0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5F0202A"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nil"/>
              <w:left w:val="nil"/>
              <w:bottom w:val="nil"/>
              <w:right w:val="nil"/>
            </w:tcBorders>
            <w:vAlign w:val="center"/>
            <w:hideMark/>
          </w:tcPr>
          <w:p w14:paraId="480ECBB1"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7AA9165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7</w:t>
            </w:r>
          </w:p>
        </w:tc>
        <w:tc>
          <w:tcPr>
            <w:tcW w:w="1720" w:type="dxa"/>
            <w:tcBorders>
              <w:top w:val="nil"/>
              <w:left w:val="nil"/>
              <w:bottom w:val="nil"/>
              <w:right w:val="nil"/>
            </w:tcBorders>
            <w:shd w:val="clear" w:color="auto" w:fill="auto"/>
            <w:noWrap/>
            <w:vAlign w:val="center"/>
            <w:hideMark/>
          </w:tcPr>
          <w:p w14:paraId="43CC28E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50</w:t>
            </w:r>
          </w:p>
        </w:tc>
      </w:tr>
      <w:tr w:rsidR="00BA080E" w:rsidRPr="00BA080E" w14:paraId="6AA81243"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349D2F74"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D3232CF"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59D3F57B"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337D580F"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BA080E" w14:paraId="3F23B44C"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4CD173D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single" w:sz="4" w:space="0" w:color="000000"/>
              <w:right w:val="nil"/>
            </w:tcBorders>
            <w:shd w:val="clear" w:color="auto" w:fill="auto"/>
            <w:noWrap/>
            <w:vAlign w:val="center"/>
            <w:hideMark/>
          </w:tcPr>
          <w:p w14:paraId="1DB1F8B8"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1D80DDE0" w14:textId="6EB2EE17" w:rsidR="00E50FEF" w:rsidRDefault="00E50FEF" w:rsidP="00BA080E">
            <w:pPr>
              <w:spacing w:after="0" w:line="240" w:lineRule="auto"/>
              <w:jc w:val="center"/>
              <w:rPr>
                <w:rFonts w:ascii="Calibri" w:eastAsia="Times New Roman" w:hAnsi="Calibri" w:cs="Calibri"/>
                <w:color w:val="000000"/>
                <w:kern w:val="0"/>
                <w:szCs w:val="24"/>
                <w:lang w:eastAsia="fr-FR"/>
                <w14:ligatures w14:val="none"/>
              </w:rPr>
            </w:pPr>
            <w:proofErr w:type="gramStart"/>
            <w:r>
              <w:rPr>
                <w:rFonts w:ascii="Calibri" w:eastAsia="Times New Roman" w:hAnsi="Calibri" w:cs="Calibri"/>
                <w:color w:val="000000"/>
                <w:kern w:val="0"/>
                <w:szCs w:val="24"/>
                <w:lang w:eastAsia="fr-FR"/>
                <w14:ligatures w14:val="none"/>
              </w:rPr>
              <w:t>t</w:t>
            </w:r>
            <w:r w:rsidRPr="00E50FEF">
              <w:rPr>
                <w:rFonts w:ascii="Calibri" w:eastAsia="Times New Roman" w:hAnsi="Calibri" w:cs="Calibri"/>
                <w:color w:val="000000"/>
                <w:kern w:val="0"/>
                <w:szCs w:val="24"/>
                <w:lang w:eastAsia="fr-FR"/>
                <w14:ligatures w14:val="none"/>
              </w:rPr>
              <w:t>axonomic</w:t>
            </w:r>
            <w:proofErr w:type="gramEnd"/>
            <w:r>
              <w:rPr>
                <w:rFonts w:ascii="Calibri" w:eastAsia="Times New Roman" w:hAnsi="Calibri" w:cs="Calibri"/>
                <w:color w:val="000000"/>
                <w:kern w:val="0"/>
                <w:szCs w:val="24"/>
                <w:lang w:eastAsia="fr-FR"/>
                <w14:ligatures w14:val="none"/>
              </w:rPr>
              <w:t xml:space="preserve"> </w:t>
            </w:r>
          </w:p>
          <w:p w14:paraId="1A57228E" w14:textId="0CCECED0" w:rsidR="00BA080E" w:rsidRPr="00BA080E" w:rsidRDefault="00E50FEF" w:rsidP="00BA080E">
            <w:pPr>
              <w:spacing w:after="0" w:line="240" w:lineRule="auto"/>
              <w:jc w:val="center"/>
              <w:rPr>
                <w:rFonts w:ascii="Calibri" w:eastAsia="Times New Roman" w:hAnsi="Calibri" w:cs="Calibri"/>
                <w:color w:val="000000"/>
                <w:kern w:val="0"/>
                <w:szCs w:val="24"/>
                <w:lang w:eastAsia="fr-FR"/>
                <w14:ligatures w14:val="none"/>
              </w:rPr>
            </w:pPr>
            <w:proofErr w:type="gramStart"/>
            <w:r>
              <w:rPr>
                <w:rFonts w:ascii="Calibri" w:eastAsia="Times New Roman" w:hAnsi="Calibri" w:cs="Calibri"/>
                <w:color w:val="000000"/>
                <w:kern w:val="0"/>
                <w:szCs w:val="24"/>
                <w:lang w:eastAsia="fr-FR"/>
                <w14:ligatures w14:val="none"/>
              </w:rPr>
              <w:t>r</w:t>
            </w:r>
            <w:r w:rsidR="00BA080E" w:rsidRPr="00BA080E">
              <w:rPr>
                <w:rFonts w:ascii="Calibri" w:eastAsia="Times New Roman" w:hAnsi="Calibri" w:cs="Calibri"/>
                <w:color w:val="000000"/>
                <w:kern w:val="0"/>
                <w:szCs w:val="24"/>
                <w:lang w:eastAsia="fr-FR"/>
                <w14:ligatures w14:val="none"/>
              </w:rPr>
              <w:t>ichness</w:t>
            </w:r>
            <w:proofErr w:type="gramEnd"/>
          </w:p>
        </w:tc>
        <w:tc>
          <w:tcPr>
            <w:tcW w:w="860" w:type="dxa"/>
            <w:tcBorders>
              <w:top w:val="nil"/>
              <w:left w:val="nil"/>
              <w:bottom w:val="nil"/>
              <w:right w:val="nil"/>
            </w:tcBorders>
            <w:shd w:val="clear" w:color="auto" w:fill="auto"/>
            <w:noWrap/>
            <w:vAlign w:val="center"/>
            <w:hideMark/>
          </w:tcPr>
          <w:p w14:paraId="1BD574A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6</w:t>
            </w:r>
          </w:p>
        </w:tc>
        <w:tc>
          <w:tcPr>
            <w:tcW w:w="1720" w:type="dxa"/>
            <w:tcBorders>
              <w:top w:val="nil"/>
              <w:left w:val="nil"/>
              <w:bottom w:val="nil"/>
              <w:right w:val="nil"/>
            </w:tcBorders>
            <w:shd w:val="clear" w:color="auto" w:fill="auto"/>
            <w:noWrap/>
            <w:vAlign w:val="center"/>
            <w:hideMark/>
          </w:tcPr>
          <w:p w14:paraId="66EA21E8"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18</w:t>
            </w:r>
          </w:p>
        </w:tc>
      </w:tr>
      <w:tr w:rsidR="00BA080E" w:rsidRPr="00BA080E" w14:paraId="4B87254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C89A7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AM</w:t>
            </w:r>
          </w:p>
        </w:tc>
        <w:tc>
          <w:tcPr>
            <w:tcW w:w="2240" w:type="dxa"/>
            <w:vMerge/>
            <w:tcBorders>
              <w:top w:val="nil"/>
              <w:left w:val="nil"/>
              <w:bottom w:val="single" w:sz="4" w:space="0" w:color="000000"/>
              <w:right w:val="nil"/>
            </w:tcBorders>
            <w:vAlign w:val="center"/>
            <w:hideMark/>
          </w:tcPr>
          <w:p w14:paraId="45DB367A"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5C5BF5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4</w:t>
            </w:r>
          </w:p>
        </w:tc>
        <w:tc>
          <w:tcPr>
            <w:tcW w:w="1720" w:type="dxa"/>
            <w:tcBorders>
              <w:top w:val="nil"/>
              <w:left w:val="nil"/>
              <w:bottom w:val="nil"/>
              <w:right w:val="nil"/>
            </w:tcBorders>
            <w:shd w:val="clear" w:color="auto" w:fill="auto"/>
            <w:noWrap/>
            <w:vAlign w:val="center"/>
            <w:hideMark/>
          </w:tcPr>
          <w:p w14:paraId="0E4A17F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04</w:t>
            </w:r>
          </w:p>
        </w:tc>
      </w:tr>
      <w:tr w:rsidR="00BA080E" w:rsidRPr="00BA080E" w14:paraId="4549299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1AAD922C"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single" w:sz="4" w:space="0" w:color="000000"/>
              <w:right w:val="nil"/>
            </w:tcBorders>
            <w:vAlign w:val="center"/>
            <w:hideMark/>
          </w:tcPr>
          <w:p w14:paraId="0FCD6E1D"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70616FD"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FACDA8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1.75</w:t>
            </w:r>
          </w:p>
        </w:tc>
      </w:tr>
      <w:tr w:rsidR="00BA080E" w:rsidRPr="00BA080E" w14:paraId="6DB2671E"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22CE566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nil"/>
              <w:left w:val="nil"/>
              <w:bottom w:val="single" w:sz="4" w:space="0" w:color="000000"/>
              <w:right w:val="nil"/>
            </w:tcBorders>
            <w:vAlign w:val="center"/>
            <w:hideMark/>
          </w:tcPr>
          <w:p w14:paraId="60D6B777"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849339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B4CD5CA"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1.75</w:t>
            </w:r>
          </w:p>
        </w:tc>
      </w:tr>
      <w:tr w:rsidR="00BA080E" w:rsidRPr="00BA080E" w14:paraId="5545B25C" w14:textId="77777777" w:rsidTr="00BA080E">
        <w:trPr>
          <w:trHeight w:val="312"/>
          <w:jc w:val="center"/>
        </w:trPr>
        <w:tc>
          <w:tcPr>
            <w:tcW w:w="1380" w:type="dxa"/>
            <w:tcBorders>
              <w:top w:val="nil"/>
              <w:left w:val="nil"/>
              <w:bottom w:val="single" w:sz="4" w:space="0" w:color="auto"/>
              <w:right w:val="nil"/>
            </w:tcBorders>
            <w:shd w:val="clear" w:color="auto" w:fill="auto"/>
            <w:noWrap/>
            <w:vAlign w:val="center"/>
            <w:hideMark/>
          </w:tcPr>
          <w:p w14:paraId="702AE7B3"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nil"/>
              <w:left w:val="nil"/>
              <w:bottom w:val="single" w:sz="4" w:space="0" w:color="000000"/>
              <w:right w:val="nil"/>
            </w:tcBorders>
            <w:vAlign w:val="center"/>
            <w:hideMark/>
          </w:tcPr>
          <w:p w14:paraId="3907BD55"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single" w:sz="4" w:space="0" w:color="auto"/>
              <w:right w:val="nil"/>
            </w:tcBorders>
            <w:shd w:val="clear" w:color="auto" w:fill="auto"/>
            <w:noWrap/>
            <w:vAlign w:val="center"/>
            <w:hideMark/>
          </w:tcPr>
          <w:p w14:paraId="78F730B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0</w:t>
            </w:r>
          </w:p>
        </w:tc>
        <w:tc>
          <w:tcPr>
            <w:tcW w:w="1720" w:type="dxa"/>
            <w:tcBorders>
              <w:top w:val="nil"/>
              <w:left w:val="nil"/>
              <w:bottom w:val="single" w:sz="4" w:space="0" w:color="auto"/>
              <w:right w:val="nil"/>
            </w:tcBorders>
            <w:shd w:val="clear" w:color="auto" w:fill="auto"/>
            <w:noWrap/>
            <w:vAlign w:val="center"/>
            <w:hideMark/>
          </w:tcPr>
          <w:p w14:paraId="3E15616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16</w:t>
            </w:r>
          </w:p>
        </w:tc>
      </w:tr>
    </w:tbl>
    <w:p w14:paraId="3CA8DFBB" w14:textId="77777777" w:rsidR="00D67A41" w:rsidRDefault="00D67A41" w:rsidP="00D67A41">
      <w:pPr>
        <w:jc w:val="left"/>
      </w:pPr>
    </w:p>
    <w:p w14:paraId="4154F395" w14:textId="52AB0E29" w:rsidR="007517F0" w:rsidRDefault="008D49F4" w:rsidP="00F31F7F">
      <w:pPr>
        <w:jc w:val="center"/>
      </w:pPr>
      <w:r>
        <w:rPr>
          <w:noProof/>
        </w:rPr>
        <w:drawing>
          <wp:inline distT="0" distB="0" distL="0" distR="0" wp14:anchorId="2E8CF7E2" wp14:editId="45C682D1">
            <wp:extent cx="5972810" cy="2559685"/>
            <wp:effectExtent l="0" t="0" r="8890" b="0"/>
            <wp:docPr id="110761361" name="Image 33" descr="Une image contenant texte, capture d’écran,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1361" name="Image 33" descr="Une image contenant texte, capture d’écran, ligne, diagramme&#10;&#10;Description générée automatiquemen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2810" cy="2559685"/>
                    </a:xfrm>
                    <a:prstGeom prst="rect">
                      <a:avLst/>
                    </a:prstGeom>
                    <a:noFill/>
                    <a:ln>
                      <a:noFill/>
                    </a:ln>
                  </pic:spPr>
                </pic:pic>
              </a:graphicData>
            </a:graphic>
          </wp:inline>
        </w:drawing>
      </w:r>
    </w:p>
    <w:p w14:paraId="0954B203" w14:textId="2191E931" w:rsidR="00CF4B19" w:rsidRPr="00A82E16" w:rsidRDefault="00CF4B19" w:rsidP="00FF6E47">
      <w:pPr>
        <w:pStyle w:val="Heading4"/>
      </w:pPr>
      <w:bookmarkStart w:id="3" w:name="_Hlk166664690"/>
      <w:r w:rsidRPr="00FF6E47">
        <w:lastRenderedPageBreak/>
        <w:t>Fig</w:t>
      </w:r>
      <w:r>
        <w:rPr>
          <w:b/>
          <w:bCs/>
        </w:rPr>
        <w:t xml:space="preserve">. </w:t>
      </w:r>
      <w:r w:rsidR="008C3C13">
        <w:rPr>
          <w:b/>
          <w:bCs/>
        </w:rPr>
        <w:t>3</w:t>
      </w:r>
      <w:r w:rsidRPr="00C52A2D">
        <w:rPr>
          <w:b/>
          <w:bCs/>
        </w:rPr>
        <w:t> :</w:t>
      </w:r>
      <w:r w:rsidRPr="00C52A2D">
        <w:t xml:space="preserve"> </w:t>
      </w:r>
      <w:r w:rsidRPr="001457A4">
        <w:t>Prédiction sur le jeu de donnée validation avec le</w:t>
      </w:r>
      <w:r w:rsidR="00D174EE">
        <w:t>s</w:t>
      </w:r>
      <w:r w:rsidRPr="001457A4">
        <w:t xml:space="preserve"> meilleur</w:t>
      </w:r>
      <w:r w:rsidR="00D174EE">
        <w:t>s</w:t>
      </w:r>
      <w:r w:rsidRPr="001457A4">
        <w:t xml:space="preserve"> algorithme</w:t>
      </w:r>
      <w:r w:rsidR="00D174EE">
        <w:t>s</w:t>
      </w:r>
      <w:r w:rsidRPr="001457A4">
        <w:t xml:space="preserve"> pour, (</w:t>
      </w:r>
      <w:r w:rsidR="00892FE4">
        <w:t>a</w:t>
      </w:r>
      <w:r w:rsidRPr="001457A4">
        <w:t>) abondance totale (</w:t>
      </w:r>
      <w:r w:rsidR="00353B99">
        <w:t xml:space="preserve">RF ; </w:t>
      </w:r>
      <w:r w:rsidRPr="001457A4">
        <w:t>ind/m²), (</w:t>
      </w:r>
      <w:r w:rsidR="00892FE4">
        <w:t>b</w:t>
      </w:r>
      <w:r w:rsidRPr="001457A4">
        <w:t>) biomasse totale (</w:t>
      </w:r>
      <w:r w:rsidR="00353B99">
        <w:t xml:space="preserve">RF ; </w:t>
      </w:r>
      <w:r w:rsidRPr="001457A4">
        <w:t>g/m²), et (</w:t>
      </w:r>
      <w:r w:rsidR="00892FE4">
        <w:t>c</w:t>
      </w:r>
      <w:r w:rsidRPr="001457A4">
        <w:t>) richesse taxonomique totale (</w:t>
      </w:r>
      <w:r w:rsidR="00353B99">
        <w:t xml:space="preserve">GBM ; </w:t>
      </w:r>
      <w:r w:rsidR="00FE6267">
        <w:t>nombre de taxons dans la parcelle</w:t>
      </w:r>
      <w:r w:rsidRPr="001457A4">
        <w:t>). L'axe X indique l</w:t>
      </w:r>
      <w:r w:rsidR="009353F3">
        <w:t>es</w:t>
      </w:r>
      <w:r w:rsidRPr="001457A4">
        <w:t xml:space="preserve"> valeur</w:t>
      </w:r>
      <w:r w:rsidR="009353F3">
        <w:t>s</w:t>
      </w:r>
      <w:r w:rsidRPr="001457A4">
        <w:t xml:space="preserve"> observée</w:t>
      </w:r>
      <w:r w:rsidR="009353F3">
        <w:t>s</w:t>
      </w:r>
      <w:r w:rsidRPr="001457A4">
        <w:t xml:space="preserve"> et l'axe Y l</w:t>
      </w:r>
      <w:r w:rsidR="009353F3">
        <w:t>es</w:t>
      </w:r>
      <w:r w:rsidRPr="001457A4">
        <w:t xml:space="preserve"> valeu</w:t>
      </w:r>
      <w:r w:rsidR="009353F3">
        <w:t>rs</w:t>
      </w:r>
      <w:r w:rsidRPr="001457A4">
        <w:t xml:space="preserve"> prédite</w:t>
      </w:r>
      <w:r w:rsidR="009353F3">
        <w:t>s</w:t>
      </w:r>
      <w:r w:rsidRPr="001457A4">
        <w:t>. La ligne rouge représente la régression linéaire (tendance) entre les valeurs observées et prédites et la bande</w:t>
      </w:r>
      <w:r w:rsidR="00CF7ED7">
        <w:t xml:space="preserve"> grise</w:t>
      </w:r>
      <w:r w:rsidRPr="001457A4">
        <w:t xml:space="preserve"> indique l’intervalle de confiance autour de la ligne de régression</w:t>
      </w:r>
      <w:bookmarkEnd w:id="3"/>
      <w:r w:rsidRPr="001457A4">
        <w:t>.</w:t>
      </w:r>
    </w:p>
    <w:p w14:paraId="6FB4E226" w14:textId="77777777" w:rsidR="00CF4B19" w:rsidRPr="00553F94" w:rsidRDefault="00CF4B19" w:rsidP="00CF4B19">
      <w:pPr>
        <w:jc w:val="left"/>
      </w:pPr>
    </w:p>
    <w:p w14:paraId="6734E69D" w14:textId="273FB88F" w:rsidR="00A532D6" w:rsidRPr="00F81BC6" w:rsidRDefault="00146223" w:rsidP="0037320E">
      <w:pPr>
        <w:pStyle w:val="Heading2"/>
        <w:rPr>
          <w:rFonts w:cs="Times New Roman"/>
        </w:rPr>
      </w:pPr>
      <w:commentRangeStart w:id="4"/>
      <w:r w:rsidRPr="00F81BC6">
        <w:rPr>
          <w:rFonts w:cs="Times New Roman"/>
        </w:rPr>
        <w:t xml:space="preserve">Contribution </w:t>
      </w:r>
      <w:r w:rsidR="00A532D6" w:rsidRPr="00F81BC6">
        <w:rPr>
          <w:rFonts w:cs="Times New Roman"/>
        </w:rPr>
        <w:t>des variables</w:t>
      </w:r>
      <w:r w:rsidR="00C747D2" w:rsidRPr="00F81BC6">
        <w:rPr>
          <w:rFonts w:cs="Times New Roman"/>
        </w:rPr>
        <w:t xml:space="preserve"> aux </w:t>
      </w:r>
      <w:r w:rsidR="007A04D9" w:rsidRPr="00F81BC6">
        <w:rPr>
          <w:rFonts w:cs="Times New Roman"/>
        </w:rPr>
        <w:t>modèles</w:t>
      </w:r>
      <w:r w:rsidR="00C747D2" w:rsidRPr="00F81BC6">
        <w:rPr>
          <w:rFonts w:cs="Times New Roman"/>
        </w:rPr>
        <w:t xml:space="preserve"> de </w:t>
      </w:r>
      <w:r w:rsidR="0060172A" w:rsidRPr="00F81BC6">
        <w:rPr>
          <w:rFonts w:cs="Times New Roman"/>
        </w:rPr>
        <w:t>prédictions</w:t>
      </w:r>
      <w:commentRangeEnd w:id="4"/>
      <w:r w:rsidR="00D04FD4">
        <w:rPr>
          <w:rStyle w:val="CommentReference"/>
          <w:rFonts w:eastAsiaTheme="minorHAnsi" w:cstheme="minorBidi"/>
          <w:b w:val="0"/>
          <w:color w:val="auto"/>
        </w:rPr>
        <w:commentReference w:id="4"/>
      </w:r>
    </w:p>
    <w:p w14:paraId="302D5E8D" w14:textId="26BDDAE6" w:rsidR="00737311" w:rsidRDefault="00FF7768" w:rsidP="00B815B4">
      <w:r>
        <w:t xml:space="preserve">La </w:t>
      </w:r>
      <w:r w:rsidR="00150BBB">
        <w:t xml:space="preserve">variable </w:t>
      </w:r>
      <w:r w:rsidR="00412803">
        <w:t xml:space="preserve">la plus importante </w:t>
      </w:r>
      <w:r w:rsidR="00150BBB">
        <w:t>lors de l’ajustement des modèles de prédiction était l’occupation du sol (CLC</w:t>
      </w:r>
      <w:r w:rsidR="00521B7D">
        <w:t xml:space="preserve"> ; </w:t>
      </w:r>
      <w:r w:rsidR="00D0725A">
        <w:t xml:space="preserve">Fig. </w:t>
      </w:r>
      <w:r w:rsidR="001835D2">
        <w:t>4</w:t>
      </w:r>
      <w:r w:rsidR="00D0725A">
        <w:t xml:space="preserve">). </w:t>
      </w:r>
      <w:r w:rsidR="00E92180">
        <w:t xml:space="preserve">Lorsque </w:t>
      </w:r>
      <w:r w:rsidR="007862DA">
        <w:t xml:space="preserve">l’occupation du sol était </w:t>
      </w:r>
      <w:r w:rsidR="00EC732B">
        <w:t>permutée</w:t>
      </w:r>
      <w:r w:rsidR="00FF3AFC">
        <w:t>, la RMSE d</w:t>
      </w:r>
      <w:r w:rsidR="00963440">
        <w:t>u modèle de l’abondance aug</w:t>
      </w:r>
      <w:r w:rsidR="00E154CD">
        <w:t>mentait</w:t>
      </w:r>
      <w:r w:rsidR="0068093E">
        <w:t xml:space="preserve"> en moyenne</w:t>
      </w:r>
      <w:r w:rsidR="00E154CD">
        <w:t xml:space="preserve"> d</w:t>
      </w:r>
      <w:r w:rsidR="00A029F6">
        <w:t>e 1.68 ind</w:t>
      </w:r>
      <w:r w:rsidR="0043082F">
        <w:t>./m², de 1.45 g/m²</w:t>
      </w:r>
      <w:r w:rsidR="00B85D93">
        <w:t xml:space="preserve"> pour la biomasse</w:t>
      </w:r>
      <w:r w:rsidR="0043082F">
        <w:t xml:space="preserve"> et de </w:t>
      </w:r>
      <w:r w:rsidR="00FF1E1C">
        <w:t>1.78 espèce par parcelle</w:t>
      </w:r>
      <w:r w:rsidR="00B85D93">
        <w:t xml:space="preserve"> pour la richesse des vers de terre</w:t>
      </w:r>
      <w:r w:rsidR="00FF3AFC">
        <w:t>.</w:t>
      </w:r>
      <w:r w:rsidR="00FF1E1C">
        <w:t xml:space="preserve"> </w:t>
      </w:r>
      <w:r w:rsidR="004F5A2E">
        <w:t>Après l’</w:t>
      </w:r>
      <w:r w:rsidR="00D87109">
        <w:t>occupation</w:t>
      </w:r>
      <w:r w:rsidR="004F5A2E">
        <w:t xml:space="preserve"> du sol, </w:t>
      </w:r>
      <w:r w:rsidR="00AB5EE7">
        <w:t>les variables spatiales</w:t>
      </w:r>
      <w:r w:rsidR="00F03952">
        <w:t xml:space="preserve"> étai</w:t>
      </w:r>
      <w:r w:rsidR="00D87109">
        <w:t>en</w:t>
      </w:r>
      <w:r w:rsidR="00F03952">
        <w:t>t les</w:t>
      </w:r>
      <w:r w:rsidR="0068093E">
        <w:t xml:space="preserve"> plus</w:t>
      </w:r>
      <w:r w:rsidR="00D87109">
        <w:t xml:space="preserve"> important</w:t>
      </w:r>
      <w:r w:rsidR="00DB57C6">
        <w:t>es</w:t>
      </w:r>
      <w:r w:rsidR="00D87109">
        <w:t xml:space="preserve"> pour la prédiction des vers de terre</w:t>
      </w:r>
      <w:r w:rsidR="00370EBE">
        <w:t xml:space="preserve"> notamment avec la longitude qui</w:t>
      </w:r>
      <w:r w:rsidR="000C6F6B">
        <w:t xml:space="preserve"> </w:t>
      </w:r>
      <w:r w:rsidR="0094645A" w:rsidRPr="0094645A">
        <w:t xml:space="preserve">entraînait </w:t>
      </w:r>
      <w:r w:rsidR="000C6F6B">
        <w:t>une augmentation</w:t>
      </w:r>
      <w:r w:rsidR="00AB5EE7">
        <w:t xml:space="preserve"> moyenne</w:t>
      </w:r>
      <w:r w:rsidR="000C6F6B">
        <w:t xml:space="preserve"> de la RMSE de</w:t>
      </w:r>
      <w:r w:rsidR="00CD6568">
        <w:t xml:space="preserve"> 1.63 espèce par parcelle</w:t>
      </w:r>
      <w:r w:rsidR="00AB5EE7">
        <w:t>.</w:t>
      </w:r>
      <w:r w:rsidR="000C6F6B">
        <w:t xml:space="preserve"> </w:t>
      </w:r>
      <w:r w:rsidR="00D4669E">
        <w:t xml:space="preserve">Pour les variables climatiques, c’est la précipitation annuelle qui avait plus importance sur les vers de terre. </w:t>
      </w:r>
      <w:r w:rsidR="001350EC">
        <w:t>Les deux variables du sol les plus influents sur les vers de terre était</w:t>
      </w:r>
      <w:r w:rsidR="00A62DC4">
        <w:t xml:space="preserve"> respectivement </w:t>
      </w:r>
      <w:r w:rsidR="0030467C">
        <w:t xml:space="preserve">le </w:t>
      </w:r>
      <w:r w:rsidR="0012533C">
        <w:t>CaCO₃</w:t>
      </w:r>
      <w:r w:rsidR="0030467C">
        <w:t xml:space="preserve"> </w:t>
      </w:r>
      <w:r w:rsidR="00A62DC4">
        <w:t xml:space="preserve">et l’azote (N). </w:t>
      </w:r>
      <w:r w:rsidR="004747DB">
        <w:t xml:space="preserve">De plus, le CaCO₃ </w:t>
      </w:r>
      <w:r w:rsidR="0030467C">
        <w:t xml:space="preserve">s’est révélé être </w:t>
      </w:r>
      <w:r w:rsidR="004747DB">
        <w:t xml:space="preserve">plus </w:t>
      </w:r>
      <w:r w:rsidR="0030467C">
        <w:t xml:space="preserve">influent sur </w:t>
      </w:r>
      <w:r w:rsidR="00C01E86">
        <w:t>la richesse et l’abondance totale</w:t>
      </w:r>
      <w:r w:rsidR="0033107E">
        <w:t xml:space="preserve"> comparée à la biomasse</w:t>
      </w:r>
      <w:r w:rsidR="00D056B7">
        <w:t xml:space="preserve">. </w:t>
      </w:r>
    </w:p>
    <w:p w14:paraId="7F58833D" w14:textId="1CF0EE95" w:rsidR="00B815B4" w:rsidRDefault="00B815B4" w:rsidP="00737311">
      <w:pPr>
        <w:jc w:val="center"/>
      </w:pPr>
      <w:r>
        <w:rPr>
          <w:noProof/>
        </w:rPr>
        <w:drawing>
          <wp:inline distT="0" distB="0" distL="0" distR="0" wp14:anchorId="2063DC75" wp14:editId="346EFA53">
            <wp:extent cx="5947410" cy="3657600"/>
            <wp:effectExtent l="0" t="0" r="0" b="0"/>
            <wp:docPr id="1568583918" name="Image 3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83918" name="Image 31" descr="Une image contenant texte, capture d’écran, diagramme, nombre&#10;&#10;Description générée automatiquem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7410" cy="3657600"/>
                    </a:xfrm>
                    <a:prstGeom prst="rect">
                      <a:avLst/>
                    </a:prstGeom>
                    <a:noFill/>
                    <a:ln>
                      <a:noFill/>
                    </a:ln>
                  </pic:spPr>
                </pic:pic>
              </a:graphicData>
            </a:graphic>
          </wp:inline>
        </w:drawing>
      </w:r>
    </w:p>
    <w:p w14:paraId="2EE481B9" w14:textId="5BF91BBB" w:rsidR="00CF4B19" w:rsidRDefault="00CF4B19" w:rsidP="00BF1C74">
      <w:pPr>
        <w:pStyle w:val="Heading4"/>
      </w:pPr>
      <w:r>
        <w:rPr>
          <w:b/>
          <w:bCs/>
        </w:rPr>
        <w:lastRenderedPageBreak/>
        <w:t xml:space="preserve">Fig. </w:t>
      </w:r>
      <w:r w:rsidR="001835D2">
        <w:rPr>
          <w:b/>
          <w:bCs/>
        </w:rPr>
        <w:t>4</w:t>
      </w:r>
      <w:r w:rsidRPr="00C52A2D">
        <w:rPr>
          <w:b/>
          <w:bCs/>
        </w:rPr>
        <w:t> :</w:t>
      </w:r>
      <w:r w:rsidRPr="00C52A2D">
        <w:t xml:space="preserve"> </w:t>
      </w:r>
      <w:r w:rsidR="00E43701">
        <w:t>Importance</w:t>
      </w:r>
      <w:r w:rsidRPr="00CF4B19">
        <w:t xml:space="preserve"> des variables </w:t>
      </w:r>
      <w:r w:rsidR="008C1BDA">
        <w:t>explicatives</w:t>
      </w:r>
      <w:r w:rsidRPr="00CF4B19">
        <w:t xml:space="preserve"> environnementales aux prédictions de l’abondance totale, de la biomasse totale et de la richesse taxonomique totale </w:t>
      </w:r>
      <w:r w:rsidR="008C1BDA">
        <w:t xml:space="preserve">des </w:t>
      </w:r>
      <w:r w:rsidRPr="00CF4B19">
        <w:t>vers de terre.</w:t>
      </w:r>
    </w:p>
    <w:p w14:paraId="596FF391" w14:textId="77777777" w:rsidR="00BF1C74" w:rsidRPr="00BF1C74" w:rsidRDefault="00BF1C74" w:rsidP="00BF1C74"/>
    <w:p w14:paraId="5D0D8622" w14:textId="13F7F536" w:rsidR="006E6048" w:rsidRPr="00F81BC6" w:rsidRDefault="006E6048" w:rsidP="0037320E">
      <w:pPr>
        <w:pStyle w:val="Heading2"/>
        <w:rPr>
          <w:rFonts w:cs="Times New Roman"/>
        </w:rPr>
      </w:pPr>
      <w:r w:rsidRPr="00F81BC6">
        <w:rPr>
          <w:rFonts w:cs="Times New Roman"/>
        </w:rPr>
        <w:t>Effets des vari</w:t>
      </w:r>
      <w:r w:rsidR="0079390C" w:rsidRPr="00F81BC6">
        <w:rPr>
          <w:rFonts w:cs="Times New Roman"/>
        </w:rPr>
        <w:t>abl</w:t>
      </w:r>
      <w:r w:rsidR="000E71BE" w:rsidRPr="00F81BC6">
        <w:rPr>
          <w:rFonts w:cs="Times New Roman"/>
        </w:rPr>
        <w:t>es</w:t>
      </w:r>
      <w:r w:rsidRPr="00F81BC6">
        <w:rPr>
          <w:rFonts w:cs="Times New Roman"/>
        </w:rPr>
        <w:t xml:space="preserve"> sur les vers de terre</w:t>
      </w:r>
    </w:p>
    <w:p w14:paraId="6F7BA268" w14:textId="7413B051" w:rsidR="00932228" w:rsidRDefault="00A5670E" w:rsidP="00F71613">
      <w:r>
        <w:t>Les analyses</w:t>
      </w:r>
      <w:r w:rsidR="00F71613">
        <w:t xml:space="preserve"> des effet</w:t>
      </w:r>
      <w:r w:rsidR="00162507">
        <w:t>s</w:t>
      </w:r>
      <w:r w:rsidR="00F71613">
        <w:t xml:space="preserve"> </w:t>
      </w:r>
      <w:r w:rsidR="00106368" w:rsidRPr="00106368">
        <w:t xml:space="preserve">locales </w:t>
      </w:r>
      <w:r w:rsidR="00F71613">
        <w:t>accumulés (« A</w:t>
      </w:r>
      <w:r w:rsidR="00F71613" w:rsidRPr="00F71613">
        <w:t xml:space="preserve">ccumulated </w:t>
      </w:r>
      <w:r w:rsidR="00F71613">
        <w:t>L</w:t>
      </w:r>
      <w:r w:rsidR="00F71613" w:rsidRPr="00F71613">
        <w:t xml:space="preserve">ocal </w:t>
      </w:r>
      <w:r w:rsidR="00F71613">
        <w:t>E</w:t>
      </w:r>
      <w:r w:rsidR="00F71613" w:rsidRPr="00F71613">
        <w:t>ffects</w:t>
      </w:r>
      <w:r w:rsidR="00F71613">
        <w:t> »</w:t>
      </w:r>
      <w:r w:rsidR="00F71613" w:rsidRPr="00F71613">
        <w:t xml:space="preserve"> (ALE)</w:t>
      </w:r>
      <w:r w:rsidR="00F71613">
        <w:t>) montre</w:t>
      </w:r>
      <w:r w:rsidR="001627F0">
        <w:t xml:space="preserve">nt que </w:t>
      </w:r>
      <w:r w:rsidR="00F71613">
        <w:t xml:space="preserve">l’occupation du sol </w:t>
      </w:r>
      <w:r w:rsidR="00F4287D">
        <w:t>avait</w:t>
      </w:r>
      <w:r w:rsidR="00F71613">
        <w:t xml:space="preserve"> des effets </w:t>
      </w:r>
      <w:r w:rsidR="001627F0">
        <w:t>mixtes</w:t>
      </w:r>
      <w:r w:rsidR="00F71613">
        <w:t xml:space="preserve"> sur la communauté des vers de terre. Les effets ALE </w:t>
      </w:r>
      <w:r w:rsidR="00966470" w:rsidRPr="00966470">
        <w:t xml:space="preserve">décrivent comment les </w:t>
      </w:r>
      <w:r w:rsidR="008E3012">
        <w:t xml:space="preserve">variables explicatives </w:t>
      </w:r>
      <w:r w:rsidR="00966470" w:rsidRPr="00966470">
        <w:t xml:space="preserve">influencent en moyenne la prédiction d'un modèle d'apprentissage </w:t>
      </w:r>
      <w:r w:rsidR="008E3012" w:rsidRPr="00966470">
        <w:t>automatique</w:t>
      </w:r>
      <w:r w:rsidR="008E3012">
        <w:t xml:space="preserve">. Autrement dit, les effets </w:t>
      </w:r>
      <w:r w:rsidR="00966470" w:rsidRPr="00966470">
        <w:t>ALE montre</w:t>
      </w:r>
      <w:r w:rsidR="00300464">
        <w:t>nt</w:t>
      </w:r>
      <w:r w:rsidR="00966470" w:rsidRPr="00966470">
        <w:t xml:space="preserve"> comment la prédiction change localement, lorsque les </w:t>
      </w:r>
      <w:r w:rsidR="00A773CB">
        <w:t xml:space="preserve">variables </w:t>
      </w:r>
      <w:r w:rsidR="00966470" w:rsidRPr="00966470">
        <w:t>varie</w:t>
      </w:r>
      <w:r w:rsidR="00A773CB">
        <w:t>nt</w:t>
      </w:r>
      <w:r w:rsidR="00966470" w:rsidRPr="00966470">
        <w:t xml:space="preserve">. </w:t>
      </w:r>
      <w:r w:rsidR="00F71613">
        <w:t>En effet, les parcell</w:t>
      </w:r>
      <w:r w:rsidR="00A773CB">
        <w:t>es en prairie</w:t>
      </w:r>
      <w:r w:rsidR="003D726D">
        <w:t xml:space="preserve"> (</w:t>
      </w:r>
      <w:r w:rsidR="009C1C3F">
        <w:t>Nag et Pmo)</w:t>
      </w:r>
      <w:r w:rsidR="00A773CB">
        <w:t xml:space="preserve"> </w:t>
      </w:r>
      <w:r w:rsidR="003D726D">
        <w:t>avaient</w:t>
      </w:r>
      <w:r w:rsidR="00A773CB">
        <w:t xml:space="preserve"> </w:t>
      </w:r>
      <w:r w:rsidR="009C1C3F">
        <w:t>des abondances plus élevées</w:t>
      </w:r>
      <w:r w:rsidR="003D726D">
        <w:t xml:space="preserve"> et permettait d’augmenter la prédiction</w:t>
      </w:r>
      <w:r w:rsidR="0049470F">
        <w:t xml:space="preserve"> moyenne</w:t>
      </w:r>
      <w:r w:rsidR="009C1C3F">
        <w:t xml:space="preserve"> de</w:t>
      </w:r>
      <w:r w:rsidR="007724BD">
        <w:t xml:space="preserve"> l’abondance</w:t>
      </w:r>
      <w:r w:rsidR="003D726D">
        <w:t xml:space="preserve"> de </w:t>
      </w:r>
      <w:r w:rsidR="00F64288">
        <w:t>80</w:t>
      </w:r>
      <w:r w:rsidR="003D726D">
        <w:t xml:space="preserve"> ind./m². De même</w:t>
      </w:r>
      <w:r w:rsidR="00BD559F">
        <w:t>,</w:t>
      </w:r>
      <w:r w:rsidR="003D726D">
        <w:t xml:space="preserve"> les parcelles en espaces verts urbain</w:t>
      </w:r>
      <w:r w:rsidR="00BD559F">
        <w:t>s</w:t>
      </w:r>
      <w:r w:rsidR="003D726D">
        <w:t xml:space="preserve"> (G</w:t>
      </w:r>
      <w:r w:rsidR="009C1C3F">
        <w:t>ua</w:t>
      </w:r>
      <w:r w:rsidR="003D726D">
        <w:t>)</w:t>
      </w:r>
      <w:r w:rsidR="009C1C3F">
        <w:t xml:space="preserve"> </w:t>
      </w:r>
      <w:r w:rsidR="009B19FE">
        <w:t>augmentaient</w:t>
      </w:r>
      <w:r w:rsidR="009C1C3F">
        <w:t xml:space="preserve"> </w:t>
      </w:r>
      <w:r w:rsidR="009743E4">
        <w:t xml:space="preserve">en moyenne </w:t>
      </w:r>
      <w:r w:rsidR="009B19FE">
        <w:t>les</w:t>
      </w:r>
      <w:r w:rsidR="009C1C3F">
        <w:t xml:space="preserve"> prédictions</w:t>
      </w:r>
      <w:r w:rsidR="009743E4">
        <w:t xml:space="preserve"> </w:t>
      </w:r>
      <w:r w:rsidR="00382D56">
        <w:t>de</w:t>
      </w:r>
      <w:r w:rsidR="009C1C3F">
        <w:t xml:space="preserve"> </w:t>
      </w:r>
      <w:r w:rsidR="00382D56">
        <w:t>l</w:t>
      </w:r>
      <w:r w:rsidR="009C1C3F">
        <w:t xml:space="preserve">’abondance de 50 ind./m². </w:t>
      </w:r>
      <w:r w:rsidR="00DC2B59">
        <w:t>L</w:t>
      </w:r>
      <w:r w:rsidR="00905B77">
        <w:t xml:space="preserve">es parcelles en Nag, Pmo et Gua avaient </w:t>
      </w:r>
      <w:r w:rsidR="00A55834">
        <w:t xml:space="preserve">environ </w:t>
      </w:r>
      <w:r w:rsidR="00905B77">
        <w:t xml:space="preserve">une </w:t>
      </w:r>
      <w:r w:rsidR="00A55834">
        <w:t xml:space="preserve">ou deux </w:t>
      </w:r>
      <w:r w:rsidR="00905B77">
        <w:t>espèce</w:t>
      </w:r>
      <w:r w:rsidR="00A55834">
        <w:t>s</w:t>
      </w:r>
      <w:r w:rsidR="00905B77">
        <w:t xml:space="preserve"> de plus que </w:t>
      </w:r>
      <w:r w:rsidR="003177D2">
        <w:t>les autres occupations</w:t>
      </w:r>
      <w:r w:rsidR="00905B77">
        <w:t xml:space="preserve"> de sol. </w:t>
      </w:r>
      <w:r w:rsidR="009C1C3F">
        <w:t>Les effets ALE montre</w:t>
      </w:r>
      <w:r w:rsidR="000930F1">
        <w:t>nt</w:t>
      </w:r>
      <w:r w:rsidR="009C1C3F">
        <w:t xml:space="preserve"> </w:t>
      </w:r>
      <w:r w:rsidR="00715276">
        <w:t xml:space="preserve">aussi </w:t>
      </w:r>
      <w:r w:rsidR="009C1C3F">
        <w:t>que les parcelles en vigne (</w:t>
      </w:r>
      <w:r w:rsidR="004A5B3F">
        <w:t>Viny</w:t>
      </w:r>
      <w:r w:rsidR="009C1C3F">
        <w:t>), en forêt</w:t>
      </w:r>
      <w:r w:rsidR="004A5B3F">
        <w:t xml:space="preserve"> (For)</w:t>
      </w:r>
      <w:r w:rsidR="009C1C3F">
        <w:t xml:space="preserve"> et en culture annuelle (</w:t>
      </w:r>
      <w:r w:rsidR="004A5B3F">
        <w:t>Nial</w:t>
      </w:r>
      <w:r w:rsidR="009C1C3F">
        <w:t xml:space="preserve">) </w:t>
      </w:r>
      <w:r w:rsidR="00715276">
        <w:t xml:space="preserve">étaient les occupations de sol qui </w:t>
      </w:r>
      <w:r w:rsidR="00134A56" w:rsidRPr="00134A56">
        <w:t xml:space="preserve">entraînaient </w:t>
      </w:r>
      <w:r w:rsidR="007A35AD">
        <w:t>les plus faibles abondances</w:t>
      </w:r>
      <w:r w:rsidR="00715276">
        <w:t>.</w:t>
      </w:r>
      <w:r w:rsidR="009C1C3F">
        <w:t xml:space="preserve"> </w:t>
      </w:r>
      <w:r w:rsidR="007A35AD">
        <w:t xml:space="preserve">En ce qui concerne la biomasse, </w:t>
      </w:r>
      <w:r w:rsidR="003177D2">
        <w:t>seules les prairies</w:t>
      </w:r>
      <w:r w:rsidR="007A35AD">
        <w:t xml:space="preserve"> permettaient d’augmenter le poids moyen des vers de terre</w:t>
      </w:r>
      <w:r w:rsidR="00905B77">
        <w:t>.</w:t>
      </w:r>
      <w:r w:rsidR="001627F0">
        <w:t xml:space="preserve"> </w:t>
      </w:r>
    </w:p>
    <w:p w14:paraId="7E6C0E32" w14:textId="7B6894D8" w:rsidR="008D1AD0" w:rsidRDefault="008D1AD0" w:rsidP="00F71613">
      <w:r>
        <w:t>Les variables spatiales exerçaient une forte influence sur les vers de terre. Cette influence ét</w:t>
      </w:r>
      <w:r w:rsidR="001A278A">
        <w:t>ait</w:t>
      </w:r>
      <w:r>
        <w:t xml:space="preserve"> mieux </w:t>
      </w:r>
      <w:r w:rsidR="008C79F8">
        <w:t>représentée</w:t>
      </w:r>
      <w:r>
        <w:t xml:space="preserve"> par la longitude. </w:t>
      </w:r>
      <w:r w:rsidR="00063175" w:rsidRPr="00063175">
        <w:t>De l'Ouest vers l'Est, l'abondance et la richesse ont diminué, avec une baisse d'environ 50 individus/m² et une espèce de moins respectivement</w:t>
      </w:r>
      <w:r w:rsidR="00125F44">
        <w:t>.</w:t>
      </w:r>
      <w:r w:rsidR="00125F44" w:rsidRPr="00125F44">
        <w:t xml:space="preserve"> </w:t>
      </w:r>
      <w:r w:rsidR="0060511A">
        <w:t xml:space="preserve">Cependant, la biomasse variait faiblement entre l’Ouest et l’Est de la France. </w:t>
      </w:r>
      <w:r w:rsidR="0087245B" w:rsidRPr="0087245B">
        <w:t>L'augmentation de la latitude n'a pas influencé l'abondance</w:t>
      </w:r>
      <w:r w:rsidR="0060511A">
        <w:t xml:space="preserve"> totale</w:t>
      </w:r>
      <w:r w:rsidR="0087245B" w:rsidRPr="0087245B">
        <w:t xml:space="preserve"> entre 43°N et 46°N, puis celle-ci a diminué entre 46°N et 47,5°N avant d'augmenter au-delà de cette dernière latitude.</w:t>
      </w:r>
      <w:r w:rsidR="0060511A">
        <w:t xml:space="preserve"> </w:t>
      </w:r>
    </w:p>
    <w:p w14:paraId="12C4D501" w14:textId="4B936889" w:rsidR="00F71613" w:rsidRDefault="007C3BE1" w:rsidP="00A5670E">
      <w:r>
        <w:t>En ce qui concerne l’effet des variables climatiques, l</w:t>
      </w:r>
      <w:r w:rsidR="00B81C8E">
        <w:t>es</w:t>
      </w:r>
      <w:r>
        <w:t xml:space="preserve"> prédiction</w:t>
      </w:r>
      <w:r w:rsidR="00B81C8E">
        <w:t>s</w:t>
      </w:r>
      <w:r>
        <w:t xml:space="preserve"> </w:t>
      </w:r>
      <w:r w:rsidR="00B81C8E">
        <w:t xml:space="preserve">de l’abondance et </w:t>
      </w:r>
      <w:r>
        <w:t>de la biomasse</w:t>
      </w:r>
      <w:r w:rsidR="00B81C8E">
        <w:t xml:space="preserve"> totale</w:t>
      </w:r>
      <w:r>
        <w:t xml:space="preserve"> </w:t>
      </w:r>
      <w:r w:rsidR="00B81C8E">
        <w:t xml:space="preserve">ont </w:t>
      </w:r>
      <w:r w:rsidR="00A87EF1">
        <w:t>augmenté</w:t>
      </w:r>
      <w:r w:rsidR="00B81C8E">
        <w:t xml:space="preserve"> en dessous de 700 </w:t>
      </w:r>
      <w:r w:rsidR="00552FAB">
        <w:t>mm</w:t>
      </w:r>
      <w:r w:rsidR="00D03C6B">
        <w:t>/</w:t>
      </w:r>
      <w:r w:rsidR="0084735B">
        <w:t>an</w:t>
      </w:r>
      <w:r w:rsidR="00D03C6B">
        <w:rPr>
          <w:vertAlign w:val="superscript"/>
        </w:rPr>
        <w:t xml:space="preserve"> </w:t>
      </w:r>
      <w:r w:rsidR="00B81C8E">
        <w:t xml:space="preserve">de précipitation annuelle, mais </w:t>
      </w:r>
      <w:r w:rsidR="00880AA6">
        <w:t>reste</w:t>
      </w:r>
      <w:r w:rsidR="00696EA1">
        <w:t xml:space="preserve"> stable</w:t>
      </w:r>
      <w:r w:rsidR="00B81C8E">
        <w:t xml:space="preserve"> au-dessus de ce seuil.</w:t>
      </w:r>
      <w:r w:rsidR="000629DB">
        <w:t xml:space="preserve"> </w:t>
      </w:r>
      <w:r w:rsidR="00691DC4" w:rsidRPr="00691DC4">
        <w:t xml:space="preserve">La </w:t>
      </w:r>
      <w:r w:rsidR="00EC424E">
        <w:t>biomass</w:t>
      </w:r>
      <w:r w:rsidR="00CF6F76">
        <w:t>e</w:t>
      </w:r>
      <w:r w:rsidR="00EC424E">
        <w:t xml:space="preserve"> </w:t>
      </w:r>
      <w:r w:rsidR="00691DC4" w:rsidRPr="00691DC4">
        <w:t xml:space="preserve">des vers de terre a été peu affectée par le rapport entre la variation </w:t>
      </w:r>
      <w:r w:rsidR="00025148">
        <w:t xml:space="preserve">de la </w:t>
      </w:r>
      <w:r w:rsidR="00F257AA">
        <w:t xml:space="preserve">température </w:t>
      </w:r>
      <w:r w:rsidR="00691DC4" w:rsidRPr="00691DC4">
        <w:t>diurne et la variation annuelle</w:t>
      </w:r>
      <w:r w:rsidR="00F257AA">
        <w:t xml:space="preserve"> </w:t>
      </w:r>
      <w:r w:rsidR="00691DC4" w:rsidRPr="00691DC4">
        <w:t>(Isot).</w:t>
      </w:r>
    </w:p>
    <w:p w14:paraId="35520EC8" w14:textId="243D39BF" w:rsidR="00966470" w:rsidRDefault="008E0BD2" w:rsidP="00A5670E">
      <w:r>
        <w:t xml:space="preserve">Pour </w:t>
      </w:r>
      <w:r w:rsidR="007E48BC">
        <w:t xml:space="preserve">les paramètres du sol, l’augmentation du </w:t>
      </w:r>
      <w:r w:rsidR="0012533C">
        <w:t>CaCO₃</w:t>
      </w:r>
      <w:r w:rsidR="007E48BC">
        <w:t xml:space="preserve"> jusqu’à environ 10 </w:t>
      </w:r>
      <w:r w:rsidR="007E48BC" w:rsidRPr="007E48BC">
        <w:t>g·kg</w:t>
      </w:r>
      <w:r w:rsidR="007E48BC" w:rsidRPr="007E48BC">
        <w:rPr>
          <w:vertAlign w:val="superscript"/>
        </w:rPr>
        <w:t>−1</w:t>
      </w:r>
      <w:r w:rsidR="007E48BC">
        <w:t xml:space="preserve"> </w:t>
      </w:r>
      <w:r w:rsidR="002847F4">
        <w:t>entrainait</w:t>
      </w:r>
      <w:r w:rsidR="007E48BC">
        <w:t xml:space="preserve"> </w:t>
      </w:r>
      <w:r w:rsidR="00194E9C">
        <w:t xml:space="preserve">une augmentation </w:t>
      </w:r>
      <w:r w:rsidR="007E48BC">
        <w:t>des prédiction</w:t>
      </w:r>
      <w:r w:rsidR="00194E9C">
        <w:t>s</w:t>
      </w:r>
      <w:r w:rsidR="007E48BC">
        <w:t xml:space="preserve"> de </w:t>
      </w:r>
      <w:r w:rsidR="00194E9C">
        <w:t xml:space="preserve">25 ind./m² pour </w:t>
      </w:r>
      <w:r w:rsidR="007E48BC">
        <w:t>l’abondance et de</w:t>
      </w:r>
      <w:r w:rsidR="00194E9C">
        <w:t xml:space="preserve"> 15 g/m² pour</w:t>
      </w:r>
      <w:r w:rsidR="007E48BC">
        <w:t xml:space="preserve"> la biomasse</w:t>
      </w:r>
      <w:r w:rsidR="00194E9C">
        <w:t xml:space="preserve">. Cependant, le </w:t>
      </w:r>
      <w:r w:rsidR="0012533C">
        <w:t>CaCO₃</w:t>
      </w:r>
      <w:r w:rsidR="006047D3">
        <w:t xml:space="preserve"> </w:t>
      </w:r>
      <w:r w:rsidR="00145807">
        <w:t>au-dessus</w:t>
      </w:r>
      <w:r w:rsidR="00D47CD6">
        <w:t xml:space="preserve"> </w:t>
      </w:r>
      <w:r w:rsidR="006047D3">
        <w:t>de</w:t>
      </w:r>
      <w:r w:rsidR="00D47CD6">
        <w:t xml:space="preserve"> </w:t>
      </w:r>
      <w:r w:rsidR="006047D3">
        <w:t xml:space="preserve">10 </w:t>
      </w:r>
      <w:r w:rsidR="006047D3" w:rsidRPr="007E48BC">
        <w:t>g·kg</w:t>
      </w:r>
      <w:r w:rsidR="006047D3" w:rsidRPr="007E48BC">
        <w:rPr>
          <w:vertAlign w:val="superscript"/>
        </w:rPr>
        <w:t>−1</w:t>
      </w:r>
      <w:r w:rsidR="006047D3">
        <w:t xml:space="preserve"> </w:t>
      </w:r>
      <w:r w:rsidR="00194E9C">
        <w:t xml:space="preserve">conduisait à </w:t>
      </w:r>
      <w:r w:rsidR="00D47CD6">
        <w:t>une diminution des ver</w:t>
      </w:r>
      <w:r w:rsidR="00981A58">
        <w:t>s</w:t>
      </w:r>
      <w:r w:rsidR="00D47CD6">
        <w:t xml:space="preserve"> de</w:t>
      </w:r>
      <w:r w:rsidR="00145807">
        <w:t xml:space="preserve"> terre</w:t>
      </w:r>
      <w:r w:rsidR="002847F4">
        <w:t xml:space="preserve">. </w:t>
      </w:r>
      <w:r w:rsidR="00D20C4E">
        <w:t xml:space="preserve">Le </w:t>
      </w:r>
      <w:r w:rsidR="00D20C4E">
        <w:lastRenderedPageBreak/>
        <w:t xml:space="preserve">phosphore </w:t>
      </w:r>
      <w:r w:rsidR="001C3B36">
        <w:t>dimi</w:t>
      </w:r>
      <w:r w:rsidR="00BF3ABD">
        <w:t>nu</w:t>
      </w:r>
      <w:r w:rsidR="001C3B36">
        <w:t xml:space="preserve">ait faiblement </w:t>
      </w:r>
      <w:r w:rsidR="00D20C4E">
        <w:t>les vers de terre</w:t>
      </w:r>
      <w:r w:rsidR="007808BB">
        <w:t xml:space="preserve">. </w:t>
      </w:r>
      <w:r w:rsidR="00164680">
        <w:t>L’augmentation de l’azote</w:t>
      </w:r>
      <w:r w:rsidR="00516440">
        <w:t xml:space="preserve"> de 2</w:t>
      </w:r>
      <w:r w:rsidR="00BA6DEF">
        <w:t xml:space="preserve"> </w:t>
      </w:r>
      <w:r w:rsidR="00BA6DEF" w:rsidRPr="007E48BC">
        <w:t>g·kg</w:t>
      </w:r>
      <w:r w:rsidR="00BA6DEF" w:rsidRPr="007E48BC">
        <w:rPr>
          <w:vertAlign w:val="superscript"/>
        </w:rPr>
        <w:t>−1</w:t>
      </w:r>
      <w:r w:rsidR="00BA6DEF">
        <w:t xml:space="preserve"> </w:t>
      </w:r>
      <w:r w:rsidR="00467D6A">
        <w:t>entrainait</w:t>
      </w:r>
      <w:r w:rsidR="00164680">
        <w:t xml:space="preserve"> une </w:t>
      </w:r>
      <w:r w:rsidR="00BF3ABD">
        <w:t>augmentions</w:t>
      </w:r>
      <w:r w:rsidR="008F70AF">
        <w:t xml:space="preserve"> de l’abondance</w:t>
      </w:r>
      <w:r w:rsidR="00164680">
        <w:t xml:space="preserve"> de</w:t>
      </w:r>
      <w:r w:rsidR="00D20C4E">
        <w:t xml:space="preserve"> </w:t>
      </w:r>
      <w:r w:rsidR="007821DD">
        <w:t>25 ind.m²</w:t>
      </w:r>
      <w:r w:rsidR="00C65BE1">
        <w:t xml:space="preserve"> et</w:t>
      </w:r>
      <w:r w:rsidR="008F70AF">
        <w:t xml:space="preserve"> de la biomasse de</w:t>
      </w:r>
      <w:r w:rsidR="00C65BE1">
        <w:t xml:space="preserve"> 5 g/m²</w:t>
      </w:r>
      <w:r w:rsidR="003E0D99">
        <w:t xml:space="preserve">. La texture du sol (teneur en argile et en limon) </w:t>
      </w:r>
      <w:r w:rsidR="0089189A">
        <w:t xml:space="preserve">n’a pas influencé les prédictions de l’abondance totale jusqu’à 40 </w:t>
      </w:r>
      <w:r w:rsidR="0089189A" w:rsidRPr="007E48BC">
        <w:t>g·kg</w:t>
      </w:r>
      <w:r w:rsidR="0089189A" w:rsidRPr="007E48BC">
        <w:rPr>
          <w:vertAlign w:val="superscript"/>
        </w:rPr>
        <w:t>−1</w:t>
      </w:r>
      <w:r w:rsidR="0089189A">
        <w:t xml:space="preserve">, niveau auquel l’abondance </w:t>
      </w:r>
      <w:r w:rsidR="00E46137">
        <w:t>a</w:t>
      </w:r>
      <w:r w:rsidR="0089189A">
        <w:t xml:space="preserve"> commenc</w:t>
      </w:r>
      <w:r w:rsidR="005A04A0">
        <w:t>é</w:t>
      </w:r>
      <w:r w:rsidR="0089189A">
        <w:t xml:space="preserve"> à augmenter pour atteindre une hausse moyenne de 45 ind./m². La texture avait peu d’influence sur la biomasse </w:t>
      </w:r>
      <w:r w:rsidR="00D312E7">
        <w:t>totale.</w:t>
      </w:r>
    </w:p>
    <w:p w14:paraId="7215C3CF" w14:textId="77777777" w:rsidR="007E0047" w:rsidRPr="00F81BC6" w:rsidRDefault="007E0047" w:rsidP="007E0047">
      <w:pPr>
        <w:pStyle w:val="Heading2"/>
        <w:rPr>
          <w:rFonts w:cs="Times New Roman"/>
        </w:rPr>
      </w:pPr>
      <w:r w:rsidRPr="00F81BC6">
        <w:rPr>
          <w:rFonts w:cs="Times New Roman"/>
        </w:rPr>
        <w:t>Répartition spatiale des vers de terre à l’échelle de la France</w:t>
      </w:r>
    </w:p>
    <w:p w14:paraId="4805CA6B" w14:textId="2ACA5005" w:rsidR="007E0047" w:rsidRDefault="007E0047" w:rsidP="007E0047">
      <w:r>
        <w:t xml:space="preserve">La fig. </w:t>
      </w:r>
      <w:r w:rsidR="00E67ABA">
        <w:t>5</w:t>
      </w:r>
      <w:r>
        <w:t xml:space="preserve"> montre la répartition spatiale prédite de la communauté des vers de terre en France métropolitaine (hors Corse). L’abondance totale variait de 0 à 530 ind./m² avec une moyenne de 192 ind./m² par parcelle (Fig. </w:t>
      </w:r>
      <w:r w:rsidR="00E67ABA">
        <w:t>5</w:t>
      </w:r>
      <w:r>
        <w:t xml:space="preserve">a). La biomasse moyenne était de 72 g/m² (minimum = 0 et maximum = 196 ; Fig. </w:t>
      </w:r>
      <w:r w:rsidR="00E67ABA">
        <w:t>5</w:t>
      </w:r>
      <w:r>
        <w:t xml:space="preserve">b) alors que la richesse taxonomique totale allait de 0 à 10 avec une moyenne de 5 espèces par parcelle (Fig. </w:t>
      </w:r>
      <w:r w:rsidR="00E67ABA">
        <w:t>5</w:t>
      </w:r>
      <w:r>
        <w:t xml:space="preserve">c). La fig. </w:t>
      </w:r>
      <w:r w:rsidR="00E67ABA">
        <w:t>5</w:t>
      </w:r>
      <w:r>
        <w:t xml:space="preserve">d représente la diversité approximative des vers de terre issus de la superposition de la carte de l’abondance et la carte de la richesse taxonomique. On observe que le sud-est du pays présentait une diversité très faible à faible alors que la partie sud-ouest avait une diversité moyenne. </w:t>
      </w:r>
    </w:p>
    <w:p w14:paraId="21334C35" w14:textId="77777777" w:rsidR="007E0047" w:rsidRDefault="007E0047" w:rsidP="007E0047">
      <w:pPr>
        <w:jc w:val="center"/>
      </w:pPr>
      <w:r>
        <w:rPr>
          <w:noProof/>
        </w:rPr>
        <w:drawing>
          <wp:inline distT="0" distB="0" distL="0" distR="0" wp14:anchorId="7DAD176E" wp14:editId="6E72CA0E">
            <wp:extent cx="5947410" cy="4118610"/>
            <wp:effectExtent l="0" t="0" r="0" b="0"/>
            <wp:docPr id="1107496627" name="Image 32" descr="Une image contenant texte, cart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96627" name="Image 32" descr="Une image contenant texte, carte, diagramme&#10;&#10;Description générée automatiquemen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7410" cy="4118610"/>
                    </a:xfrm>
                    <a:prstGeom prst="rect">
                      <a:avLst/>
                    </a:prstGeom>
                    <a:noFill/>
                    <a:ln>
                      <a:noFill/>
                    </a:ln>
                  </pic:spPr>
                </pic:pic>
              </a:graphicData>
            </a:graphic>
          </wp:inline>
        </w:drawing>
      </w:r>
    </w:p>
    <w:p w14:paraId="47FF3EDB" w14:textId="69ED14D6" w:rsidR="007E0047" w:rsidRDefault="007E0047" w:rsidP="007E0047">
      <w:pPr>
        <w:pStyle w:val="Heading4"/>
      </w:pPr>
      <w:r w:rsidRPr="00FF6E47">
        <w:lastRenderedPageBreak/>
        <w:t xml:space="preserve">Fig. </w:t>
      </w:r>
      <w:r w:rsidR="00E67ABA">
        <w:t>5</w:t>
      </w:r>
      <w:r w:rsidRPr="00FF6E47">
        <w:t xml:space="preserve"> : </w:t>
      </w:r>
      <w:r w:rsidRPr="00C06AE2">
        <w:t>Distribution spatiale prédite de</w:t>
      </w:r>
      <w:r>
        <w:t>,</w:t>
      </w:r>
      <w:r w:rsidRPr="00FF6E47">
        <w:t xml:space="preserve"> (</w:t>
      </w:r>
      <w:r>
        <w:t>a</w:t>
      </w:r>
      <w:r w:rsidRPr="00FF6E47">
        <w:t>) abondance totale (ind</w:t>
      </w:r>
      <w:r>
        <w:t>.</w:t>
      </w:r>
      <w:r w:rsidRPr="00FF6E47">
        <w:t>/m²), (</w:t>
      </w:r>
      <w:r>
        <w:t>b</w:t>
      </w:r>
      <w:r w:rsidRPr="00FF6E47">
        <w:t>) biomasse totale (g/m²), (</w:t>
      </w:r>
      <w:r>
        <w:t>c</w:t>
      </w:r>
      <w:r w:rsidRPr="00FF6E47">
        <w:t>) richesse taxonomique totale (</w:t>
      </w:r>
      <w:r>
        <w:t>nombre de taxons dans la parcelle</w:t>
      </w:r>
      <w:r w:rsidRPr="00FF6E47">
        <w:t>)</w:t>
      </w:r>
      <w:r>
        <w:t xml:space="preserve"> et (d) la diversité approximative de vers de terre.</w:t>
      </w:r>
    </w:p>
    <w:p w14:paraId="58E62F10" w14:textId="77777777" w:rsidR="000E71BE" w:rsidRDefault="000E71BE" w:rsidP="000E71BE"/>
    <w:p w14:paraId="1C1FF349" w14:textId="77777777" w:rsidR="00C55630" w:rsidRPr="00F81BC6" w:rsidRDefault="00C55630" w:rsidP="0037320E">
      <w:pPr>
        <w:pStyle w:val="Heading1"/>
        <w:rPr>
          <w:rFonts w:cs="Times New Roman"/>
        </w:rPr>
      </w:pPr>
      <w:r w:rsidRPr="00F81BC6">
        <w:rPr>
          <w:rFonts w:cs="Times New Roman"/>
        </w:rPr>
        <w:t>Discussion</w:t>
      </w:r>
    </w:p>
    <w:p w14:paraId="4D7E134F" w14:textId="0A7B7396" w:rsidR="002878AB" w:rsidRPr="00676419" w:rsidRDefault="001843F0" w:rsidP="00D86FFE">
      <w:pPr>
        <w:rPr>
          <w:rFonts w:cs="Times New Roman"/>
          <w:szCs w:val="24"/>
        </w:rPr>
      </w:pPr>
      <w:commentRangeStart w:id="5"/>
      <w:del w:id="6" w:author="Kevin Hoeffner" w:date="2024-05-21T12:18:00Z">
        <w:r w:rsidRPr="00F81BC6" w:rsidDel="00C81D7D">
          <w:rPr>
            <w:rFonts w:cs="Times New Roman"/>
          </w:rPr>
          <w:delText>Dans cette étude, nous avons utilisé</w:delText>
        </w:r>
        <w:r w:rsidR="00B96B9F" w:rsidRPr="00F81BC6" w:rsidDel="00C81D7D">
          <w:rPr>
            <w:rFonts w:cs="Times New Roman"/>
          </w:rPr>
          <w:delText xml:space="preserve"> la base de données LandWorm </w:delText>
        </w:r>
        <w:r w:rsidR="00B96B9F" w:rsidRPr="00F81BC6" w:rsidDel="00C81D7D">
          <w:rPr>
            <w:rFonts w:cs="Times New Roman"/>
            <w:szCs w:val="24"/>
          </w:rPr>
          <w:delText>(2023-2026 FRB-MTE-OFB)</w:delText>
        </w:r>
        <w:r w:rsidR="00B96B9F" w:rsidRPr="00F81BC6" w:rsidDel="00C81D7D">
          <w:rPr>
            <w:rFonts w:cs="Times New Roman"/>
          </w:rPr>
          <w:delText xml:space="preserve">, qui comprend les communautés de vers de terre à travers la France métropolitaine dans des conditions variées d'utilisation des sols </w:delText>
        </w:r>
        <w:r w:rsidRPr="00F81BC6" w:rsidDel="00C81D7D">
          <w:rPr>
            <w:rFonts w:cs="Times New Roman"/>
          </w:rPr>
          <w:delText xml:space="preserve">pour prédire </w:delText>
        </w:r>
        <w:r w:rsidR="00C00155" w:rsidRPr="00F81BC6" w:rsidDel="00C81D7D">
          <w:rPr>
            <w:rFonts w:cs="Times New Roman"/>
          </w:rPr>
          <w:delText xml:space="preserve">l’abondance totale, la biomasse totale et la richesse taxonomique totale </w:delText>
        </w:r>
        <w:r w:rsidR="00493782" w:rsidRPr="00F81BC6" w:rsidDel="00C81D7D">
          <w:rPr>
            <w:rFonts w:cs="Times New Roman"/>
          </w:rPr>
          <w:delText>des vers de terre</w:delText>
        </w:r>
        <w:r w:rsidRPr="00F81BC6" w:rsidDel="00C81D7D">
          <w:rPr>
            <w:rFonts w:cs="Times New Roman"/>
          </w:rPr>
          <w:delText xml:space="preserve">. </w:delText>
        </w:r>
        <w:r w:rsidR="00AD02BC" w:rsidRPr="00F81BC6" w:rsidDel="00C81D7D">
          <w:rPr>
            <w:rFonts w:cs="Times New Roman"/>
          </w:rPr>
          <w:delText>N</w:delText>
        </w:r>
        <w:r w:rsidR="00AB244F" w:rsidRPr="00F81BC6" w:rsidDel="00C81D7D">
          <w:rPr>
            <w:rFonts w:cs="Times New Roman"/>
          </w:rPr>
          <w:delText xml:space="preserve">ous avons </w:delText>
        </w:r>
        <w:r w:rsidR="00AD02BC" w:rsidRPr="00F81BC6" w:rsidDel="00C81D7D">
          <w:rPr>
            <w:rFonts w:cs="Times New Roman"/>
          </w:rPr>
          <w:delText>utilisé</w:delText>
        </w:r>
        <w:r w:rsidR="00AB244F" w:rsidRPr="00F81BC6" w:rsidDel="00C81D7D">
          <w:rPr>
            <w:rFonts w:cs="Times New Roman"/>
          </w:rPr>
          <w:delText xml:space="preserve"> plusieurs algorithmes </w:delText>
        </w:r>
        <w:r w:rsidR="004759E6" w:rsidRPr="00F81BC6" w:rsidDel="00C81D7D">
          <w:rPr>
            <w:rFonts w:cs="Times New Roman"/>
          </w:rPr>
          <w:delText>SDM</w:delText>
        </w:r>
        <w:r w:rsidR="00BC15EB" w:rsidRPr="00F81BC6" w:rsidDel="00C81D7D">
          <w:rPr>
            <w:rFonts w:cs="Times New Roman"/>
          </w:rPr>
          <w:delText>s</w:delText>
        </w:r>
        <w:r w:rsidR="004759E6" w:rsidRPr="00F81BC6" w:rsidDel="00C81D7D">
          <w:rPr>
            <w:rFonts w:cs="Times New Roman"/>
          </w:rPr>
          <w:delText xml:space="preserve"> </w:delText>
        </w:r>
        <w:r w:rsidR="00AB244F" w:rsidRPr="00F81BC6" w:rsidDel="00C81D7D">
          <w:rPr>
            <w:rFonts w:cs="Times New Roman"/>
          </w:rPr>
          <w:delText>pour comparer le</w:delText>
        </w:r>
        <w:r w:rsidR="00BF5A1F" w:rsidDel="00C81D7D">
          <w:rPr>
            <w:rFonts w:cs="Times New Roman"/>
          </w:rPr>
          <w:delText>ur</w:delText>
        </w:r>
        <w:r w:rsidR="00AC673E" w:rsidDel="00C81D7D">
          <w:rPr>
            <w:rFonts w:cs="Times New Roman"/>
          </w:rPr>
          <w:delText>s</w:delText>
        </w:r>
        <w:r w:rsidR="00AB244F" w:rsidRPr="00F81BC6" w:rsidDel="00C81D7D">
          <w:rPr>
            <w:rFonts w:cs="Times New Roman"/>
          </w:rPr>
          <w:delText xml:space="preserve"> performances et sélectionner le modèle le plus performant pour </w:delText>
        </w:r>
        <w:r w:rsidR="009F5CDC" w:rsidDel="00C81D7D">
          <w:rPr>
            <w:rFonts w:cs="Times New Roman"/>
          </w:rPr>
          <w:delText>prédire</w:delText>
        </w:r>
        <w:r w:rsidR="00AB244F" w:rsidRPr="00F81BC6" w:rsidDel="00C81D7D">
          <w:rPr>
            <w:rFonts w:cs="Times New Roman"/>
          </w:rPr>
          <w:delText xml:space="preserve"> la répartition spatiale des vers de terre.</w:delText>
        </w:r>
        <w:r w:rsidR="00AD02BC" w:rsidRPr="00F81BC6" w:rsidDel="00C81D7D">
          <w:rPr>
            <w:rFonts w:cs="Times New Roman"/>
          </w:rPr>
          <w:delText xml:space="preserve"> </w:delText>
        </w:r>
      </w:del>
      <w:commentRangeEnd w:id="5"/>
      <w:r w:rsidR="00C81D7D">
        <w:rPr>
          <w:rStyle w:val="CommentReference"/>
        </w:rPr>
        <w:commentReference w:id="5"/>
      </w:r>
      <w:commentRangeStart w:id="7"/>
      <w:r w:rsidR="00F26FC4" w:rsidRPr="00F81BC6">
        <w:rPr>
          <w:rFonts w:cs="Times New Roman"/>
        </w:rPr>
        <w:t xml:space="preserve">Les premiers résultats notables que nous avons obtenus concernent la précision estimée de </w:t>
      </w:r>
      <w:r w:rsidR="00156815" w:rsidRPr="00F81BC6">
        <w:rPr>
          <w:rFonts w:cs="Times New Roman"/>
        </w:rPr>
        <w:t>nos modèles qui</w:t>
      </w:r>
      <w:r w:rsidR="001234DD" w:rsidRPr="00F81BC6">
        <w:rPr>
          <w:rFonts w:cs="Times New Roman"/>
        </w:rPr>
        <w:t xml:space="preserve"> </w:t>
      </w:r>
      <w:r w:rsidR="00EB15D1" w:rsidRPr="00F81BC6">
        <w:rPr>
          <w:rFonts w:cs="Times New Roman"/>
        </w:rPr>
        <w:t>permettent</w:t>
      </w:r>
      <w:r w:rsidR="001234DD" w:rsidRPr="00F81BC6">
        <w:rPr>
          <w:rFonts w:cs="Times New Roman"/>
        </w:rPr>
        <w:t xml:space="preserve"> de prédire</w:t>
      </w:r>
      <w:r w:rsidR="007D7032" w:rsidRPr="00F81BC6">
        <w:rPr>
          <w:rFonts w:cs="Times New Roman"/>
        </w:rPr>
        <w:t xml:space="preserve"> la </w:t>
      </w:r>
      <w:r w:rsidR="00EB15D1" w:rsidRPr="00F81BC6">
        <w:rPr>
          <w:rFonts w:cs="Times New Roman"/>
        </w:rPr>
        <w:t>biomasse</w:t>
      </w:r>
      <w:r w:rsidR="00AC673E">
        <w:rPr>
          <w:rFonts w:cs="Times New Roman"/>
        </w:rPr>
        <w:t xml:space="preserve"> totale </w:t>
      </w:r>
      <w:r w:rsidR="00AC673E" w:rsidRPr="00F81BC6">
        <w:rPr>
          <w:rFonts w:cs="Times New Roman"/>
        </w:rPr>
        <w:t>avec</w:t>
      </w:r>
      <w:r w:rsidR="007D7032" w:rsidRPr="00F81BC6">
        <w:rPr>
          <w:rFonts w:cs="Times New Roman"/>
        </w:rPr>
        <w:t xml:space="preserve"> un R² de 0.35</w:t>
      </w:r>
      <w:r w:rsidR="009E2FC4" w:rsidRPr="00F81BC6">
        <w:rPr>
          <w:rFonts w:cs="Times New Roman"/>
        </w:rPr>
        <w:t xml:space="preserve"> (RMSE = </w:t>
      </w:r>
      <w:r w:rsidR="00CE56AA" w:rsidRPr="00F81BC6">
        <w:rPr>
          <w:rFonts w:cs="Times New Roman"/>
        </w:rPr>
        <w:t>8.76 g/m²)</w:t>
      </w:r>
      <w:r w:rsidR="007D7032" w:rsidRPr="00F81BC6">
        <w:rPr>
          <w:rFonts w:cs="Times New Roman"/>
        </w:rPr>
        <w:t>, l’abondance</w:t>
      </w:r>
      <w:r w:rsidR="00AC673E">
        <w:rPr>
          <w:rFonts w:cs="Times New Roman"/>
        </w:rPr>
        <w:t xml:space="preserve"> totale</w:t>
      </w:r>
      <w:r w:rsidR="007D7032" w:rsidRPr="00F81BC6">
        <w:rPr>
          <w:rFonts w:cs="Times New Roman"/>
        </w:rPr>
        <w:t xml:space="preserve"> avec un R² de 0.4</w:t>
      </w:r>
      <w:r w:rsidR="009E2FC4" w:rsidRPr="00F81BC6">
        <w:rPr>
          <w:rFonts w:cs="Times New Roman"/>
        </w:rPr>
        <w:t xml:space="preserve">3 (RMSE = 25 ind./m²) </w:t>
      </w:r>
      <w:r w:rsidR="00CE56AA" w:rsidRPr="00F81BC6">
        <w:rPr>
          <w:rFonts w:cs="Times New Roman"/>
        </w:rPr>
        <w:t>et la richesse</w:t>
      </w:r>
      <w:r w:rsidR="00D90097">
        <w:rPr>
          <w:rFonts w:cs="Times New Roman"/>
        </w:rPr>
        <w:t xml:space="preserve"> taxonomique totale</w:t>
      </w:r>
      <w:r w:rsidR="008604BB" w:rsidRPr="00F81BC6">
        <w:rPr>
          <w:rFonts w:cs="Times New Roman"/>
        </w:rPr>
        <w:t xml:space="preserve"> avec un R² de 0.59 (RMSE = 1.7 espèce </w:t>
      </w:r>
      <w:r w:rsidR="00EB15D1" w:rsidRPr="00F81BC6">
        <w:rPr>
          <w:rFonts w:cs="Times New Roman"/>
        </w:rPr>
        <w:t xml:space="preserve">par parcelle). </w:t>
      </w:r>
      <w:r w:rsidRPr="00F81BC6">
        <w:rPr>
          <w:rFonts w:cs="Times New Roman"/>
        </w:rPr>
        <w:t xml:space="preserve">Nous avons observé que </w:t>
      </w:r>
      <w:r w:rsidR="00BA1914" w:rsidRPr="00F81BC6">
        <w:rPr>
          <w:rFonts w:cs="Times New Roman"/>
        </w:rPr>
        <w:t>la répartition spatiale des vers de terre en France est principalement due à l</w:t>
      </w:r>
      <w:r w:rsidR="00313E79" w:rsidRPr="00F81BC6">
        <w:rPr>
          <w:rFonts w:cs="Times New Roman"/>
        </w:rPr>
        <w:t>’</w:t>
      </w:r>
      <w:r w:rsidR="00BA1914" w:rsidRPr="00F81BC6">
        <w:rPr>
          <w:rFonts w:cs="Times New Roman"/>
        </w:rPr>
        <w:t>occupation du sol et aux variables spatiales</w:t>
      </w:r>
      <w:r w:rsidR="009F3569" w:rsidRPr="00F81BC6">
        <w:rPr>
          <w:rFonts w:cs="Times New Roman"/>
        </w:rPr>
        <w:t>,</w:t>
      </w:r>
      <w:r w:rsidR="00BA1914" w:rsidRPr="00F81BC6">
        <w:rPr>
          <w:rFonts w:cs="Times New Roman"/>
        </w:rPr>
        <w:t xml:space="preserve"> notamment avec la longitude.</w:t>
      </w:r>
      <w:r w:rsidR="000C76CF" w:rsidRPr="00F81BC6">
        <w:rPr>
          <w:rFonts w:cs="Times New Roman"/>
        </w:rPr>
        <w:t xml:space="preserve"> </w:t>
      </w:r>
      <w:r w:rsidR="00A33C72" w:rsidRPr="00A33C72">
        <w:rPr>
          <w:rFonts w:cs="Times New Roman"/>
        </w:rPr>
        <w:t xml:space="preserve">Notre étude a permis de créer des cartes de prédiction de la communauté des vers de terre, fournissant </w:t>
      </w:r>
      <w:r w:rsidR="003E43AB">
        <w:rPr>
          <w:rFonts w:cs="Times New Roman"/>
        </w:rPr>
        <w:t xml:space="preserve">ainsi </w:t>
      </w:r>
      <w:r w:rsidR="00A33C72" w:rsidRPr="00A33C72">
        <w:rPr>
          <w:rFonts w:cs="Times New Roman"/>
        </w:rPr>
        <w:t>des données de référence précises</w:t>
      </w:r>
      <w:r w:rsidR="008606B7">
        <w:rPr>
          <w:rFonts w:cs="Times New Roman"/>
        </w:rPr>
        <w:t xml:space="preserve"> et </w:t>
      </w:r>
      <w:r w:rsidR="00A33C72" w:rsidRPr="00A33C72">
        <w:rPr>
          <w:rFonts w:cs="Times New Roman"/>
        </w:rPr>
        <w:t xml:space="preserve">sensibilisant à la protection de la biodiversité du sol et </w:t>
      </w:r>
      <w:r w:rsidR="005B078A">
        <w:rPr>
          <w:rFonts w:cs="Times New Roman"/>
        </w:rPr>
        <w:t>donc des</w:t>
      </w:r>
      <w:r w:rsidR="00A33C72" w:rsidRPr="00A33C72">
        <w:rPr>
          <w:rFonts w:cs="Times New Roman"/>
        </w:rPr>
        <w:t xml:space="preserve"> services écosystémiques associés</w:t>
      </w:r>
      <w:r w:rsidR="004E0EAD">
        <w:rPr>
          <w:rFonts w:cs="Times New Roman"/>
        </w:rPr>
        <w:t>.</w:t>
      </w:r>
      <w:r w:rsidR="008606B7">
        <w:rPr>
          <w:rFonts w:cs="Times New Roman"/>
          <w:szCs w:val="24"/>
        </w:rPr>
        <w:t xml:space="preserve"> </w:t>
      </w:r>
      <w:r w:rsidR="00101C00" w:rsidRPr="00F81BC6">
        <w:rPr>
          <w:rFonts w:cs="Times New Roman"/>
        </w:rPr>
        <w:t xml:space="preserve">Toutes les étapes de la </w:t>
      </w:r>
      <w:r w:rsidR="00C11E73">
        <w:rPr>
          <w:rFonts w:cs="Times New Roman"/>
        </w:rPr>
        <w:t>stratégie</w:t>
      </w:r>
      <w:r w:rsidR="007932F5" w:rsidRPr="00F81BC6">
        <w:rPr>
          <w:rFonts w:cs="Times New Roman"/>
        </w:rPr>
        <w:t xml:space="preserve"> de modélisation ont</w:t>
      </w:r>
      <w:r w:rsidR="00101C00" w:rsidRPr="00F81BC6">
        <w:rPr>
          <w:rFonts w:cs="Times New Roman"/>
        </w:rPr>
        <w:t xml:space="preserve"> été rapportée</w:t>
      </w:r>
      <w:r w:rsidR="00CE3F1C" w:rsidRPr="00F81BC6">
        <w:rPr>
          <w:rFonts w:cs="Times New Roman"/>
        </w:rPr>
        <w:t>s</w:t>
      </w:r>
      <w:r w:rsidR="00101C00" w:rsidRPr="00F81BC6">
        <w:rPr>
          <w:rFonts w:cs="Times New Roman"/>
        </w:rPr>
        <w:t xml:space="preserve"> sous forme de protocole ODMAP (</w:t>
      </w:r>
      <w:r w:rsidR="007932F5" w:rsidRPr="00F81BC6">
        <w:rPr>
          <w:rFonts w:cs="Times New Roman"/>
        </w:rPr>
        <w:t>ANNEX XX</w:t>
      </w:r>
      <w:r w:rsidR="00101C00" w:rsidRPr="00F81BC6">
        <w:rPr>
          <w:rFonts w:cs="Times New Roman"/>
        </w:rPr>
        <w:t xml:space="preserve"> ), comme recommandé par </w:t>
      </w:r>
      <w:r w:rsidR="007932F5" w:rsidRPr="00F81BC6">
        <w:rPr>
          <w:rFonts w:cs="Times New Roman"/>
        </w:rPr>
        <w:fldChar w:fldCharType="begin"/>
      </w:r>
      <w:r w:rsidR="00394841">
        <w:rPr>
          <w:rFonts w:cs="Times New Roman"/>
        </w:rPr>
        <w:instrText xml:space="preserve"> ADDIN ZOTERO_ITEM CSL_CITATION {"citationID":"cEA50KlJ","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7932F5" w:rsidRPr="00F81BC6">
        <w:rPr>
          <w:rFonts w:cs="Times New Roman"/>
        </w:rPr>
        <w:fldChar w:fldCharType="separate"/>
      </w:r>
      <w:r w:rsidR="007932F5" w:rsidRPr="00F81BC6">
        <w:rPr>
          <w:rFonts w:cs="Times New Roman"/>
        </w:rPr>
        <w:t xml:space="preserve">Zurell et al. </w:t>
      </w:r>
      <w:r w:rsidR="00B76A39" w:rsidRPr="00F81BC6">
        <w:rPr>
          <w:rFonts w:cs="Times New Roman"/>
        </w:rPr>
        <w:t>(</w:t>
      </w:r>
      <w:r w:rsidR="007932F5" w:rsidRPr="00F81BC6">
        <w:rPr>
          <w:rFonts w:cs="Times New Roman"/>
        </w:rPr>
        <w:t>2020)</w:t>
      </w:r>
      <w:r w:rsidR="007932F5" w:rsidRPr="00F81BC6">
        <w:rPr>
          <w:rFonts w:cs="Times New Roman"/>
        </w:rPr>
        <w:fldChar w:fldCharType="end"/>
      </w:r>
      <w:r w:rsidR="00101C00" w:rsidRPr="00F81BC6">
        <w:rPr>
          <w:rFonts w:cs="Times New Roman"/>
        </w:rPr>
        <w:t>.</w:t>
      </w:r>
      <w:r w:rsidR="00E723FE" w:rsidRPr="00F81BC6">
        <w:rPr>
          <w:rFonts w:cs="Times New Roman"/>
        </w:rPr>
        <w:t xml:space="preserve"> </w:t>
      </w:r>
      <w:commentRangeEnd w:id="7"/>
      <w:r w:rsidR="00D42D4A">
        <w:rPr>
          <w:rStyle w:val="CommentReference"/>
        </w:rPr>
        <w:commentReference w:id="7"/>
      </w:r>
    </w:p>
    <w:p w14:paraId="5D31163E" w14:textId="77777777" w:rsidR="004846DB" w:rsidRDefault="00E643B3" w:rsidP="00D86FFE">
      <w:pPr>
        <w:rPr>
          <w:rFonts w:cs="Times New Roman"/>
        </w:rPr>
      </w:pPr>
      <w:commentRangeStart w:id="8"/>
      <w:r w:rsidRPr="00F81BC6">
        <w:rPr>
          <w:rFonts w:cs="Times New Roman"/>
        </w:rPr>
        <w:t>Dans cette étude, n</w:t>
      </w:r>
      <w:r w:rsidR="005A1D4D" w:rsidRPr="00F81BC6">
        <w:rPr>
          <w:rFonts w:cs="Times New Roman"/>
        </w:rPr>
        <w:t xml:space="preserve">ous avons ajusté </w:t>
      </w:r>
      <w:r w:rsidR="00227C55" w:rsidRPr="00F81BC6">
        <w:rPr>
          <w:rFonts w:cs="Times New Roman"/>
        </w:rPr>
        <w:t xml:space="preserve">cinq algorithmes de modèle différents pour modéliser les prédictions de distribution des vers de terre </w:t>
      </w:r>
      <w:r w:rsidR="005A1D4D" w:rsidRPr="00F81BC6">
        <w:rPr>
          <w:rFonts w:cs="Times New Roman"/>
        </w:rPr>
        <w:t>en utilisant des variables</w:t>
      </w:r>
      <w:r w:rsidR="0035763C" w:rsidRPr="00F81BC6">
        <w:rPr>
          <w:rFonts w:cs="Times New Roman"/>
        </w:rPr>
        <w:t xml:space="preserve"> de l’occupation du sol, </w:t>
      </w:r>
      <w:r w:rsidR="00B71D2B" w:rsidRPr="00F81BC6">
        <w:rPr>
          <w:rFonts w:cs="Times New Roman"/>
        </w:rPr>
        <w:t>des variables spatiales</w:t>
      </w:r>
      <w:r w:rsidR="00372442">
        <w:rPr>
          <w:rFonts w:cs="Times New Roman"/>
        </w:rPr>
        <w:t xml:space="preserve">, du </w:t>
      </w:r>
      <w:r w:rsidR="005A1D4D" w:rsidRPr="00F81BC6">
        <w:rPr>
          <w:rFonts w:cs="Times New Roman"/>
        </w:rPr>
        <w:t>climat</w:t>
      </w:r>
      <w:r w:rsidR="00015EF3">
        <w:rPr>
          <w:rFonts w:cs="Times New Roman"/>
        </w:rPr>
        <w:t xml:space="preserve"> et des variables pédologiques</w:t>
      </w:r>
      <w:r w:rsidR="00825CE5" w:rsidRPr="00F81BC6">
        <w:rPr>
          <w:rFonts w:cs="Times New Roman"/>
        </w:rPr>
        <w:t>.</w:t>
      </w:r>
      <w:r w:rsidR="00D8602A" w:rsidRPr="00F81BC6">
        <w:rPr>
          <w:rFonts w:cs="Times New Roman"/>
        </w:rPr>
        <w:t xml:space="preserve"> </w:t>
      </w:r>
      <w:commentRangeEnd w:id="8"/>
    </w:p>
    <w:p w14:paraId="104004B3" w14:textId="116B56B3" w:rsidR="004846DB" w:rsidRDefault="00F4776C" w:rsidP="00DB3113">
      <w:pPr>
        <w:pStyle w:val="Heading2"/>
      </w:pPr>
      <w:r w:rsidRPr="00F4776C">
        <w:t>Supériorité des méthodes d'ensemble dans la prédiction des communautés de vers de terre par rapport aux modèles de régression traditionnels</w:t>
      </w:r>
    </w:p>
    <w:p w14:paraId="7E89716B" w14:textId="5DC0263E" w:rsidR="00D46568" w:rsidRPr="00A7222A" w:rsidRDefault="003F7DAE" w:rsidP="00D86FFE">
      <w:pPr>
        <w:rPr>
          <w:rFonts w:cs="Times New Roman"/>
        </w:rPr>
      </w:pPr>
      <w:r>
        <w:rPr>
          <w:rStyle w:val="CommentReference"/>
        </w:rPr>
        <w:commentReference w:id="8"/>
      </w:r>
      <w:r w:rsidR="003B0737">
        <w:rPr>
          <w:rFonts w:cs="Times New Roman"/>
        </w:rPr>
        <w:t xml:space="preserve"> </w:t>
      </w:r>
      <w:r w:rsidR="00531A32" w:rsidRPr="00531A32">
        <w:rPr>
          <w:rFonts w:cs="Times New Roman"/>
        </w:rPr>
        <w:t xml:space="preserve">Nos résultats montrent que les modèles de forêts aléatoires (RF) et les modèles de boosting généralisés (GBM) prédisaient mieux la communauté des vers de terre </w:t>
      </w:r>
      <w:r w:rsidR="00A7222A">
        <w:rPr>
          <w:rFonts w:cs="Times New Roman"/>
        </w:rPr>
        <w:t>comparée</w:t>
      </w:r>
      <w:r w:rsidR="00531A32" w:rsidRPr="00531A32">
        <w:rPr>
          <w:rFonts w:cs="Times New Roman"/>
        </w:rPr>
        <w:t xml:space="preserve"> aux modèles de régression traditionnels (GLM et GAM) et aux réseaux de neurones artificiels (ANN). Ce résultat est conforme avec ceux trouvés par </w:t>
      </w:r>
      <w:r w:rsidR="00531A32" w:rsidRPr="00F81BC6">
        <w:rPr>
          <w:rFonts w:cs="Times New Roman"/>
        </w:rPr>
        <w:fldChar w:fldCharType="begin"/>
      </w:r>
      <w:r w:rsidR="00531A32">
        <w:rPr>
          <w:rFonts w:cs="Times New Roman"/>
        </w:rPr>
        <w:instrText xml:space="preserve"> ADDIN ZOTERO_ITEM CSL_CITATION {"citationID":"Qoge4cpB","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531A32" w:rsidRPr="00F81BC6">
        <w:rPr>
          <w:rFonts w:cs="Times New Roman"/>
        </w:rPr>
        <w:fldChar w:fldCharType="separate"/>
      </w:r>
      <w:r w:rsidR="00531A32" w:rsidRPr="00F81BC6">
        <w:rPr>
          <w:rFonts w:cs="Times New Roman"/>
        </w:rPr>
        <w:t>Li &amp; Wang (2013); Mi et al. (2017); Valavi et al. (2021)</w:t>
      </w:r>
      <w:r w:rsidR="00531A32" w:rsidRPr="00F81BC6">
        <w:rPr>
          <w:rFonts w:cs="Times New Roman"/>
        </w:rPr>
        <w:fldChar w:fldCharType="end"/>
      </w:r>
      <w:r w:rsidR="00531A32" w:rsidRPr="00531A32">
        <w:rPr>
          <w:rFonts w:cs="Times New Roman"/>
        </w:rPr>
        <w:t xml:space="preserve">, qui </w:t>
      </w:r>
      <w:r w:rsidR="00531A32" w:rsidRPr="00531A32">
        <w:rPr>
          <w:rFonts w:cs="Times New Roman"/>
        </w:rPr>
        <w:lastRenderedPageBreak/>
        <w:t>ont observé que le RF présentait des performances prédictives très élevées. De plus, une étude réalisée à l’échelle de l’Allemagne par Salako et al. (2023) utilisant différents algorithmes de prédiction a conclu que le RF était l’algorithme le plus performant pour prédire la communauté des vers de terre.</w:t>
      </w:r>
      <w:r w:rsidR="00A7222A">
        <w:rPr>
          <w:rFonts w:cs="Times New Roman"/>
        </w:rPr>
        <w:t xml:space="preserve"> </w:t>
      </w:r>
      <w:r w:rsidR="00054B67" w:rsidRPr="00F81BC6">
        <w:rPr>
          <w:rFonts w:cs="Times New Roman"/>
        </w:rPr>
        <w:t>Les performances élevées</w:t>
      </w:r>
      <w:r w:rsidR="009227CD" w:rsidRPr="00F81BC6">
        <w:rPr>
          <w:rFonts w:cs="Times New Roman"/>
        </w:rPr>
        <w:t xml:space="preserve"> </w:t>
      </w:r>
      <w:r w:rsidR="00195AA0" w:rsidRPr="00F81BC6">
        <w:rPr>
          <w:rFonts w:cs="Times New Roman"/>
        </w:rPr>
        <w:t>de</w:t>
      </w:r>
      <w:r w:rsidR="009227CD" w:rsidRPr="00F81BC6">
        <w:rPr>
          <w:rFonts w:cs="Times New Roman"/>
        </w:rPr>
        <w:t xml:space="preserve"> ces </w:t>
      </w:r>
      <w:r w:rsidR="00FB7FD1" w:rsidRPr="00F81BC6">
        <w:rPr>
          <w:rFonts w:cs="Times New Roman"/>
        </w:rPr>
        <w:t>algorithme</w:t>
      </w:r>
      <w:r w:rsidR="009323D0" w:rsidRPr="00F81BC6">
        <w:rPr>
          <w:rFonts w:cs="Times New Roman"/>
        </w:rPr>
        <w:t>s</w:t>
      </w:r>
      <w:r w:rsidR="00FB7FD1" w:rsidRPr="00F81BC6">
        <w:rPr>
          <w:rFonts w:cs="Times New Roman"/>
        </w:rPr>
        <w:t xml:space="preserve"> </w:t>
      </w:r>
      <w:r w:rsidR="009323D0" w:rsidRPr="00F81BC6">
        <w:rPr>
          <w:rFonts w:cs="Times New Roman"/>
        </w:rPr>
        <w:t>s’expliquent</w:t>
      </w:r>
      <w:r w:rsidR="00FB7FD1" w:rsidRPr="00F81BC6">
        <w:rPr>
          <w:rFonts w:cs="Times New Roman"/>
        </w:rPr>
        <w:t xml:space="preserve"> par le </w:t>
      </w:r>
      <w:r w:rsidR="00C748D6" w:rsidRPr="00F81BC6">
        <w:rPr>
          <w:rFonts w:cs="Times New Roman"/>
        </w:rPr>
        <w:t xml:space="preserve">fait </w:t>
      </w:r>
      <w:r w:rsidR="00FB7FD1" w:rsidRPr="00F81BC6">
        <w:rPr>
          <w:rFonts w:cs="Times New Roman"/>
        </w:rPr>
        <w:t xml:space="preserve">que </w:t>
      </w:r>
      <w:r w:rsidR="00195AA0" w:rsidRPr="00F81BC6">
        <w:rPr>
          <w:rFonts w:cs="Times New Roman"/>
        </w:rPr>
        <w:t xml:space="preserve">les </w:t>
      </w:r>
      <w:r w:rsidR="00FB7FD1" w:rsidRPr="00F81BC6">
        <w:rPr>
          <w:rFonts w:cs="Times New Roman"/>
        </w:rPr>
        <w:t xml:space="preserve">RF et </w:t>
      </w:r>
      <w:r w:rsidR="00195AA0" w:rsidRPr="00F81BC6">
        <w:rPr>
          <w:rFonts w:cs="Times New Roman"/>
        </w:rPr>
        <w:t xml:space="preserve">les </w:t>
      </w:r>
      <w:r w:rsidR="00FB7FD1" w:rsidRPr="00F81BC6">
        <w:rPr>
          <w:rFonts w:cs="Times New Roman"/>
        </w:rPr>
        <w:t xml:space="preserve">GBM </w:t>
      </w:r>
      <w:r w:rsidR="00FE2B6E" w:rsidRPr="00F81BC6">
        <w:rPr>
          <w:rFonts w:cs="Times New Roman"/>
        </w:rPr>
        <w:t xml:space="preserve">sont </w:t>
      </w:r>
      <w:r w:rsidR="00FB7FD1" w:rsidRPr="00F81BC6">
        <w:rPr>
          <w:rFonts w:cs="Times New Roman"/>
        </w:rPr>
        <w:t>comme des classificateurs d'ensemble</w:t>
      </w:r>
      <w:r w:rsidR="00FE2B6E" w:rsidRPr="00F81BC6">
        <w:rPr>
          <w:rFonts w:cs="Times New Roman"/>
        </w:rPr>
        <w:t xml:space="preserve"> et </w:t>
      </w:r>
      <w:r w:rsidR="00FB7FD1" w:rsidRPr="00F81BC6">
        <w:rPr>
          <w:rFonts w:cs="Times New Roman"/>
        </w:rPr>
        <w:t xml:space="preserve">qui consiste </w:t>
      </w:r>
      <w:r w:rsidR="00FE2B6E" w:rsidRPr="00F81BC6">
        <w:rPr>
          <w:rFonts w:cs="Times New Roman"/>
        </w:rPr>
        <w:t xml:space="preserve">à utiliser </w:t>
      </w:r>
      <w:r w:rsidR="00FB7FD1" w:rsidRPr="00F81BC6">
        <w:rPr>
          <w:rFonts w:cs="Times New Roman"/>
        </w:rPr>
        <w:t xml:space="preserve">plusieurs arbres alternatifs dans la prise de décision lors de la construction de prédictions de modèles </w:t>
      </w:r>
      <w:r w:rsidR="007E35A1" w:rsidRPr="00F81BC6">
        <w:rPr>
          <w:rFonts w:cs="Times New Roman"/>
        </w:rPr>
        <w:fldChar w:fldCharType="begin"/>
      </w:r>
      <w:r w:rsidR="007E35A1" w:rsidRPr="00F81BC6">
        <w:rPr>
          <w:rFonts w:cs="Times New Roman"/>
        </w:rPr>
        <w:instrText xml:space="preserve"> ADDIN ZOTERO_ITEM CSL_CITATION {"citationID":"5FzoIsuK","properties":{"formattedCitation":"(Breiman, 2001; Li &amp; Wang, 2013)","plainCitation":"(Breiman, 2001; Li &amp;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7E35A1" w:rsidRPr="00F81BC6">
        <w:rPr>
          <w:rFonts w:cs="Times New Roman"/>
        </w:rPr>
        <w:fldChar w:fldCharType="separate"/>
      </w:r>
      <w:r w:rsidR="007E35A1" w:rsidRPr="00F81BC6">
        <w:rPr>
          <w:rFonts w:cs="Times New Roman"/>
        </w:rPr>
        <w:t>(Breiman, 2001; Li &amp; Wang, 2013)</w:t>
      </w:r>
      <w:r w:rsidR="007E35A1" w:rsidRPr="00F81BC6">
        <w:rPr>
          <w:rFonts w:cs="Times New Roman"/>
        </w:rPr>
        <w:fldChar w:fldCharType="end"/>
      </w:r>
      <w:r w:rsidR="001834E6" w:rsidRPr="00F81BC6">
        <w:rPr>
          <w:rFonts w:cs="Times New Roman"/>
        </w:rPr>
        <w:t>.</w:t>
      </w:r>
      <w:r w:rsidR="005D212B" w:rsidRPr="00F81BC6">
        <w:rPr>
          <w:rFonts w:cs="Times New Roman"/>
        </w:rPr>
        <w:t xml:space="preserve"> </w:t>
      </w:r>
      <w:r w:rsidR="004D120C" w:rsidRPr="00F81BC6">
        <w:rPr>
          <w:rFonts w:cs="Times New Roman"/>
        </w:rPr>
        <w:t xml:space="preserve">Leurs performances </w:t>
      </w:r>
      <w:r w:rsidR="008B5886" w:rsidRPr="00F81BC6">
        <w:rPr>
          <w:rFonts w:cs="Times New Roman"/>
        </w:rPr>
        <w:t>s’expliquent</w:t>
      </w:r>
      <w:r w:rsidR="004D120C" w:rsidRPr="00F81BC6">
        <w:rPr>
          <w:rFonts w:cs="Times New Roman"/>
        </w:rPr>
        <w:t xml:space="preserve"> aussi par le fait qu’il</w:t>
      </w:r>
      <w:r w:rsidR="00B1728D" w:rsidRPr="00F81BC6">
        <w:rPr>
          <w:rFonts w:cs="Times New Roman"/>
        </w:rPr>
        <w:t xml:space="preserve"> capture mieux les relations non linéaires entre les variables explicatives et l</w:t>
      </w:r>
      <w:r w:rsidR="00557767" w:rsidRPr="00F81BC6">
        <w:rPr>
          <w:rFonts w:cs="Times New Roman"/>
        </w:rPr>
        <w:t>es</w:t>
      </w:r>
      <w:r w:rsidR="00B1728D" w:rsidRPr="00F81BC6">
        <w:rPr>
          <w:rFonts w:cs="Times New Roman"/>
        </w:rPr>
        <w:t xml:space="preserve"> variable</w:t>
      </w:r>
      <w:r w:rsidR="00557767" w:rsidRPr="00F81BC6">
        <w:rPr>
          <w:rFonts w:cs="Times New Roman"/>
        </w:rPr>
        <w:t>s de</w:t>
      </w:r>
      <w:r w:rsidR="00B1728D" w:rsidRPr="00F81BC6">
        <w:rPr>
          <w:rFonts w:cs="Times New Roman"/>
        </w:rPr>
        <w:t xml:space="preserve"> réponse</w:t>
      </w:r>
      <w:r w:rsidR="00557767" w:rsidRPr="00F81BC6">
        <w:rPr>
          <w:rFonts w:cs="Times New Roman"/>
        </w:rPr>
        <w:t>s</w:t>
      </w:r>
      <w:r w:rsidR="00B1728D" w:rsidRPr="00F81BC6">
        <w:rPr>
          <w:rFonts w:cs="Times New Roman"/>
        </w:rPr>
        <w:t xml:space="preserve">, </w:t>
      </w:r>
      <w:r w:rsidR="00AD515C">
        <w:rPr>
          <w:rFonts w:cs="Times New Roman"/>
        </w:rPr>
        <w:t xml:space="preserve">ils sont </w:t>
      </w:r>
      <w:r w:rsidR="00AA0259" w:rsidRPr="00F81BC6">
        <w:rPr>
          <w:rFonts w:cs="Times New Roman"/>
        </w:rPr>
        <w:t xml:space="preserve">plus </w:t>
      </w:r>
      <w:r w:rsidR="0067458C" w:rsidRPr="00F81BC6">
        <w:rPr>
          <w:rFonts w:cs="Times New Roman"/>
        </w:rPr>
        <w:t>r</w:t>
      </w:r>
      <w:r w:rsidR="00AA0259" w:rsidRPr="00F81BC6">
        <w:rPr>
          <w:rFonts w:cs="Times New Roman"/>
        </w:rPr>
        <w:t>obuste</w:t>
      </w:r>
      <w:r w:rsidR="0067458C" w:rsidRPr="00F81BC6">
        <w:rPr>
          <w:rFonts w:cs="Times New Roman"/>
        </w:rPr>
        <w:t>s</w:t>
      </w:r>
      <w:r w:rsidR="00AA0259" w:rsidRPr="00F81BC6">
        <w:rPr>
          <w:rFonts w:cs="Times New Roman"/>
        </w:rPr>
        <w:t xml:space="preserve"> aux valeurs aberrantes</w:t>
      </w:r>
      <w:r w:rsidR="002250C0" w:rsidRPr="00F81BC6">
        <w:rPr>
          <w:rFonts w:cs="Times New Roman"/>
        </w:rPr>
        <w:t xml:space="preserve"> et </w:t>
      </w:r>
      <w:r w:rsidR="00B57D0C" w:rsidRPr="00F81BC6">
        <w:rPr>
          <w:rFonts w:cs="Times New Roman"/>
        </w:rPr>
        <w:t>ils gèrent</w:t>
      </w:r>
      <w:r w:rsidR="002250C0" w:rsidRPr="00F81BC6">
        <w:rPr>
          <w:rFonts w:cs="Times New Roman"/>
        </w:rPr>
        <w:t xml:space="preserve"> aussi mieux les interactions entre les variables</w:t>
      </w:r>
      <w:r w:rsidR="00B57D0C" w:rsidRPr="00F81BC6">
        <w:rPr>
          <w:rFonts w:cs="Times New Roman"/>
        </w:rPr>
        <w:t xml:space="preserve"> </w:t>
      </w:r>
      <w:r w:rsidR="00B57D0C" w:rsidRPr="00F81BC6">
        <w:rPr>
          <w:rFonts w:cs="Times New Roman"/>
        </w:rPr>
        <w:fldChar w:fldCharType="begin"/>
      </w:r>
      <w:r w:rsidR="00B57D0C" w:rsidRPr="00F81BC6">
        <w:rPr>
          <w:rFonts w:cs="Times New Roman"/>
        </w:rPr>
        <w:instrText xml:space="preserve"> ADDIN ZOTERO_ITEM CSL_CITATION {"citationID":"mpDWvE9e","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57D0C" w:rsidRPr="00F81BC6">
        <w:rPr>
          <w:rFonts w:cs="Times New Roman"/>
        </w:rPr>
        <w:fldChar w:fldCharType="separate"/>
      </w:r>
      <w:r w:rsidR="00B57D0C" w:rsidRPr="00F81BC6">
        <w:rPr>
          <w:rFonts w:cs="Times New Roman"/>
        </w:rPr>
        <w:t>(Breiman, 2001)</w:t>
      </w:r>
      <w:r w:rsidR="00B57D0C" w:rsidRPr="00F81BC6">
        <w:rPr>
          <w:rFonts w:cs="Times New Roman"/>
        </w:rPr>
        <w:fldChar w:fldCharType="end"/>
      </w:r>
      <w:r w:rsidR="00B1728D" w:rsidRPr="00F81BC6">
        <w:rPr>
          <w:rFonts w:cs="Times New Roman"/>
        </w:rPr>
        <w:t xml:space="preserve">. </w:t>
      </w:r>
      <w:r w:rsidR="002363A0" w:rsidRPr="00F81BC6">
        <w:rPr>
          <w:rFonts w:cs="Times New Roman"/>
        </w:rPr>
        <w:t xml:space="preserve">Compte tenue donc du potentiel de prédiction </w:t>
      </w:r>
      <w:r w:rsidR="00AB32EA" w:rsidRPr="00F81BC6">
        <w:rPr>
          <w:rFonts w:cs="Times New Roman"/>
        </w:rPr>
        <w:t>élevée</w:t>
      </w:r>
      <w:r w:rsidR="002363A0" w:rsidRPr="00F81BC6">
        <w:rPr>
          <w:rFonts w:cs="Times New Roman"/>
        </w:rPr>
        <w:t xml:space="preserve"> des</w:t>
      </w:r>
      <w:r w:rsidR="00F551B7">
        <w:rPr>
          <w:rFonts w:cs="Times New Roman"/>
        </w:rPr>
        <w:t xml:space="preserve"> RF et des GBM</w:t>
      </w:r>
      <w:r w:rsidR="001107F9" w:rsidRPr="00F81BC6">
        <w:rPr>
          <w:rFonts w:cs="Times New Roman"/>
        </w:rPr>
        <w:t xml:space="preserve">, il serait intéressant </w:t>
      </w:r>
      <w:r w:rsidR="00EE09C7" w:rsidRPr="00F81BC6">
        <w:rPr>
          <w:rFonts w:cs="Times New Roman"/>
        </w:rPr>
        <w:t>de les utilis</w:t>
      </w:r>
      <w:r>
        <w:rPr>
          <w:rFonts w:cs="Times New Roman"/>
        </w:rPr>
        <w:t>er</w:t>
      </w:r>
      <w:r w:rsidR="00EE09C7" w:rsidRPr="00F81BC6">
        <w:rPr>
          <w:rFonts w:cs="Times New Roman"/>
        </w:rPr>
        <w:t xml:space="preserve"> dans les études écologique et ne pas se limiter </w:t>
      </w:r>
      <w:r w:rsidR="00EA5B0E" w:rsidRPr="00F81BC6">
        <w:rPr>
          <w:rFonts w:cs="Times New Roman"/>
        </w:rPr>
        <w:t xml:space="preserve">à </w:t>
      </w:r>
      <w:r w:rsidR="00C07AA6" w:rsidRPr="00F81BC6">
        <w:rPr>
          <w:rFonts w:cs="Times New Roman"/>
        </w:rPr>
        <w:t>utiliser</w:t>
      </w:r>
      <w:r w:rsidR="00EA5B0E" w:rsidRPr="00F81BC6">
        <w:rPr>
          <w:rFonts w:cs="Times New Roman"/>
        </w:rPr>
        <w:t xml:space="preserve"> </w:t>
      </w:r>
      <w:r w:rsidR="00136D53" w:rsidRPr="00F81BC6">
        <w:rPr>
          <w:rFonts w:cs="Times New Roman"/>
        </w:rPr>
        <w:t>uniq</w:t>
      </w:r>
      <w:r w:rsidR="00C07AA6" w:rsidRPr="00F81BC6">
        <w:rPr>
          <w:rFonts w:cs="Times New Roman"/>
        </w:rPr>
        <w:t>ue</w:t>
      </w:r>
      <w:r w:rsidR="00136D53" w:rsidRPr="00F81BC6">
        <w:rPr>
          <w:rFonts w:cs="Times New Roman"/>
        </w:rPr>
        <w:t xml:space="preserve">ment les </w:t>
      </w:r>
      <w:r w:rsidR="00EA5B0E" w:rsidRPr="00F81BC6">
        <w:rPr>
          <w:rFonts w:cs="Times New Roman"/>
        </w:rPr>
        <w:t>algorithme</w:t>
      </w:r>
      <w:r w:rsidR="00136D53" w:rsidRPr="00F81BC6">
        <w:rPr>
          <w:rFonts w:cs="Times New Roman"/>
        </w:rPr>
        <w:t xml:space="preserve"> de régression traditionnelle</w:t>
      </w:r>
      <w:r w:rsidR="009A258D" w:rsidRPr="00F81BC6">
        <w:rPr>
          <w:rFonts w:cs="Times New Roman"/>
        </w:rPr>
        <w:t xml:space="preserve"> </w:t>
      </w:r>
      <w:r>
        <w:rPr>
          <w:rFonts w:cs="Times New Roman"/>
          <w:szCs w:val="24"/>
        </w:rPr>
        <w:t>(</w:t>
      </w:r>
      <w:r w:rsidR="00BD36E5" w:rsidRPr="00F81BC6">
        <w:rPr>
          <w:rFonts w:cs="Times New Roman"/>
          <w:szCs w:val="24"/>
        </w:rPr>
        <w:fldChar w:fldCharType="begin"/>
      </w:r>
      <w:r w:rsidR="00B57D0C" w:rsidRPr="00F81BC6">
        <w:rPr>
          <w:rFonts w:cs="Times New Roman"/>
          <w:szCs w:val="24"/>
        </w:rPr>
        <w:instrText xml:space="preserve"> ADDIN ZOTERO_ITEM CSL_CITATION {"citationID":"D07KeG6U","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D36E5" w:rsidRPr="00F81BC6">
        <w:rPr>
          <w:rFonts w:cs="Times New Roman"/>
          <w:szCs w:val="24"/>
        </w:rPr>
        <w:fldChar w:fldCharType="separate"/>
      </w:r>
      <w:r w:rsidR="00BD36E5" w:rsidRPr="00F81BC6">
        <w:rPr>
          <w:rFonts w:cs="Times New Roman"/>
          <w:szCs w:val="24"/>
        </w:rPr>
        <w:t>Rutgers et al. (2016)</w:t>
      </w:r>
      <w:r w:rsidR="00BD36E5" w:rsidRPr="00F81BC6">
        <w:rPr>
          <w:rFonts w:cs="Times New Roman"/>
          <w:szCs w:val="24"/>
        </w:rPr>
        <w:fldChar w:fldCharType="end"/>
      </w:r>
      <w:r w:rsidR="00BD36E5" w:rsidRPr="00F81BC6">
        <w:rPr>
          <w:rFonts w:cs="Times New Roman"/>
          <w:szCs w:val="24"/>
        </w:rPr>
        <w:t xml:space="preserve"> </w:t>
      </w:r>
      <w:r w:rsidR="00BD36E5" w:rsidRPr="00F81BC6">
        <w:rPr>
          <w:rFonts w:cs="Times New Roman"/>
          <w:szCs w:val="24"/>
        </w:rPr>
        <w:fldChar w:fldCharType="begin"/>
      </w:r>
      <w:r w:rsidR="00B57D0C" w:rsidRPr="00F81BC6">
        <w:rPr>
          <w:rFonts w:cs="Times New Roman"/>
          <w:szCs w:val="24"/>
        </w:rPr>
        <w:instrText xml:space="preserve"> ADDIN ZOTERO_ITEM CSL_CITATION {"citationID":"ehg5axip","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BD36E5" w:rsidRPr="00F81BC6">
        <w:rPr>
          <w:rFonts w:cs="Times New Roman"/>
          <w:szCs w:val="24"/>
        </w:rPr>
        <w:fldChar w:fldCharType="separate"/>
      </w:r>
      <w:r w:rsidR="00BD36E5" w:rsidRPr="00F81BC6">
        <w:rPr>
          <w:rFonts w:cs="Times New Roman"/>
          <w:szCs w:val="24"/>
        </w:rPr>
        <w:t>Phillips et al. (2019)</w:t>
      </w:r>
      <w:r w:rsidR="00BD36E5" w:rsidRPr="00F81BC6">
        <w:rPr>
          <w:rFonts w:cs="Times New Roman"/>
          <w:szCs w:val="24"/>
        </w:rPr>
        <w:fldChar w:fldCharType="end"/>
      </w:r>
      <w:r w:rsidR="00BD36E5" w:rsidRPr="00F81BC6">
        <w:rPr>
          <w:rFonts w:cs="Times New Roman"/>
          <w:szCs w:val="24"/>
        </w:rPr>
        <w:t>.</w:t>
      </w:r>
      <w:r w:rsidR="00DC553D" w:rsidRPr="00F81BC6">
        <w:rPr>
          <w:rFonts w:cs="Times New Roman"/>
          <w:szCs w:val="24"/>
        </w:rPr>
        <w:t xml:space="preserve"> </w:t>
      </w:r>
      <w:r w:rsidR="00805BA4">
        <w:rPr>
          <w:rFonts w:cs="Times New Roman"/>
          <w:szCs w:val="24"/>
        </w:rPr>
        <w:t>Cependant,</w:t>
      </w:r>
      <w:r w:rsidR="006A01EA">
        <w:rPr>
          <w:rFonts w:cs="Times New Roman"/>
          <w:szCs w:val="24"/>
        </w:rPr>
        <w:t xml:space="preserve"> </w:t>
      </w:r>
      <w:r w:rsidR="00FF3709" w:rsidRPr="00F81BC6">
        <w:rPr>
          <w:rFonts w:cs="Times New Roman"/>
          <w:szCs w:val="24"/>
        </w:rPr>
        <w:t>les RF</w:t>
      </w:r>
      <w:r w:rsidR="006A01EA">
        <w:rPr>
          <w:rFonts w:cs="Times New Roman"/>
          <w:szCs w:val="24"/>
        </w:rPr>
        <w:t xml:space="preserve"> et les </w:t>
      </w:r>
      <w:r w:rsidR="00FF3709" w:rsidRPr="00F81BC6">
        <w:rPr>
          <w:rFonts w:cs="Times New Roman"/>
          <w:szCs w:val="24"/>
        </w:rPr>
        <w:t>GBM demande</w:t>
      </w:r>
      <w:r w:rsidR="005A37EB">
        <w:rPr>
          <w:rFonts w:cs="Times New Roman"/>
          <w:szCs w:val="24"/>
        </w:rPr>
        <w:t>nt</w:t>
      </w:r>
      <w:r w:rsidR="00FF3709" w:rsidRPr="00F81BC6">
        <w:rPr>
          <w:rFonts w:cs="Times New Roman"/>
          <w:szCs w:val="24"/>
        </w:rPr>
        <w:t xml:space="preserve"> des quantités de données importante </w:t>
      </w:r>
      <w:r w:rsidR="00451621" w:rsidRPr="00F81BC6">
        <w:rPr>
          <w:rFonts w:cs="Times New Roman"/>
          <w:szCs w:val="24"/>
        </w:rPr>
        <w:t xml:space="preserve">pour avoir </w:t>
      </w:r>
      <w:r w:rsidR="00D93176" w:rsidRPr="00F81BC6">
        <w:rPr>
          <w:rFonts w:cs="Times New Roman"/>
          <w:szCs w:val="24"/>
        </w:rPr>
        <w:t>des bonnes performances prédictives</w:t>
      </w:r>
      <w:r w:rsidR="00451621" w:rsidRPr="00F81BC6">
        <w:rPr>
          <w:rFonts w:cs="Times New Roman"/>
          <w:szCs w:val="24"/>
        </w:rPr>
        <w:t xml:space="preserve"> </w:t>
      </w:r>
      <w:r w:rsidR="00D93176" w:rsidRPr="00F81BC6">
        <w:rPr>
          <w:rFonts w:cs="Times New Roman"/>
          <w:szCs w:val="24"/>
        </w:rPr>
        <w:fldChar w:fldCharType="begin"/>
      </w:r>
      <w:r w:rsidR="00D93176" w:rsidRPr="00F81BC6">
        <w:rPr>
          <w:rFonts w:cs="Times New Roman"/>
          <w:szCs w:val="24"/>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D93176" w:rsidRPr="00F81BC6">
        <w:rPr>
          <w:rFonts w:cs="Times New Roman"/>
          <w:szCs w:val="24"/>
        </w:rPr>
        <w:fldChar w:fldCharType="separate"/>
      </w:r>
      <w:r w:rsidR="00D93176" w:rsidRPr="00F81BC6">
        <w:rPr>
          <w:rFonts w:cs="Times New Roman"/>
        </w:rPr>
        <w:t>(Yiu, 2021)</w:t>
      </w:r>
      <w:r w:rsidR="00D93176" w:rsidRPr="00F81BC6">
        <w:rPr>
          <w:rFonts w:cs="Times New Roman"/>
          <w:szCs w:val="24"/>
        </w:rPr>
        <w:fldChar w:fldCharType="end"/>
      </w:r>
      <w:r w:rsidR="00755902" w:rsidRPr="00F81BC6">
        <w:rPr>
          <w:rFonts w:cs="Times New Roman"/>
          <w:szCs w:val="24"/>
        </w:rPr>
        <w:t xml:space="preserve">. </w:t>
      </w:r>
      <w:r w:rsidR="0007748E">
        <w:rPr>
          <w:rFonts w:cs="Times New Roman"/>
        </w:rPr>
        <w:t>Cela montre donc que les perform</w:t>
      </w:r>
      <w:r w:rsidR="00D72DB7">
        <w:rPr>
          <w:rFonts w:cs="Times New Roman"/>
        </w:rPr>
        <w:t>ances des modèles pourront être améliorer</w:t>
      </w:r>
      <w:r w:rsidR="00934877">
        <w:rPr>
          <w:rFonts w:cs="Times New Roman"/>
        </w:rPr>
        <w:t xml:space="preserve"> à l’avenir </w:t>
      </w:r>
      <w:r w:rsidR="00D379B5">
        <w:rPr>
          <w:rFonts w:cs="Times New Roman"/>
        </w:rPr>
        <w:t xml:space="preserve">si nous arrivons à fusionnée et </w:t>
      </w:r>
      <w:r w:rsidR="00796B7E">
        <w:rPr>
          <w:rFonts w:cs="Times New Roman"/>
        </w:rPr>
        <w:t>homogénéisé les diffèrent base de données qui existent entre les unités de recherche mais aussi entre les pays.</w:t>
      </w:r>
      <w:r w:rsidR="00D72DB7">
        <w:rPr>
          <w:rFonts w:cs="Times New Roman"/>
        </w:rPr>
        <w:t xml:space="preserve"> </w:t>
      </w:r>
      <w:r w:rsidR="0033745F">
        <w:rPr>
          <w:rFonts w:cs="Times New Roman"/>
        </w:rPr>
        <w:t>L’autre limites de</w:t>
      </w:r>
      <w:r w:rsidR="00801995">
        <w:rPr>
          <w:rFonts w:cs="Times New Roman"/>
        </w:rPr>
        <w:t>s RF</w:t>
      </w:r>
      <w:r w:rsidR="00A55687">
        <w:rPr>
          <w:rFonts w:cs="Times New Roman"/>
        </w:rPr>
        <w:t xml:space="preserve"> et des </w:t>
      </w:r>
      <w:r w:rsidR="00801995">
        <w:rPr>
          <w:rFonts w:cs="Times New Roman"/>
        </w:rPr>
        <w:t xml:space="preserve">GBM </w:t>
      </w:r>
      <w:r w:rsidR="0068406C">
        <w:rPr>
          <w:rFonts w:cs="Times New Roman"/>
        </w:rPr>
        <w:t>est</w:t>
      </w:r>
      <w:r w:rsidR="0033745F">
        <w:rPr>
          <w:rFonts w:cs="Times New Roman"/>
        </w:rPr>
        <w:t xml:space="preserve"> </w:t>
      </w:r>
      <w:r w:rsidR="00D33BC0">
        <w:rPr>
          <w:rFonts w:cs="Times New Roman"/>
        </w:rPr>
        <w:t>leurs faibles interprétabilités</w:t>
      </w:r>
      <w:r w:rsidR="000B515B">
        <w:rPr>
          <w:rFonts w:cs="Times New Roman"/>
        </w:rPr>
        <w:t xml:space="preserve"> mais </w:t>
      </w:r>
      <w:r w:rsidR="001E43CD">
        <w:rPr>
          <w:rFonts w:cs="Times New Roman"/>
        </w:rPr>
        <w:t xml:space="preserve">cela </w:t>
      </w:r>
      <w:r w:rsidR="000B515B">
        <w:rPr>
          <w:rFonts w:cs="Times New Roman"/>
        </w:rPr>
        <w:t xml:space="preserve">semble être de moins en </w:t>
      </w:r>
      <w:r w:rsidR="005570F0">
        <w:rPr>
          <w:rFonts w:cs="Times New Roman"/>
        </w:rPr>
        <w:t xml:space="preserve">moins vrai car </w:t>
      </w:r>
      <w:r w:rsidR="002401FE">
        <w:rPr>
          <w:rFonts w:cs="Times New Roman"/>
        </w:rPr>
        <w:t xml:space="preserve">des nombreux outils existent maintenant pour mieux comprendre et </w:t>
      </w:r>
      <w:r w:rsidR="00985DDF">
        <w:rPr>
          <w:rFonts w:cs="Times New Roman"/>
        </w:rPr>
        <w:t>interprété</w:t>
      </w:r>
      <w:r w:rsidR="002401FE">
        <w:rPr>
          <w:rFonts w:cs="Times New Roman"/>
        </w:rPr>
        <w:t xml:space="preserve"> les modèle</w:t>
      </w:r>
      <w:r w:rsidR="0015330A">
        <w:rPr>
          <w:rFonts w:cs="Times New Roman"/>
        </w:rPr>
        <w:t>s</w:t>
      </w:r>
      <w:r w:rsidR="002401FE">
        <w:rPr>
          <w:rFonts w:cs="Times New Roman"/>
        </w:rPr>
        <w:t xml:space="preserve"> de machine </w:t>
      </w:r>
      <w:r w:rsidR="00985DDF">
        <w:rPr>
          <w:rFonts w:cs="Times New Roman"/>
        </w:rPr>
        <w:t>learning</w:t>
      </w:r>
      <w:r w:rsidR="002401FE">
        <w:rPr>
          <w:rFonts w:cs="Times New Roman"/>
        </w:rPr>
        <w:t xml:space="preserve">. Par exemple, </w:t>
      </w:r>
      <w:r w:rsidR="00A55687">
        <w:rPr>
          <w:rFonts w:cs="Times New Roman"/>
        </w:rPr>
        <w:t>l</w:t>
      </w:r>
      <w:r w:rsidR="002401FE" w:rsidRPr="002401FE">
        <w:rPr>
          <w:rFonts w:cs="Times New Roman"/>
        </w:rPr>
        <w:t xml:space="preserve">e package </w:t>
      </w:r>
      <w:r w:rsidR="00985DDF">
        <w:rPr>
          <w:rFonts w:cs="Times New Roman"/>
        </w:rPr>
        <w:t>« iml »</w:t>
      </w:r>
      <w:r w:rsidR="002401FE" w:rsidRPr="002401FE">
        <w:rPr>
          <w:rFonts w:cs="Times New Roman"/>
        </w:rPr>
        <w:t xml:space="preserve"> fournit des outils </w:t>
      </w:r>
      <w:r w:rsidR="00985DDF">
        <w:rPr>
          <w:rFonts w:cs="Times New Roman"/>
        </w:rPr>
        <w:t xml:space="preserve">très pertinentes </w:t>
      </w:r>
      <w:r w:rsidR="002401FE" w:rsidRPr="002401FE">
        <w:rPr>
          <w:rFonts w:cs="Times New Roman"/>
        </w:rPr>
        <w:t>pour analyser n'importe quel modèle d'apprentissage automatique en boîte noire</w:t>
      </w:r>
      <w:r w:rsidR="00A67E56">
        <w:rPr>
          <w:rFonts w:cs="Times New Roman"/>
        </w:rPr>
        <w:t>. Le package permet d’explo</w:t>
      </w:r>
      <w:r w:rsidR="009679C1">
        <w:rPr>
          <w:rFonts w:cs="Times New Roman"/>
        </w:rPr>
        <w:t>rer</w:t>
      </w:r>
      <w:r w:rsidR="0071696A">
        <w:rPr>
          <w:rFonts w:cs="Times New Roman"/>
        </w:rPr>
        <w:t xml:space="preserve"> </w:t>
      </w:r>
      <w:r w:rsidR="009679C1">
        <w:rPr>
          <w:rFonts w:cs="Times New Roman"/>
        </w:rPr>
        <w:t>l’</w:t>
      </w:r>
      <w:r w:rsidR="0071696A">
        <w:rPr>
          <w:rFonts w:cs="Times New Roman"/>
          <w:szCs w:val="24"/>
        </w:rPr>
        <w:t>i</w:t>
      </w:r>
      <w:r w:rsidR="003E4673" w:rsidRPr="003E4673">
        <w:rPr>
          <w:rFonts w:cs="Times New Roman"/>
          <w:szCs w:val="24"/>
        </w:rPr>
        <w:t>mportance</w:t>
      </w:r>
      <w:r w:rsidR="00EE5B93">
        <w:rPr>
          <w:rFonts w:cs="Times New Roman"/>
          <w:szCs w:val="24"/>
        </w:rPr>
        <w:t xml:space="preserve">, </w:t>
      </w:r>
      <w:r w:rsidR="009679C1">
        <w:rPr>
          <w:rFonts w:cs="Times New Roman"/>
          <w:szCs w:val="24"/>
        </w:rPr>
        <w:t>les e</w:t>
      </w:r>
      <w:r w:rsidR="00FE754C">
        <w:rPr>
          <w:rFonts w:cs="Times New Roman"/>
          <w:szCs w:val="24"/>
        </w:rPr>
        <w:t xml:space="preserve">ffets </w:t>
      </w:r>
      <w:r w:rsidR="00DC21AD">
        <w:rPr>
          <w:rFonts w:cs="Times New Roman"/>
          <w:szCs w:val="24"/>
        </w:rPr>
        <w:t xml:space="preserve">et les </w:t>
      </w:r>
      <w:r w:rsidR="00FE754C">
        <w:rPr>
          <w:rFonts w:cs="Times New Roman"/>
          <w:szCs w:val="24"/>
        </w:rPr>
        <w:t>interaction</w:t>
      </w:r>
      <w:r w:rsidR="00DC21AD">
        <w:rPr>
          <w:rFonts w:cs="Times New Roman"/>
          <w:szCs w:val="24"/>
        </w:rPr>
        <w:t>s</w:t>
      </w:r>
      <w:r w:rsidR="00FE754C">
        <w:rPr>
          <w:rFonts w:cs="Times New Roman"/>
          <w:szCs w:val="24"/>
        </w:rPr>
        <w:t xml:space="preserve"> des variables </w:t>
      </w:r>
      <w:r w:rsidR="001C4B1B">
        <w:rPr>
          <w:rFonts w:cs="Times New Roman"/>
          <w:szCs w:val="24"/>
        </w:rPr>
        <w:t>tout en proposant des</w:t>
      </w:r>
      <w:r w:rsidR="000759F2">
        <w:rPr>
          <w:rFonts w:cs="Times New Roman"/>
          <w:szCs w:val="24"/>
        </w:rPr>
        <w:t xml:space="preserve"> modèles de substituions</w:t>
      </w:r>
      <w:r w:rsidR="00B72137">
        <w:rPr>
          <w:rFonts w:cs="Times New Roman"/>
          <w:szCs w:val="24"/>
        </w:rPr>
        <w:t xml:space="preserve"> </w:t>
      </w:r>
      <w:r w:rsidR="00B72137">
        <w:rPr>
          <w:rFonts w:cs="Times New Roman"/>
          <w:szCs w:val="24"/>
        </w:rPr>
        <w:fldChar w:fldCharType="begin"/>
      </w:r>
      <w:r w:rsidR="00B72137">
        <w:rPr>
          <w:rFonts w:cs="Times New Roman"/>
          <w:szCs w:val="24"/>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B72137">
        <w:rPr>
          <w:rFonts w:cs="Times New Roman"/>
          <w:szCs w:val="24"/>
        </w:rPr>
        <w:fldChar w:fldCharType="separate"/>
      </w:r>
      <w:r w:rsidR="00B72137" w:rsidRPr="00B72137">
        <w:rPr>
          <w:rFonts w:cs="Times New Roman"/>
        </w:rPr>
        <w:t>(Casalicchio et al., 2024)</w:t>
      </w:r>
      <w:r w:rsidR="00B72137">
        <w:rPr>
          <w:rFonts w:cs="Times New Roman"/>
          <w:szCs w:val="24"/>
        </w:rPr>
        <w:fldChar w:fldCharType="end"/>
      </w:r>
      <w:r w:rsidR="008D4009">
        <w:rPr>
          <w:rFonts w:cs="Times New Roman"/>
          <w:szCs w:val="24"/>
        </w:rPr>
        <w:t>.</w:t>
      </w:r>
      <w:r w:rsidR="006B0E52">
        <w:rPr>
          <w:rFonts w:cs="Times New Roman"/>
          <w:szCs w:val="24"/>
        </w:rPr>
        <w:t xml:space="preserve"> </w:t>
      </w:r>
    </w:p>
    <w:p w14:paraId="2DDCC443" w14:textId="24CF220B" w:rsidR="00F4776C" w:rsidRDefault="000B7C11" w:rsidP="00150464">
      <w:pPr>
        <w:rPr>
          <w:rFonts w:cs="Times New Roman"/>
          <w:szCs w:val="24"/>
        </w:rPr>
      </w:pPr>
      <w:r w:rsidRPr="000B7C11">
        <w:rPr>
          <w:rFonts w:cs="Times New Roman"/>
          <w:szCs w:val="24"/>
        </w:rPr>
        <w:t xml:space="preserve">Il est important de souligner que les variables explicatives liées au climat et au sol proviennent de bases de données externes, car toutes les parcelles de notre base de données ne contenaient pas ces informations. Cependant, cette dépendance à l’égard de </w:t>
      </w:r>
      <w:r w:rsidR="005D2696">
        <w:rPr>
          <w:rFonts w:cs="Times New Roman"/>
          <w:szCs w:val="24"/>
        </w:rPr>
        <w:t xml:space="preserve">base de </w:t>
      </w:r>
      <w:r w:rsidRPr="000B7C11">
        <w:rPr>
          <w:rFonts w:cs="Times New Roman"/>
          <w:szCs w:val="24"/>
        </w:rPr>
        <w:t>données externes constitue une limite, comme déjà mentionné</w:t>
      </w:r>
      <w:r w:rsidR="00AD548A">
        <w:rPr>
          <w:rFonts w:cs="Times New Roman"/>
          <w:szCs w:val="24"/>
        </w:rPr>
        <w:t xml:space="preserve"> par</w:t>
      </w:r>
      <w:r w:rsidRPr="000B7C11">
        <w:rPr>
          <w:rFonts w:cs="Times New Roman"/>
          <w:szCs w:val="24"/>
        </w:rPr>
        <w:t xml:space="preserve"> </w:t>
      </w:r>
      <w:r w:rsidR="00ED7F8E">
        <w:rPr>
          <w:rFonts w:cs="Times New Roman"/>
        </w:rPr>
        <w:fldChar w:fldCharType="begin"/>
      </w:r>
      <w:r w:rsidR="00ED7F8E">
        <w:rPr>
          <w:rFonts w:cs="Times New Roman"/>
        </w:rPr>
        <w:instrText xml:space="preserve"> ADDIN ZOTERO_ITEM CSL_CITATION {"citationID":"1u9yBaId","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D7F8E">
        <w:rPr>
          <w:rFonts w:cs="Times New Roman"/>
        </w:rPr>
        <w:fldChar w:fldCharType="separate"/>
      </w:r>
      <w:r w:rsidR="00ED7F8E" w:rsidRPr="00AF45FB">
        <w:rPr>
          <w:rFonts w:cs="Times New Roman"/>
        </w:rPr>
        <w:t>Rutgers et al.</w:t>
      </w:r>
      <w:r w:rsidR="00ED7F8E">
        <w:rPr>
          <w:rFonts w:cs="Times New Roman"/>
        </w:rPr>
        <w:t xml:space="preserve"> (</w:t>
      </w:r>
      <w:r w:rsidR="00ED7F8E" w:rsidRPr="00AF45FB">
        <w:rPr>
          <w:rFonts w:cs="Times New Roman"/>
        </w:rPr>
        <w:t>2016)</w:t>
      </w:r>
      <w:r w:rsidR="00ED7F8E">
        <w:rPr>
          <w:rFonts w:cs="Times New Roman"/>
        </w:rPr>
        <w:fldChar w:fldCharType="end"/>
      </w:r>
      <w:r w:rsidRPr="000B7C11">
        <w:rPr>
          <w:rFonts w:cs="Times New Roman"/>
          <w:szCs w:val="24"/>
        </w:rPr>
        <w:t xml:space="preserve"> ainsi que</w:t>
      </w:r>
      <w:r w:rsidR="00ED7F8E">
        <w:rPr>
          <w:rFonts w:cs="Times New Roman"/>
          <w:szCs w:val="24"/>
        </w:rPr>
        <w:fldChar w:fldCharType="begin"/>
      </w:r>
      <w:r w:rsidR="001A204C">
        <w:rPr>
          <w:rFonts w:cs="Times New Roman"/>
          <w:szCs w:val="24"/>
        </w:rPr>
        <w:instrText xml:space="preserve"> ADDIN ZOTERO_ITEM CSL_CITATION {"citationID":"5iMCjz3h","properties":{"formattedCitation":"(Salako et al., 2023)","plainCitation":"(Salako et al., 2023)","dontUpdate":true,"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ED7F8E">
        <w:rPr>
          <w:rFonts w:cs="Times New Roman"/>
          <w:szCs w:val="24"/>
        </w:rPr>
        <w:fldChar w:fldCharType="separate"/>
      </w:r>
      <w:r w:rsidR="002B34DC">
        <w:rPr>
          <w:rFonts w:cs="Times New Roman"/>
        </w:rPr>
        <w:t xml:space="preserve"> </w:t>
      </w:r>
      <w:r w:rsidR="00ED7F8E" w:rsidRPr="00ED7F8E">
        <w:rPr>
          <w:rFonts w:cs="Times New Roman"/>
        </w:rPr>
        <w:t xml:space="preserve">Salako et al. </w:t>
      </w:r>
      <w:r w:rsidR="002B34DC">
        <w:rPr>
          <w:rFonts w:cs="Times New Roman"/>
        </w:rPr>
        <w:t>(</w:t>
      </w:r>
      <w:r w:rsidR="00ED7F8E" w:rsidRPr="00ED7F8E">
        <w:rPr>
          <w:rFonts w:cs="Times New Roman"/>
        </w:rPr>
        <w:t>2023)</w:t>
      </w:r>
      <w:r w:rsidR="00ED7F8E">
        <w:rPr>
          <w:rFonts w:cs="Times New Roman"/>
          <w:szCs w:val="24"/>
        </w:rPr>
        <w:fldChar w:fldCharType="end"/>
      </w:r>
      <w:r w:rsidRPr="000B7C11">
        <w:rPr>
          <w:rFonts w:cs="Times New Roman"/>
          <w:szCs w:val="24"/>
        </w:rPr>
        <w:t>. En effet, la qualité des données utilisées lors de l’entraînement de</w:t>
      </w:r>
      <w:r w:rsidR="00D41333">
        <w:rPr>
          <w:rFonts w:cs="Times New Roman"/>
          <w:szCs w:val="24"/>
        </w:rPr>
        <w:t xml:space="preserve">s </w:t>
      </w:r>
      <w:r w:rsidRPr="000B7C11">
        <w:rPr>
          <w:rFonts w:cs="Times New Roman"/>
          <w:szCs w:val="24"/>
        </w:rPr>
        <w:t>modèles influence grandement leur performance.</w:t>
      </w:r>
      <w:r>
        <w:rPr>
          <w:rFonts w:cs="Times New Roman"/>
          <w:szCs w:val="24"/>
        </w:rPr>
        <w:t xml:space="preserve"> </w:t>
      </w:r>
      <w:r w:rsidRPr="000B7C11">
        <w:rPr>
          <w:rFonts w:cs="Times New Roman"/>
          <w:szCs w:val="24"/>
        </w:rPr>
        <w:t>Néanmoins, nous avons choisi de ne pas utiliser de bases de données externes pour l’occupation du sol, car ces informations étaient bien renseignées dans notre base de données. Ce</w:t>
      </w:r>
      <w:r w:rsidR="005309AE">
        <w:rPr>
          <w:rFonts w:cs="Times New Roman"/>
          <w:szCs w:val="24"/>
        </w:rPr>
        <w:t xml:space="preserve"> choix </w:t>
      </w:r>
      <w:r w:rsidRPr="000B7C11">
        <w:rPr>
          <w:rFonts w:cs="Times New Roman"/>
          <w:szCs w:val="24"/>
        </w:rPr>
        <w:t xml:space="preserve">évite toute rupture temporelle entre les observations des vers de terre et les </w:t>
      </w:r>
      <w:r w:rsidR="005309AE">
        <w:rPr>
          <w:rFonts w:cs="Times New Roman"/>
          <w:szCs w:val="24"/>
        </w:rPr>
        <w:t>occupation</w:t>
      </w:r>
      <w:r w:rsidR="00AC3043">
        <w:rPr>
          <w:rFonts w:cs="Times New Roman"/>
          <w:szCs w:val="24"/>
        </w:rPr>
        <w:t>s</w:t>
      </w:r>
      <w:r w:rsidR="005309AE">
        <w:rPr>
          <w:rFonts w:cs="Times New Roman"/>
          <w:szCs w:val="24"/>
        </w:rPr>
        <w:t xml:space="preserve"> </w:t>
      </w:r>
      <w:r w:rsidRPr="000B7C11">
        <w:rPr>
          <w:rFonts w:cs="Times New Roman"/>
          <w:szCs w:val="24"/>
        </w:rPr>
        <w:t>du sol, qui peuvent évoluer au fil des années.</w:t>
      </w:r>
      <w:r w:rsidR="000D3E86">
        <w:rPr>
          <w:rFonts w:cs="Times New Roman"/>
          <w:szCs w:val="24"/>
        </w:rPr>
        <w:t xml:space="preserve"> </w:t>
      </w:r>
      <w:r w:rsidR="00756FA5" w:rsidRPr="00756FA5">
        <w:rPr>
          <w:rFonts w:cs="Times New Roman"/>
          <w:szCs w:val="24"/>
        </w:rPr>
        <w:t xml:space="preserve">Une autre limite de notre étude réside dans la sélection </w:t>
      </w:r>
      <w:r w:rsidR="00756FA5" w:rsidRPr="00756FA5">
        <w:rPr>
          <w:rFonts w:cs="Times New Roman"/>
          <w:szCs w:val="24"/>
        </w:rPr>
        <w:lastRenderedPageBreak/>
        <w:t xml:space="preserve">restreinte des types d’occupation du sol. En effet, nous avons utilisé uniquement six </w:t>
      </w:r>
      <w:r w:rsidR="009B28A7">
        <w:rPr>
          <w:rFonts w:cs="Times New Roman"/>
          <w:szCs w:val="24"/>
        </w:rPr>
        <w:t>types</w:t>
      </w:r>
      <w:r w:rsidR="00756FA5" w:rsidRPr="00756FA5">
        <w:rPr>
          <w:rFonts w:cs="Times New Roman"/>
          <w:szCs w:val="24"/>
        </w:rPr>
        <w:t xml:space="preserve"> d’occupation du sol de niveau 3 définies par </w:t>
      </w:r>
      <w:r w:rsidR="00CD4A89">
        <w:rPr>
          <w:rFonts w:cs="Times New Roman"/>
          <w:szCs w:val="24"/>
        </w:rPr>
        <w:t>Corine Land Cover</w:t>
      </w:r>
      <w:r w:rsidR="00756FA5" w:rsidRPr="00756FA5">
        <w:rPr>
          <w:rFonts w:cs="Times New Roman"/>
          <w:szCs w:val="24"/>
        </w:rPr>
        <w:t>. Les autres types</w:t>
      </w:r>
      <w:r w:rsidR="00CD4A89">
        <w:rPr>
          <w:rFonts w:cs="Times New Roman"/>
          <w:szCs w:val="24"/>
        </w:rPr>
        <w:t xml:space="preserve"> d’occupation du sol</w:t>
      </w:r>
      <w:r w:rsidR="00756FA5" w:rsidRPr="00756FA5">
        <w:rPr>
          <w:rFonts w:cs="Times New Roman"/>
          <w:szCs w:val="24"/>
        </w:rPr>
        <w:t xml:space="preserve"> n’ont pas été inclus en raison du manque de données disponibles. De plus, nous n’avons pas pu distinguer les forêts de feuillus, les forêts de conifères et les forêts mixtes. Par conséquent, nous avons regroupé ces trois types de forêts sous une seule </w:t>
      </w:r>
      <w:r w:rsidR="009B28A7">
        <w:rPr>
          <w:rFonts w:cs="Times New Roman"/>
          <w:szCs w:val="24"/>
        </w:rPr>
        <w:t>types</w:t>
      </w:r>
      <w:r w:rsidR="00756FA5" w:rsidRPr="00756FA5">
        <w:rPr>
          <w:rFonts w:cs="Times New Roman"/>
          <w:szCs w:val="24"/>
        </w:rPr>
        <w:t xml:space="preserve"> d’occupation du sol : “Forêt” (tous types). Cette décision a été prise en tenant compte du fait que l’utilisation des terres a un impact significatif sur les populations de vers de terre, comme l’ont déjà souligné</w:t>
      </w:r>
      <w:r w:rsidR="003904F3">
        <w:rPr>
          <w:rFonts w:cs="Times New Roman"/>
          <w:szCs w:val="24"/>
        </w:rPr>
        <w:t xml:space="preserve"> </w:t>
      </w:r>
      <w:r w:rsidR="003904F3">
        <w:rPr>
          <w:rFonts w:cs="Times New Roman"/>
          <w:szCs w:val="24"/>
        </w:rPr>
        <w:fldChar w:fldCharType="begin"/>
      </w:r>
      <w:r w:rsidR="001A204C">
        <w:rPr>
          <w:rFonts w:cs="Times New Roman"/>
          <w:szCs w:val="24"/>
        </w:rPr>
        <w:instrText xml:space="preserve"> ADDIN ZOTERO_ITEM CSL_CITATION {"citationID":"KcVKRir0","properties":{"formattedCitation":"(Spurgeon et al., 2013)","plainCitation":"(Spurgeon et al., 2013)","dontUpdate":true,"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3904F3">
        <w:rPr>
          <w:rFonts w:cs="Times New Roman"/>
          <w:szCs w:val="24"/>
        </w:rPr>
        <w:fldChar w:fldCharType="separate"/>
      </w:r>
      <w:r w:rsidR="003904F3" w:rsidRPr="003904F3">
        <w:rPr>
          <w:rFonts w:cs="Times New Roman"/>
        </w:rPr>
        <w:t xml:space="preserve">Spurgeon et al. </w:t>
      </w:r>
      <w:r w:rsidR="00C031F3">
        <w:rPr>
          <w:rFonts w:cs="Times New Roman"/>
        </w:rPr>
        <w:t>(</w:t>
      </w:r>
      <w:r w:rsidR="003904F3" w:rsidRPr="003904F3">
        <w:rPr>
          <w:rFonts w:cs="Times New Roman"/>
        </w:rPr>
        <w:t>2013)</w:t>
      </w:r>
      <w:r w:rsidR="003904F3">
        <w:rPr>
          <w:rFonts w:cs="Times New Roman"/>
          <w:szCs w:val="24"/>
        </w:rPr>
        <w:fldChar w:fldCharType="end"/>
      </w:r>
      <w:r w:rsidR="00CF3EFE">
        <w:rPr>
          <w:rFonts w:cs="Times New Roman"/>
          <w:szCs w:val="24"/>
        </w:rPr>
        <w:t>.</w:t>
      </w:r>
      <w:r w:rsidR="00397574">
        <w:rPr>
          <w:rFonts w:cs="Times New Roman"/>
          <w:szCs w:val="24"/>
        </w:rPr>
        <w:t xml:space="preserve"> </w:t>
      </w:r>
      <w:r w:rsidR="007C3BDA">
        <w:rPr>
          <w:rFonts w:cs="Times New Roman"/>
          <w:szCs w:val="24"/>
        </w:rPr>
        <w:t>Nous somme</w:t>
      </w:r>
      <w:r w:rsidR="006B477F">
        <w:rPr>
          <w:rFonts w:cs="Times New Roman"/>
          <w:szCs w:val="24"/>
        </w:rPr>
        <w:t>s</w:t>
      </w:r>
      <w:r w:rsidR="007C3BDA">
        <w:rPr>
          <w:rFonts w:cs="Times New Roman"/>
          <w:szCs w:val="24"/>
        </w:rPr>
        <w:t xml:space="preserve"> aussi </w:t>
      </w:r>
      <w:r w:rsidR="006B477F">
        <w:rPr>
          <w:rFonts w:cs="Times New Roman"/>
          <w:szCs w:val="24"/>
        </w:rPr>
        <w:t>conscients</w:t>
      </w:r>
      <w:r w:rsidR="007C3BDA">
        <w:rPr>
          <w:rFonts w:cs="Times New Roman"/>
          <w:szCs w:val="24"/>
        </w:rPr>
        <w:t xml:space="preserve"> que </w:t>
      </w:r>
      <w:r w:rsidR="004D2EC6">
        <w:rPr>
          <w:rFonts w:cs="Times New Roman"/>
          <w:szCs w:val="24"/>
        </w:rPr>
        <w:t xml:space="preserve">notre base de données est </w:t>
      </w:r>
      <w:r w:rsidR="00611EB4">
        <w:rPr>
          <w:rFonts w:cs="Times New Roman"/>
          <w:szCs w:val="24"/>
        </w:rPr>
        <w:t>déséquilibrée</w:t>
      </w:r>
      <w:r w:rsidR="004D2EC6">
        <w:rPr>
          <w:rFonts w:cs="Times New Roman"/>
          <w:szCs w:val="24"/>
        </w:rPr>
        <w:t xml:space="preserve"> </w:t>
      </w:r>
      <w:r w:rsidR="000C0C4F">
        <w:rPr>
          <w:rFonts w:cs="Times New Roman"/>
          <w:szCs w:val="24"/>
        </w:rPr>
        <w:t>en termes</w:t>
      </w:r>
      <w:r w:rsidR="004D2EC6">
        <w:rPr>
          <w:rFonts w:cs="Times New Roman"/>
          <w:szCs w:val="24"/>
        </w:rPr>
        <w:t xml:space="preserve"> </w:t>
      </w:r>
      <w:r w:rsidR="003D19B4">
        <w:rPr>
          <w:rFonts w:cs="Times New Roman"/>
          <w:szCs w:val="24"/>
        </w:rPr>
        <w:t>d’échantillonnage avec plus d’observation au nord qu’au sud</w:t>
      </w:r>
      <w:r w:rsidR="00611EB4">
        <w:rPr>
          <w:rFonts w:cs="Times New Roman"/>
          <w:szCs w:val="24"/>
        </w:rPr>
        <w:t xml:space="preserve"> et cela pourrai </w:t>
      </w:r>
      <w:r w:rsidR="00765498">
        <w:rPr>
          <w:rFonts w:cs="Times New Roman"/>
          <w:szCs w:val="24"/>
        </w:rPr>
        <w:t>expliquer</w:t>
      </w:r>
      <w:r w:rsidR="00611EB4">
        <w:rPr>
          <w:rFonts w:cs="Times New Roman"/>
          <w:szCs w:val="24"/>
        </w:rPr>
        <w:t xml:space="preserve"> l</w:t>
      </w:r>
      <w:r w:rsidR="00C6554B">
        <w:rPr>
          <w:rFonts w:cs="Times New Roman"/>
          <w:szCs w:val="24"/>
        </w:rPr>
        <w:t>a faible R² pour la biomasse</w:t>
      </w:r>
      <w:r w:rsidR="00814902">
        <w:rPr>
          <w:rFonts w:cs="Times New Roman"/>
          <w:szCs w:val="24"/>
        </w:rPr>
        <w:t xml:space="preserve"> totale</w:t>
      </w:r>
      <w:r w:rsidR="00C6554B">
        <w:rPr>
          <w:rFonts w:cs="Times New Roman"/>
          <w:szCs w:val="24"/>
        </w:rPr>
        <w:t xml:space="preserve"> d’autant plus </w:t>
      </w:r>
      <w:r w:rsidR="00F64AF4">
        <w:rPr>
          <w:rFonts w:cs="Times New Roman"/>
          <w:szCs w:val="24"/>
        </w:rPr>
        <w:t xml:space="preserve">certaine </w:t>
      </w:r>
      <w:r w:rsidR="00F9751E">
        <w:rPr>
          <w:rFonts w:cs="Times New Roman"/>
          <w:szCs w:val="24"/>
        </w:rPr>
        <w:t xml:space="preserve">observation des vers de terre </w:t>
      </w:r>
      <w:r w:rsidR="000612A9">
        <w:rPr>
          <w:rFonts w:cs="Times New Roman"/>
          <w:szCs w:val="24"/>
        </w:rPr>
        <w:t>n’avait</w:t>
      </w:r>
      <w:r w:rsidR="002C78FB">
        <w:rPr>
          <w:rFonts w:cs="Times New Roman"/>
          <w:szCs w:val="24"/>
        </w:rPr>
        <w:t xml:space="preserve"> de biomasse</w:t>
      </w:r>
      <w:r w:rsidR="00E61D84">
        <w:rPr>
          <w:rFonts w:cs="Times New Roman"/>
          <w:szCs w:val="24"/>
        </w:rPr>
        <w:t>.</w:t>
      </w:r>
      <w:r w:rsidR="004D2EC6">
        <w:rPr>
          <w:rFonts w:cs="Times New Roman"/>
          <w:szCs w:val="24"/>
        </w:rPr>
        <w:t xml:space="preserve"> </w:t>
      </w:r>
    </w:p>
    <w:p w14:paraId="23B82C35" w14:textId="6832A408" w:rsidR="002878AB" w:rsidRPr="00676419" w:rsidRDefault="00F4776C" w:rsidP="00B511C6">
      <w:pPr>
        <w:pStyle w:val="Heading2"/>
      </w:pPr>
      <w:r>
        <w:t xml:space="preserve">Importance de l’occupation du sol, </w:t>
      </w:r>
      <w:r w:rsidR="0039223D">
        <w:t>du climat et des propriétés du sol</w:t>
      </w:r>
    </w:p>
    <w:p w14:paraId="2E08805D" w14:textId="7F9E154F" w:rsidR="0039223D" w:rsidRDefault="00674AB7" w:rsidP="00150464">
      <w:pPr>
        <w:rPr>
          <w:rFonts w:cs="Times New Roman"/>
          <w:highlight w:val="yellow"/>
        </w:rPr>
      </w:pPr>
      <w:r>
        <w:rPr>
          <w:rFonts w:cs="Times New Roman"/>
        </w:rPr>
        <w:t>Nos résultats montrent que l’occupation du sol était l</w:t>
      </w:r>
      <w:r w:rsidR="000C090D">
        <w:rPr>
          <w:rFonts w:cs="Times New Roman"/>
        </w:rPr>
        <w:t xml:space="preserve">a variable la plus importante </w:t>
      </w:r>
      <w:r w:rsidR="00080C76">
        <w:rPr>
          <w:rFonts w:cs="Times New Roman"/>
        </w:rPr>
        <w:t>sur les vers de terre</w:t>
      </w:r>
      <w:r>
        <w:rPr>
          <w:rFonts w:cs="Times New Roman"/>
        </w:rPr>
        <w:t xml:space="preserve">. </w:t>
      </w:r>
      <w:r w:rsidR="00731A2B">
        <w:rPr>
          <w:rFonts w:cs="Times New Roman"/>
        </w:rPr>
        <w:t xml:space="preserve">Cela </w:t>
      </w:r>
      <w:r w:rsidR="00523A76" w:rsidRPr="00F81BC6">
        <w:rPr>
          <w:rFonts w:cs="Times New Roman"/>
        </w:rPr>
        <w:t>est cohérent avec les résultats de</w:t>
      </w:r>
      <w:r w:rsidR="004B7699">
        <w:rPr>
          <w:rFonts w:cs="Times New Roman"/>
        </w:rPr>
        <w:t xml:space="preserve"> </w:t>
      </w:r>
      <w:r w:rsidR="00373572">
        <w:rPr>
          <w:rFonts w:cs="Times New Roman"/>
        </w:rPr>
        <w:fldChar w:fldCharType="begin"/>
      </w:r>
      <w:r w:rsidR="005D3C06">
        <w:rPr>
          <w:rFonts w:cs="Times New Roman"/>
        </w:rPr>
        <w:instrText xml:space="preserve"> ADDIN ZOTERO_ITEM CSL_CITATION {"citationID":"izC1DHX7","properties":{"formattedCitation":"(Fourcade &amp; Vercauteren, 2022; Salako et al., 2023)","plainCitation":"(Fourcade &amp; Vercauteren, 2022; Salako et al., 2023)","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73572">
        <w:rPr>
          <w:rFonts w:cs="Times New Roman"/>
        </w:rPr>
        <w:fldChar w:fldCharType="separate"/>
      </w:r>
      <w:r w:rsidR="00373572" w:rsidRPr="00373572">
        <w:rPr>
          <w:rFonts w:cs="Times New Roman"/>
        </w:rPr>
        <w:t xml:space="preserve">Fourcade &amp; Vercauteren </w:t>
      </w:r>
      <w:r w:rsidR="008F70D2">
        <w:rPr>
          <w:rFonts w:cs="Times New Roman"/>
        </w:rPr>
        <w:t>(</w:t>
      </w:r>
      <w:r w:rsidR="00373572" w:rsidRPr="00373572">
        <w:rPr>
          <w:rFonts w:cs="Times New Roman"/>
        </w:rPr>
        <w:t>2022</w:t>
      </w:r>
      <w:r w:rsidR="008F70D2">
        <w:rPr>
          <w:rFonts w:cs="Times New Roman"/>
        </w:rPr>
        <w:t>) et de</w:t>
      </w:r>
      <w:r w:rsidR="00373572" w:rsidRPr="00373572">
        <w:rPr>
          <w:rFonts w:cs="Times New Roman"/>
        </w:rPr>
        <w:t xml:space="preserve"> Salako et al. </w:t>
      </w:r>
      <w:r w:rsidR="008F70D2">
        <w:rPr>
          <w:rFonts w:cs="Times New Roman"/>
        </w:rPr>
        <w:t>(</w:t>
      </w:r>
      <w:r w:rsidR="00373572" w:rsidRPr="00373572">
        <w:rPr>
          <w:rFonts w:cs="Times New Roman"/>
        </w:rPr>
        <w:t>2023)</w:t>
      </w:r>
      <w:r w:rsidR="00373572">
        <w:rPr>
          <w:rFonts w:cs="Times New Roman"/>
        </w:rPr>
        <w:fldChar w:fldCharType="end"/>
      </w:r>
      <w:r w:rsidR="00027F3E">
        <w:rPr>
          <w:rFonts w:cs="Times New Roman"/>
        </w:rPr>
        <w:t xml:space="preserve"> qui ont montré que l’occupation </w:t>
      </w:r>
      <w:r w:rsidR="00A60981">
        <w:rPr>
          <w:rFonts w:cs="Times New Roman"/>
        </w:rPr>
        <w:t>du sol affecte la distribution de la communauté des vers de terre.</w:t>
      </w:r>
      <w:r w:rsidR="008F70D2">
        <w:rPr>
          <w:rFonts w:cs="Times New Roman"/>
        </w:rPr>
        <w:t xml:space="preserve"> </w:t>
      </w:r>
      <w:r w:rsidR="00D90631" w:rsidRPr="00D90631">
        <w:rPr>
          <w:rFonts w:cs="Times New Roman"/>
        </w:rPr>
        <w:t xml:space="preserve">De plus, l’étude </w:t>
      </w:r>
      <w:r w:rsidR="00D90631">
        <w:rPr>
          <w:rFonts w:cs="Times New Roman"/>
        </w:rPr>
        <w:t xml:space="preserve">réalisé </w:t>
      </w:r>
      <w:r w:rsidR="00D90631" w:rsidRPr="00D90631">
        <w:rPr>
          <w:rFonts w:cs="Times New Roman"/>
        </w:rPr>
        <w:t xml:space="preserve">par </w:t>
      </w:r>
      <w:r w:rsidR="007D36BC">
        <w:rPr>
          <w:rFonts w:cs="Times New Roman"/>
        </w:rPr>
        <w:fldChar w:fldCharType="begin"/>
      </w:r>
      <w:r w:rsidR="00ED7F8E">
        <w:rPr>
          <w:rFonts w:cs="Times New Roman"/>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D36BC">
        <w:rPr>
          <w:rFonts w:cs="Times New Roman"/>
        </w:rPr>
        <w:fldChar w:fldCharType="separate"/>
      </w:r>
      <w:r w:rsidR="007D36BC" w:rsidRPr="00AF45FB">
        <w:rPr>
          <w:rFonts w:cs="Times New Roman"/>
        </w:rPr>
        <w:t>Rutgers et al.</w:t>
      </w:r>
      <w:r w:rsidR="007D36BC">
        <w:rPr>
          <w:rFonts w:cs="Times New Roman"/>
        </w:rPr>
        <w:t xml:space="preserve"> (</w:t>
      </w:r>
      <w:r w:rsidR="007D36BC" w:rsidRPr="00AF45FB">
        <w:rPr>
          <w:rFonts w:cs="Times New Roman"/>
        </w:rPr>
        <w:t>2016)</w:t>
      </w:r>
      <w:r w:rsidR="007D36BC">
        <w:rPr>
          <w:rFonts w:cs="Times New Roman"/>
        </w:rPr>
        <w:fldChar w:fldCharType="end"/>
      </w:r>
      <w:r w:rsidR="007D36BC">
        <w:rPr>
          <w:rFonts w:cs="Times New Roman"/>
        </w:rPr>
        <w:t xml:space="preserve"> </w:t>
      </w:r>
      <w:r w:rsidR="00997DBD">
        <w:rPr>
          <w:rFonts w:cs="Times New Roman"/>
        </w:rPr>
        <w:t>à travers l’Europe</w:t>
      </w:r>
      <w:r w:rsidR="00D90631" w:rsidRPr="00D90631">
        <w:rPr>
          <w:rFonts w:cs="Times New Roman"/>
        </w:rPr>
        <w:t xml:space="preserve"> a également mis en évidence </w:t>
      </w:r>
      <w:r w:rsidR="00982568">
        <w:rPr>
          <w:rFonts w:cs="Times New Roman"/>
        </w:rPr>
        <w:t>l’import</w:t>
      </w:r>
      <w:r w:rsidR="00C75E90">
        <w:rPr>
          <w:rFonts w:cs="Times New Roman"/>
        </w:rPr>
        <w:t>ance de l’occupation du sol</w:t>
      </w:r>
      <w:r w:rsidR="00D90631" w:rsidRPr="00D90631">
        <w:rPr>
          <w:rFonts w:cs="Times New Roman"/>
        </w:rPr>
        <w:t xml:space="preserve">. </w:t>
      </w:r>
      <w:r w:rsidR="00F4776C" w:rsidRPr="00F81BC6">
        <w:rPr>
          <w:rFonts w:cs="Times New Roman"/>
        </w:rPr>
        <w:t>Toutes les modèles de prédiction utilisée dans cette étude prédis</w:t>
      </w:r>
      <w:r w:rsidR="00F4776C">
        <w:rPr>
          <w:rFonts w:cs="Times New Roman"/>
        </w:rPr>
        <w:t>aie</w:t>
      </w:r>
      <w:r w:rsidR="00F4776C" w:rsidRPr="00F81BC6">
        <w:rPr>
          <w:rFonts w:cs="Times New Roman"/>
        </w:rPr>
        <w:t xml:space="preserve">nt des effets positifs </w:t>
      </w:r>
      <w:r w:rsidR="00F4776C">
        <w:rPr>
          <w:rFonts w:cs="Times New Roman"/>
        </w:rPr>
        <w:t xml:space="preserve">des </w:t>
      </w:r>
      <w:r w:rsidR="00F4776C" w:rsidRPr="00F81BC6">
        <w:rPr>
          <w:rFonts w:cs="Times New Roman"/>
        </w:rPr>
        <w:t xml:space="preserve">prairies (Pmo et Nag) </w:t>
      </w:r>
      <w:r w:rsidR="00F4776C">
        <w:rPr>
          <w:rFonts w:cs="Times New Roman"/>
        </w:rPr>
        <w:t xml:space="preserve">sur les </w:t>
      </w:r>
      <w:r w:rsidR="00F4776C" w:rsidRPr="00F81BC6">
        <w:rPr>
          <w:rFonts w:cs="Times New Roman"/>
        </w:rPr>
        <w:t xml:space="preserve">vers de terre. Ce résultat est conforme aux préférences connues en matière d'habitat de vers de terre </w:t>
      </w:r>
      <w:r w:rsidR="00F4776C" w:rsidRPr="00F81BC6">
        <w:rPr>
          <w:rFonts w:cs="Times New Roman"/>
        </w:rPr>
        <w:fldChar w:fldCharType="begin"/>
      </w:r>
      <w:r w:rsidR="00F4776C" w:rsidRPr="00F81BC6">
        <w:rPr>
          <w:rFonts w:cs="Times New Roman"/>
        </w:rPr>
        <w:instrText xml:space="preserve"> ADDIN ZOTERO_ITEM CSL_CITATION {"citationID":"PxMUqh8U","properties":{"unsorted":true,"formattedCitation":"(Rutgers et al., 2016; Hoeffner et al., 2021)","plainCitation":"(Rutgers et al., 2016; Hoeffner et al., 2021)","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schema":"https://github.com/citation-style-language/schema/raw/master/csl-citation.json"} </w:instrText>
      </w:r>
      <w:r w:rsidR="00F4776C" w:rsidRPr="00F81BC6">
        <w:rPr>
          <w:rFonts w:cs="Times New Roman"/>
        </w:rPr>
        <w:fldChar w:fldCharType="separate"/>
      </w:r>
      <w:r w:rsidR="00F4776C" w:rsidRPr="00F81BC6">
        <w:rPr>
          <w:rFonts w:cs="Times New Roman"/>
        </w:rPr>
        <w:t>(Rutgers et al., 2016; Hoeffner et al., 2021)</w:t>
      </w:r>
      <w:r w:rsidR="00F4776C" w:rsidRPr="00F81BC6">
        <w:rPr>
          <w:rFonts w:cs="Times New Roman"/>
        </w:rPr>
        <w:fldChar w:fldCharType="end"/>
      </w:r>
      <w:r w:rsidR="00F4776C" w:rsidRPr="00F81BC6">
        <w:rPr>
          <w:rFonts w:cs="Times New Roman"/>
        </w:rPr>
        <w:t xml:space="preserve">. </w:t>
      </w:r>
      <w:r w:rsidR="00F4776C" w:rsidRPr="00D90631">
        <w:rPr>
          <w:rFonts w:cs="Times New Roman"/>
        </w:rPr>
        <w:t xml:space="preserve">De plus, </w:t>
      </w:r>
      <w:r w:rsidR="00F4776C">
        <w:rPr>
          <w:rFonts w:cs="Times New Roman"/>
        </w:rPr>
        <w:fldChar w:fldCharType="begin"/>
      </w:r>
      <w:r w:rsidR="00F4776C">
        <w:rPr>
          <w:rFonts w:cs="Times New Roman"/>
        </w:rPr>
        <w:instrText xml:space="preserve"> ADDIN ZOTERO_ITEM CSL_CITATION {"citationID":"uzvUoFO0","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F4776C">
        <w:rPr>
          <w:rFonts w:cs="Times New Roman"/>
        </w:rPr>
        <w:fldChar w:fldCharType="separate"/>
      </w:r>
      <w:r w:rsidR="00F4776C" w:rsidRPr="00AF45FB">
        <w:rPr>
          <w:rFonts w:cs="Times New Roman"/>
        </w:rPr>
        <w:t>Rutgers et al.</w:t>
      </w:r>
      <w:r w:rsidR="00F4776C">
        <w:rPr>
          <w:rFonts w:cs="Times New Roman"/>
        </w:rPr>
        <w:t xml:space="preserve"> (</w:t>
      </w:r>
      <w:r w:rsidR="00F4776C" w:rsidRPr="00AF45FB">
        <w:rPr>
          <w:rFonts w:cs="Times New Roman"/>
        </w:rPr>
        <w:t>2016)</w:t>
      </w:r>
      <w:r w:rsidR="00F4776C">
        <w:rPr>
          <w:rFonts w:cs="Times New Roman"/>
        </w:rPr>
        <w:fldChar w:fldCharType="end"/>
      </w:r>
      <w:r w:rsidR="00F4776C">
        <w:rPr>
          <w:rFonts w:cs="Times New Roman"/>
        </w:rPr>
        <w:t xml:space="preserve"> ont démontré </w:t>
      </w:r>
      <w:r w:rsidR="00F4776C" w:rsidRPr="00D90631">
        <w:rPr>
          <w:rFonts w:cs="Times New Roman"/>
        </w:rPr>
        <w:t xml:space="preserve">que l’abondance et la diversité des vers de terre étaient étroitement liées à la présence ou à l’absence de certains types de </w:t>
      </w:r>
      <w:r w:rsidR="00F4776C">
        <w:rPr>
          <w:rFonts w:cs="Times New Roman"/>
        </w:rPr>
        <w:t xml:space="preserve">l’occupation du sol </w:t>
      </w:r>
      <w:r w:rsidR="00F4776C" w:rsidRPr="00D90631">
        <w:rPr>
          <w:rFonts w:cs="Times New Roman"/>
        </w:rPr>
        <w:t>tels que les prairies, les terres cultivées, les forêts, les landes et les vignobles.</w:t>
      </w:r>
      <w:r w:rsidR="00F4776C">
        <w:rPr>
          <w:rFonts w:cs="Times New Roman"/>
        </w:rPr>
        <w:t xml:space="preserve"> Cela s’explique par le fait que les vers de terre ont une certaine préférence en matière d’habitat. Dans notre cas</w:t>
      </w:r>
      <w:r w:rsidR="00F4776C" w:rsidRPr="00F81BC6">
        <w:rPr>
          <w:rFonts w:cs="Times New Roman"/>
        </w:rPr>
        <w:t>, nos modèles prédisent un nombre élevé de vers de terre (80 ind./m²), une biomasse moyenne (40 g/m²) et environ une à deux espèces dans les prairies par rapport aux autres occupations du sol.</w:t>
      </w:r>
      <w:r w:rsidR="00F4776C">
        <w:rPr>
          <w:rFonts w:cs="Times New Roman"/>
        </w:rPr>
        <w:t xml:space="preserve"> Nos modèles prédisaient aussi un effet négatif des cultures et des vignes. Cela est cohérant car, il est connu </w:t>
      </w:r>
      <w:r w:rsidR="00F4776C" w:rsidRPr="00F81BC6">
        <w:rPr>
          <w:rFonts w:cs="Times New Roman"/>
        </w:rPr>
        <w:t xml:space="preserve">que l'intensité de l'utilisation des terres </w:t>
      </w:r>
      <w:r w:rsidR="00F4776C">
        <w:rPr>
          <w:rFonts w:cs="Times New Roman"/>
        </w:rPr>
        <w:t xml:space="preserve">peu avoir </w:t>
      </w:r>
      <w:r w:rsidR="00F4776C" w:rsidRPr="00F81BC6">
        <w:rPr>
          <w:rFonts w:cs="Times New Roman"/>
        </w:rPr>
        <w:t xml:space="preserve">un impact important sur les communautés de vers de terre </w:t>
      </w:r>
      <w:r w:rsidR="00F4776C">
        <w:rPr>
          <w:rFonts w:cs="Times New Roman"/>
        </w:rPr>
        <w:fldChar w:fldCharType="begin"/>
      </w:r>
      <w:r w:rsidR="00F4776C">
        <w:rPr>
          <w:rFonts w:cs="Times New Roman"/>
        </w:rPr>
        <w:instrText xml:space="preserve"> ADDIN ZOTERO_ITEM CSL_CITATION {"citationID":"EdfgblPV","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w:instrText>
      </w:r>
      <w:r w:rsidR="00F4776C" w:rsidRPr="00C317BF">
        <w:rPr>
          <w:rFonts w:cs="Times New Roman"/>
          <w:lang w:val="en-US"/>
        </w:rPr>
        <w:instrText>://zotero.org/users/7119014/items/C9KIG43D"],</w:instrText>
      </w:r>
      <w:r w:rsidR="00F4776C" w:rsidRPr="0039223D">
        <w:rPr>
          <w:rFonts w:cs="Times New Roman"/>
        </w:rPr>
        <w:instrText xml:space="preserve">"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F4776C">
        <w:rPr>
          <w:rFonts w:cs="Times New Roman"/>
        </w:rPr>
        <w:fldChar w:fldCharType="separate"/>
      </w:r>
      <w:r w:rsidR="00F4776C" w:rsidRPr="0039223D">
        <w:rPr>
          <w:rFonts w:cs="Times New Roman"/>
        </w:rPr>
        <w:t>(Smith et al., 2008; Spurgeon et al., 2013)</w:t>
      </w:r>
      <w:r w:rsidR="00F4776C">
        <w:rPr>
          <w:rFonts w:cs="Times New Roman"/>
        </w:rPr>
        <w:fldChar w:fldCharType="end"/>
      </w:r>
      <w:r w:rsidR="00F4776C" w:rsidRPr="0039223D">
        <w:rPr>
          <w:rFonts w:cs="Times New Roman"/>
        </w:rPr>
        <w:t>.</w:t>
      </w:r>
      <w:r w:rsidR="0039223D" w:rsidRPr="0039223D">
        <w:rPr>
          <w:rFonts w:cs="Times New Roman"/>
          <w:highlight w:val="yellow"/>
        </w:rPr>
        <w:t xml:space="preserve"> </w:t>
      </w:r>
    </w:p>
    <w:p w14:paraId="7BAB862B" w14:textId="6DF00E2C" w:rsidR="0096208A" w:rsidRDefault="0096208A" w:rsidP="00150464">
      <w:pPr>
        <w:rPr>
          <w:rFonts w:cs="Times New Roman"/>
          <w:highlight w:val="yellow"/>
        </w:rPr>
      </w:pPr>
      <w:r w:rsidRPr="00A11867">
        <w:rPr>
          <w:rFonts w:cs="Times New Roman"/>
        </w:rPr>
        <w:t xml:space="preserve">Notre </w:t>
      </w:r>
      <w:r>
        <w:rPr>
          <w:rFonts w:cs="Times New Roman"/>
        </w:rPr>
        <w:t>étude as permis aussi de mettre en</w:t>
      </w:r>
      <w:r w:rsidRPr="00A11867">
        <w:rPr>
          <w:rFonts w:cs="Times New Roman"/>
        </w:rPr>
        <w:t xml:space="preserve"> évidence que, après l’occupation du sol, les variables spatiales </w:t>
      </w:r>
      <w:r>
        <w:rPr>
          <w:rFonts w:cs="Times New Roman"/>
        </w:rPr>
        <w:t xml:space="preserve">étaient </w:t>
      </w:r>
      <w:r w:rsidRPr="00A11867">
        <w:rPr>
          <w:rFonts w:cs="Times New Roman"/>
        </w:rPr>
        <w:t xml:space="preserve">les plus importantes, suivies des variables climatiques, puis des variables pédologiques. </w:t>
      </w:r>
      <w:commentRangeStart w:id="9"/>
      <w:commentRangeEnd w:id="9"/>
      <w:r>
        <w:rPr>
          <w:rStyle w:val="CommentReference"/>
        </w:rPr>
        <w:commentReference w:id="9"/>
      </w:r>
    </w:p>
    <w:p w14:paraId="503DA7A5" w14:textId="4B2A3A39" w:rsidR="00F4776C" w:rsidRPr="00C317BF" w:rsidRDefault="0039223D" w:rsidP="00150464">
      <w:pPr>
        <w:rPr>
          <w:rFonts w:cs="Times New Roman"/>
          <w:lang w:val="en-US"/>
        </w:rPr>
      </w:pPr>
      <w:r w:rsidRPr="008872C5">
        <w:rPr>
          <w:rFonts w:cs="Times New Roman"/>
          <w:highlight w:val="yellow"/>
        </w:rPr>
        <w:lastRenderedPageBreak/>
        <w:t xml:space="preserve">En effet, le CaCO₃ avait des effets positifs sur les vers de terre en dessous de 10 g·kg⁻¹ et des effets négatifs au-delà de ce seuil. </w:t>
      </w:r>
      <w:r>
        <w:rPr>
          <w:rFonts w:cs="Times New Roman"/>
          <w:highlight w:val="yellow"/>
        </w:rPr>
        <w:t>Ce</w:t>
      </w:r>
      <w:r w:rsidRPr="008872C5">
        <w:rPr>
          <w:rFonts w:cs="Times New Roman"/>
          <w:highlight w:val="yellow"/>
        </w:rPr>
        <w:t xml:space="preserve"> </w:t>
      </w:r>
      <w:r>
        <w:rPr>
          <w:rFonts w:cs="Times New Roman"/>
          <w:highlight w:val="yellow"/>
        </w:rPr>
        <w:t>résultat</w:t>
      </w:r>
      <w:r w:rsidRPr="008872C5">
        <w:rPr>
          <w:rFonts w:cs="Times New Roman"/>
          <w:highlight w:val="yellow"/>
        </w:rPr>
        <w:t xml:space="preserve"> pourrait s’expliquer par le fait que de faibles quantités de CaCO₃ favoriserait l’alcalinisation des aliments et faciliterait le passage des aliments au niveau des glandes de Morren, tandis que des quantités élevées de CaCO₃ seraient toxiques pour les vers de terre.</w:t>
      </w:r>
    </w:p>
    <w:p w14:paraId="2B029D0F" w14:textId="4861D414" w:rsidR="00F4776C" w:rsidRPr="0039223D" w:rsidRDefault="0039223D" w:rsidP="00B511C6">
      <w:pPr>
        <w:pStyle w:val="Heading2"/>
      </w:pPr>
      <w:r w:rsidRPr="00C317BF">
        <w:t>Influences de l'échelle sur la biodiversité des vers de terre : Facteurs climatiques et pédologiques</w:t>
      </w:r>
    </w:p>
    <w:p w14:paraId="2E3955AA" w14:textId="6D0ADAB3" w:rsidR="007F0A8D" w:rsidRPr="007F23EF" w:rsidRDefault="002E61A3" w:rsidP="00150464">
      <w:pPr>
        <w:rPr>
          <w:rFonts w:cs="Times New Roman"/>
        </w:rPr>
      </w:pPr>
      <w:commentRangeStart w:id="10"/>
      <w:r w:rsidRPr="00C317BF">
        <w:rPr>
          <w:rFonts w:cs="Times New Roman"/>
          <w:lang w:val="en-US"/>
        </w:rPr>
        <w:t xml:space="preserve">Cependant, selon </w:t>
      </w:r>
      <w:r w:rsidR="003E226B">
        <w:rPr>
          <w:rFonts w:cs="Times New Roman"/>
        </w:rPr>
        <w:fldChar w:fldCharType="begin"/>
      </w:r>
      <w:r w:rsidR="001A204C">
        <w:rPr>
          <w:rFonts w:cs="Times New Roman"/>
          <w:lang w:val="en-US"/>
        </w:rPr>
        <w:instrText xml:space="preserve"> ADDIN ZOTERO_ITEM CSL_CITATION {"citationID":"3ym9OsaW","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E226B">
        <w:rPr>
          <w:rFonts w:cs="Times New Roman"/>
        </w:rPr>
        <w:fldChar w:fldCharType="separate"/>
      </w:r>
      <w:r w:rsidR="003E226B" w:rsidRPr="003E226B">
        <w:rPr>
          <w:rFonts w:cs="Times New Roman"/>
        </w:rPr>
        <w:t xml:space="preserve">Phillips et al. </w:t>
      </w:r>
      <w:r w:rsidR="003E226B">
        <w:rPr>
          <w:rFonts w:cs="Times New Roman"/>
        </w:rPr>
        <w:t>(</w:t>
      </w:r>
      <w:r w:rsidR="003E226B" w:rsidRPr="003E226B">
        <w:rPr>
          <w:rFonts w:cs="Times New Roman"/>
        </w:rPr>
        <w:t>2019)</w:t>
      </w:r>
      <w:r w:rsidR="003E226B">
        <w:rPr>
          <w:rFonts w:cs="Times New Roman"/>
        </w:rPr>
        <w:fldChar w:fldCharType="end"/>
      </w:r>
      <w:r w:rsidR="003E226B">
        <w:rPr>
          <w:rFonts w:cs="Times New Roman"/>
        </w:rPr>
        <w:t xml:space="preserve">, </w:t>
      </w:r>
      <w:r w:rsidR="000C5A1C">
        <w:rPr>
          <w:rFonts w:cs="Times New Roman"/>
        </w:rPr>
        <w:t>les variables les plus influentes sur le</w:t>
      </w:r>
      <w:r w:rsidR="002D692E">
        <w:rPr>
          <w:rFonts w:cs="Times New Roman"/>
        </w:rPr>
        <w:t>s vers de terre sont le</w:t>
      </w:r>
      <w:r w:rsidR="00BC7590">
        <w:rPr>
          <w:rFonts w:cs="Times New Roman"/>
        </w:rPr>
        <w:t>s</w:t>
      </w:r>
      <w:r w:rsidR="002D692E">
        <w:rPr>
          <w:rFonts w:cs="Times New Roman"/>
        </w:rPr>
        <w:t xml:space="preserve"> précipitations et la températures annuelle</w:t>
      </w:r>
      <w:commentRangeEnd w:id="10"/>
      <w:r w:rsidR="00850D76">
        <w:rPr>
          <w:rStyle w:val="CommentReference"/>
        </w:rPr>
        <w:commentReference w:id="10"/>
      </w:r>
      <w:r w:rsidR="002D692E">
        <w:rPr>
          <w:rFonts w:cs="Times New Roman"/>
        </w:rPr>
        <w:t>.</w:t>
      </w:r>
      <w:r w:rsidR="007F23EF">
        <w:rPr>
          <w:rFonts w:cs="Times New Roman"/>
        </w:rPr>
        <w:t xml:space="preserve"> </w:t>
      </w:r>
      <w:commentRangeStart w:id="11"/>
      <w:r w:rsidR="00A11867" w:rsidRPr="00A11867">
        <w:rPr>
          <w:rFonts w:cs="Times New Roman"/>
        </w:rPr>
        <w:t>En effet, il semblerait que les facteurs déterminants de la biodiversité des vers de terre dépendent de l’échelle</w:t>
      </w:r>
      <w:r w:rsidR="008A40E3">
        <w:rPr>
          <w:rFonts w:cs="Times New Roman"/>
        </w:rPr>
        <w:t xml:space="preserve"> </w:t>
      </w:r>
      <w:r w:rsidR="008A40E3">
        <w:rPr>
          <w:rFonts w:cs="Times New Roman"/>
        </w:rPr>
        <w:fldChar w:fldCharType="begin"/>
      </w:r>
      <w:r w:rsidR="008A40E3">
        <w:rPr>
          <w:rFonts w:cs="Times New Roman"/>
        </w:rPr>
        <w:instrText xml:space="preserve"> ADDIN ZOTERO_ITEM CSL_CITATION {"citationID":"h0tEh4cI","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A40E3">
        <w:rPr>
          <w:rFonts w:cs="Times New Roman"/>
        </w:rPr>
        <w:fldChar w:fldCharType="separate"/>
      </w:r>
      <w:r w:rsidR="008A40E3" w:rsidRPr="008A40E3">
        <w:rPr>
          <w:rFonts w:cs="Times New Roman"/>
        </w:rPr>
        <w:t>(Salako et al., 2023)</w:t>
      </w:r>
      <w:r w:rsidR="008A40E3">
        <w:rPr>
          <w:rFonts w:cs="Times New Roman"/>
        </w:rPr>
        <w:fldChar w:fldCharType="end"/>
      </w:r>
      <w:r w:rsidR="00A11867" w:rsidRPr="00A11867">
        <w:rPr>
          <w:rFonts w:cs="Times New Roman"/>
        </w:rPr>
        <w:t xml:space="preserve">. Les paramètres climatiques </w:t>
      </w:r>
      <w:r w:rsidR="00CB2FD1">
        <w:rPr>
          <w:rFonts w:cs="Times New Roman"/>
        </w:rPr>
        <w:t>joueraient</w:t>
      </w:r>
      <w:r w:rsidR="00FD0718">
        <w:rPr>
          <w:rFonts w:cs="Times New Roman"/>
        </w:rPr>
        <w:t xml:space="preserve"> </w:t>
      </w:r>
      <w:r w:rsidR="00A11867" w:rsidRPr="00A11867">
        <w:rPr>
          <w:rFonts w:cs="Times New Roman"/>
        </w:rPr>
        <w:t>un rôle crucial à l’échelle mondiale et continentale</w:t>
      </w:r>
      <w:r w:rsidR="008A40E3">
        <w:rPr>
          <w:rFonts w:cs="Times New Roman"/>
        </w:rPr>
        <w:t xml:space="preserve"> </w:t>
      </w:r>
      <w:r w:rsidR="008A40E3">
        <w:rPr>
          <w:rFonts w:cs="Times New Roman"/>
        </w:rPr>
        <w:fldChar w:fldCharType="begin"/>
      </w:r>
      <w:r w:rsidR="008A40E3">
        <w:rPr>
          <w:rFonts w:cs="Times New Roman"/>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8A40E3">
        <w:rPr>
          <w:rFonts w:cs="Times New Roman"/>
        </w:rPr>
        <w:fldChar w:fldCharType="separate"/>
      </w:r>
      <w:r w:rsidR="008A40E3" w:rsidRPr="008A40E3">
        <w:rPr>
          <w:rFonts w:cs="Times New Roman"/>
        </w:rPr>
        <w:t>(Rutgers et al., 2016; Phillips et al., 2019)</w:t>
      </w:r>
      <w:r w:rsidR="008A40E3">
        <w:rPr>
          <w:rFonts w:cs="Times New Roman"/>
        </w:rPr>
        <w:fldChar w:fldCharType="end"/>
      </w:r>
      <w:r w:rsidR="00A11867" w:rsidRPr="00A11867">
        <w:rPr>
          <w:rFonts w:cs="Times New Roman"/>
        </w:rPr>
        <w:t>, tandis que les facteurs liés au sol deviennent plus importants à des échelles spatiales plus restreintes</w:t>
      </w:r>
      <w:r w:rsidR="004139E4">
        <w:rPr>
          <w:rFonts w:cs="Times New Roman"/>
        </w:rPr>
        <w:t xml:space="preserve"> </w:t>
      </w:r>
      <w:r w:rsidR="004139E4">
        <w:rPr>
          <w:rFonts w:cs="Times New Roman"/>
        </w:rPr>
        <w:fldChar w:fldCharType="begin"/>
      </w:r>
      <w:r w:rsidR="004139E4">
        <w:rPr>
          <w:rFonts w:cs="Times New Roman"/>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4139E4">
        <w:rPr>
          <w:rFonts w:cs="Times New Roman"/>
        </w:rPr>
        <w:fldChar w:fldCharType="separate"/>
      </w:r>
      <w:r w:rsidR="004139E4" w:rsidRPr="004139E4">
        <w:rPr>
          <w:rFonts w:cs="Times New Roman"/>
          <w:kern w:val="0"/>
        </w:rPr>
        <w:t>(Palm et al., 2013; Marchán et al., 2015)</w:t>
      </w:r>
      <w:r w:rsidR="004139E4">
        <w:rPr>
          <w:rFonts w:cs="Times New Roman"/>
        </w:rPr>
        <w:fldChar w:fldCharType="end"/>
      </w:r>
      <w:r w:rsidR="00A11867" w:rsidRPr="00A11867">
        <w:rPr>
          <w:rFonts w:cs="Times New Roman"/>
        </w:rPr>
        <w:t xml:space="preserve">. </w:t>
      </w:r>
      <w:r w:rsidR="0080706B">
        <w:rPr>
          <w:rFonts w:cs="Times New Roman"/>
        </w:rPr>
        <w:t>Dans notre étude, l</w:t>
      </w:r>
      <w:r w:rsidR="00A11867" w:rsidRPr="00A11867">
        <w:rPr>
          <w:rFonts w:cs="Times New Roman"/>
        </w:rPr>
        <w:t xml:space="preserve">’importance du climat </w:t>
      </w:r>
      <w:r w:rsidR="00826643">
        <w:rPr>
          <w:rFonts w:cs="Times New Roman"/>
        </w:rPr>
        <w:t>é</w:t>
      </w:r>
      <w:r w:rsidR="00A11867" w:rsidRPr="00A11867">
        <w:rPr>
          <w:rFonts w:cs="Times New Roman"/>
        </w:rPr>
        <w:t>t</w:t>
      </w:r>
      <w:r w:rsidR="00826643">
        <w:rPr>
          <w:rFonts w:cs="Times New Roman"/>
        </w:rPr>
        <w:t>ait</w:t>
      </w:r>
      <w:r w:rsidR="00A11867" w:rsidRPr="00A11867">
        <w:rPr>
          <w:rFonts w:cs="Times New Roman"/>
        </w:rPr>
        <w:t xml:space="preserve"> principalement portée par la précipitation annuelle, tandis que le carbonate de calcium (CaCO₃) </w:t>
      </w:r>
      <w:r w:rsidR="0080706B">
        <w:rPr>
          <w:rFonts w:cs="Times New Roman"/>
        </w:rPr>
        <w:t>é</w:t>
      </w:r>
      <w:r w:rsidR="00A11867" w:rsidRPr="00A11867">
        <w:rPr>
          <w:rFonts w:cs="Times New Roman"/>
        </w:rPr>
        <w:t>t</w:t>
      </w:r>
      <w:r w:rsidR="0080706B">
        <w:rPr>
          <w:rFonts w:cs="Times New Roman"/>
        </w:rPr>
        <w:t>ait</w:t>
      </w:r>
      <w:r w:rsidR="00A11867" w:rsidRPr="00A11867">
        <w:rPr>
          <w:rFonts w:cs="Times New Roman"/>
        </w:rPr>
        <w:t xml:space="preserve"> la variable du sol la plus significative pour les vers de terre</w:t>
      </w:r>
      <w:commentRangeEnd w:id="11"/>
      <w:r w:rsidR="00850D76">
        <w:rPr>
          <w:rStyle w:val="CommentReference"/>
        </w:rPr>
        <w:commentReference w:id="11"/>
      </w:r>
      <w:r w:rsidR="00A11867" w:rsidRPr="00A11867">
        <w:rPr>
          <w:rFonts w:cs="Times New Roman"/>
        </w:rPr>
        <w:t xml:space="preserve">. </w:t>
      </w:r>
    </w:p>
    <w:p w14:paraId="48A6C55F" w14:textId="780F748A" w:rsidR="002878AB" w:rsidRDefault="007645A9" w:rsidP="005E4354">
      <w:pPr>
        <w:rPr>
          <w:rFonts w:cs="Times New Roman"/>
        </w:rPr>
      </w:pPr>
      <w:r>
        <w:rPr>
          <w:rFonts w:cs="Times New Roman"/>
        </w:rPr>
        <w:t xml:space="preserve">Nous sommes </w:t>
      </w:r>
      <w:r w:rsidR="00BB50A6">
        <w:rPr>
          <w:rFonts w:cs="Times New Roman"/>
        </w:rPr>
        <w:t>conscients</w:t>
      </w:r>
      <w:r>
        <w:rPr>
          <w:rFonts w:cs="Times New Roman"/>
        </w:rPr>
        <w:t xml:space="preserve"> </w:t>
      </w:r>
      <w:r w:rsidR="00BB50A6">
        <w:rPr>
          <w:rFonts w:cs="Times New Roman"/>
        </w:rPr>
        <w:t>qu’il existe</w:t>
      </w:r>
      <w:r>
        <w:rPr>
          <w:rFonts w:cs="Times New Roman"/>
        </w:rPr>
        <w:t xml:space="preserve"> d’autres </w:t>
      </w:r>
      <w:r w:rsidR="006066E1">
        <w:rPr>
          <w:rFonts w:cs="Times New Roman"/>
        </w:rPr>
        <w:t>variables non incluses</w:t>
      </w:r>
      <w:r w:rsidR="00E121EE">
        <w:rPr>
          <w:rFonts w:cs="Times New Roman"/>
        </w:rPr>
        <w:t xml:space="preserve"> </w:t>
      </w:r>
      <w:r w:rsidR="00EC1732">
        <w:rPr>
          <w:rFonts w:cs="Times New Roman"/>
        </w:rPr>
        <w:t xml:space="preserve">dans </w:t>
      </w:r>
      <w:r w:rsidR="00E121EE">
        <w:rPr>
          <w:rFonts w:cs="Times New Roman"/>
        </w:rPr>
        <w:t xml:space="preserve">cette étude et qui peuvent </w:t>
      </w:r>
      <w:r w:rsidR="00EC1732">
        <w:rPr>
          <w:rFonts w:cs="Times New Roman"/>
        </w:rPr>
        <w:t>influencer</w:t>
      </w:r>
      <w:r w:rsidR="00E121EE">
        <w:rPr>
          <w:rFonts w:cs="Times New Roman"/>
        </w:rPr>
        <w:t xml:space="preserve"> fortement les vers de terre</w:t>
      </w:r>
      <w:r w:rsidR="007C2887">
        <w:rPr>
          <w:rFonts w:cs="Times New Roman"/>
        </w:rPr>
        <w:t>. C’est le cas par exemple des pratiques agricole</w:t>
      </w:r>
      <w:r w:rsidR="00FF5477">
        <w:rPr>
          <w:rFonts w:cs="Times New Roman"/>
        </w:rPr>
        <w:t xml:space="preserve">s </w:t>
      </w:r>
      <w:r w:rsidR="004111AA">
        <w:rPr>
          <w:rFonts w:cs="Times New Roman"/>
        </w:rPr>
        <w:t xml:space="preserve">comme le travail du sol </w:t>
      </w:r>
      <w:r w:rsidR="00FD592B">
        <w:rPr>
          <w:rFonts w:cs="Times New Roman"/>
        </w:rPr>
        <w:fldChar w:fldCharType="begin"/>
      </w:r>
      <w:r w:rsidR="000351DD">
        <w:rPr>
          <w:rFonts w:cs="Times New Roman"/>
        </w:rPr>
        <w:instrText xml:space="preserve"> ADDIN ZOTERO_ITEM CSL_CITATION {"citationID":"sFB9gHaj","properties":{"formattedCitation":"(Crittenden et al., 2014; Ernst &amp; Emmerling, 2009; Pelosi, Pey, et al., 2014)","plainCitation":"(Crittenden et al., 2014; Ernst &amp; Emmerling, 2009; Pelosi, Pey, et al., 2014)","noteIndex":0},"citationItems":[{"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schema":"https://github.com/citation-style-language/schema/raw/master/csl-citation.json"} </w:instrText>
      </w:r>
      <w:r w:rsidR="00FD592B">
        <w:rPr>
          <w:rFonts w:cs="Times New Roman"/>
        </w:rPr>
        <w:fldChar w:fldCharType="separate"/>
      </w:r>
      <w:r w:rsidR="000351DD" w:rsidRPr="000351DD">
        <w:rPr>
          <w:rFonts w:cs="Times New Roman"/>
        </w:rPr>
        <w:t>(Crittenden et al., 2014; Ernst &amp; Emmerling, 2009; Pelosi, Pey, et al., 2014)</w:t>
      </w:r>
      <w:r w:rsidR="00FD592B">
        <w:rPr>
          <w:rFonts w:cs="Times New Roman"/>
        </w:rPr>
        <w:fldChar w:fldCharType="end"/>
      </w:r>
      <w:r w:rsidR="000351DD">
        <w:rPr>
          <w:rFonts w:cs="Times New Roman"/>
        </w:rPr>
        <w:t xml:space="preserve">, </w:t>
      </w:r>
      <w:r w:rsidR="002F16E8">
        <w:rPr>
          <w:rFonts w:cs="Times New Roman"/>
        </w:rPr>
        <w:t xml:space="preserve">les </w:t>
      </w:r>
      <w:r w:rsidR="004111AA" w:rsidRPr="004111AA">
        <w:rPr>
          <w:rFonts w:cs="Times New Roman"/>
        </w:rPr>
        <w:t>pesticides</w:t>
      </w:r>
      <w:r w:rsidR="000351DD">
        <w:rPr>
          <w:rFonts w:cs="Times New Roman"/>
        </w:rPr>
        <w:t xml:space="preserve"> </w:t>
      </w:r>
      <w:r w:rsidR="000351DD">
        <w:rPr>
          <w:rFonts w:cs="Times New Roman"/>
        </w:rPr>
        <w:fldChar w:fldCharType="begin"/>
      </w:r>
      <w:r w:rsidR="000351DD">
        <w:rPr>
          <w:rFonts w:cs="Times New Roman"/>
        </w:rPr>
        <w:instrText xml:space="preserve"> ADDIN ZOTERO_ITEM CSL_CITATION {"citationID":"rrYnEelv","properties":{"unsorted":true,"formattedCitation":"(Pelosi, Barot, et al., 2014; Maggi &amp; Tang, 2021)","plainCitation":"(Pelosi, Barot, et al., 2014; Maggi &amp; Tang, 2021)","noteIndex":0},"citationItems":[{"id":170,"uris":["http://zotero.org/users/7119014/items/7SPP57M6"],"itemData":{"id":170,"type":"article-journal","container-title":"Agronomy for Sustainable Development","DOI":"10.1007/s13593-013-0151-z","ISSN":"1774-0746, 1773-0155","issue":"1","journalAbbreviation":"Agron. Sustain. Dev.","language":"en","page":"199-228","source":"DOI.org (Crossref)","title":"Pesticides and earthworms. A review","volume":"34","author":[{"family":"Pelosi","given":"Céline"},{"family":"Barot","given":"Sébastien"},{"family":"Capowiez","given":"Yvan"},{"family":"Hedde","given":"Mickaël"},{"family":"Vandenbulcke","given":"Franck"}],"issued":{"date-parts":[["2014",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0351DD">
        <w:rPr>
          <w:rFonts w:cs="Times New Roman"/>
        </w:rPr>
        <w:fldChar w:fldCharType="separate"/>
      </w:r>
      <w:r w:rsidR="000351DD" w:rsidRPr="000351DD">
        <w:rPr>
          <w:rFonts w:cs="Times New Roman"/>
        </w:rPr>
        <w:t>(Pelosi, Barot, et al., 2014; Maggi &amp; Tang, 2021)</w:t>
      </w:r>
      <w:r w:rsidR="000351DD">
        <w:rPr>
          <w:rFonts w:cs="Times New Roman"/>
        </w:rPr>
        <w:fldChar w:fldCharType="end"/>
      </w:r>
      <w:r w:rsidR="002F16E8">
        <w:rPr>
          <w:rFonts w:cs="Times New Roman"/>
        </w:rPr>
        <w:t xml:space="preserve"> </w:t>
      </w:r>
      <w:r w:rsidR="00927DD2">
        <w:rPr>
          <w:rFonts w:cs="Times New Roman"/>
        </w:rPr>
        <w:t>et</w:t>
      </w:r>
      <w:r w:rsidR="002F16E8">
        <w:rPr>
          <w:rFonts w:cs="Times New Roman"/>
        </w:rPr>
        <w:t xml:space="preserve"> la fertilisation</w:t>
      </w:r>
      <w:r w:rsidR="00E75FAC">
        <w:rPr>
          <w:rFonts w:cs="Times New Roman"/>
        </w:rPr>
        <w:t xml:space="preserve"> </w:t>
      </w:r>
      <w:r w:rsidR="00E75FAC">
        <w:rPr>
          <w:rFonts w:cs="Times New Roman"/>
        </w:rPr>
        <w:fldChar w:fldCharType="begin"/>
      </w:r>
      <w:r w:rsidR="00E75FAC">
        <w:rPr>
          <w:rFonts w:cs="Times New Roman"/>
        </w:rPr>
        <w:instrText xml:space="preserve"> ADDIN ZOTERO_ITEM CSL_CITATION {"citationID":"2E76yN5Y","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75FAC">
        <w:rPr>
          <w:rFonts w:cs="Times New Roman"/>
        </w:rPr>
        <w:fldChar w:fldCharType="separate"/>
      </w:r>
      <w:r w:rsidR="00E75FAC" w:rsidRPr="00E75FAC">
        <w:rPr>
          <w:rFonts w:cs="Times New Roman"/>
        </w:rPr>
        <w:t>(Leroy et al., 2008; Niswati et al., 2022)</w:t>
      </w:r>
      <w:r w:rsidR="00E75FAC">
        <w:rPr>
          <w:rFonts w:cs="Times New Roman"/>
        </w:rPr>
        <w:fldChar w:fldCharType="end"/>
      </w:r>
      <w:r w:rsidR="0014146F">
        <w:rPr>
          <w:rFonts w:cs="Times New Roman"/>
        </w:rPr>
        <w:t xml:space="preserve"> </w:t>
      </w:r>
      <w:r w:rsidR="0015145D">
        <w:rPr>
          <w:rFonts w:cs="Times New Roman"/>
        </w:rPr>
        <w:t xml:space="preserve">qui </w:t>
      </w:r>
      <w:r w:rsidR="00B428D0" w:rsidRPr="005A6B2E">
        <w:rPr>
          <w:rFonts w:cs="Times New Roman"/>
        </w:rPr>
        <w:t>sont bien connues pour leur impact sur</w:t>
      </w:r>
      <w:r w:rsidR="00B462B5">
        <w:rPr>
          <w:rFonts w:cs="Times New Roman"/>
        </w:rPr>
        <w:t xml:space="preserve"> les vers de terre.</w:t>
      </w:r>
      <w:r w:rsidR="00B428D0" w:rsidRPr="005A6B2E">
        <w:rPr>
          <w:rFonts w:cs="Times New Roman"/>
        </w:rPr>
        <w:t xml:space="preserve"> </w:t>
      </w:r>
      <w:r w:rsidR="005A6B2E" w:rsidRPr="005A6B2E">
        <w:rPr>
          <w:rFonts w:cs="Times New Roman"/>
        </w:rPr>
        <w:t>Cependant, ces variables relatives aux pratiques agricoles ne sont pas disponibles sous forme de cartes à haute résolution à l’échelle de la France métropolitaine. Par conséquent, nous ne les avons pas incluses dans nos modèles</w:t>
      </w:r>
      <w:r w:rsidR="00345110">
        <w:rPr>
          <w:rFonts w:cs="Times New Roman"/>
        </w:rPr>
        <w:t xml:space="preserve"> et</w:t>
      </w:r>
      <w:r w:rsidR="005A6B2E" w:rsidRPr="005A6B2E">
        <w:rPr>
          <w:rFonts w:cs="Times New Roman"/>
        </w:rPr>
        <w:t xml:space="preserve"> cela empêcherait la </w:t>
      </w:r>
      <w:r w:rsidR="006A3E3E">
        <w:rPr>
          <w:rFonts w:cs="Times New Roman"/>
        </w:rPr>
        <w:t xml:space="preserve">production des </w:t>
      </w:r>
      <w:r w:rsidR="005A6B2E" w:rsidRPr="005A6B2E">
        <w:rPr>
          <w:rFonts w:cs="Times New Roman"/>
        </w:rPr>
        <w:t xml:space="preserve">cartes basées sur les prédictions </w:t>
      </w:r>
      <w:r w:rsidR="00B462B5">
        <w:rPr>
          <w:rFonts w:cs="Times New Roman"/>
        </w:rPr>
        <w:t>des</w:t>
      </w:r>
      <w:r w:rsidR="005A6B2E" w:rsidRPr="005A6B2E">
        <w:rPr>
          <w:rFonts w:cs="Times New Roman"/>
        </w:rPr>
        <w:t xml:space="preserve"> modèles.</w:t>
      </w:r>
      <w:r w:rsidR="008B2904">
        <w:rPr>
          <w:rFonts w:cs="Times New Roman"/>
        </w:rPr>
        <w:t xml:space="preserve"> En résumé, </w:t>
      </w:r>
      <w:r w:rsidR="008B2904">
        <w:rPr>
          <w:rFonts w:cs="Times New Roman"/>
          <w:szCs w:val="24"/>
        </w:rPr>
        <w:t>b</w:t>
      </w:r>
      <w:r w:rsidR="004161B2" w:rsidRPr="0044054D">
        <w:rPr>
          <w:rFonts w:cs="Times New Roman"/>
          <w:szCs w:val="24"/>
        </w:rPr>
        <w:t xml:space="preserve">ien </w:t>
      </w:r>
      <w:r w:rsidR="000174A7">
        <w:rPr>
          <w:rFonts w:cs="Times New Roman"/>
          <w:szCs w:val="24"/>
        </w:rPr>
        <w:t xml:space="preserve">que nous ne soyons pas en </w:t>
      </w:r>
      <w:r w:rsidR="004161B2" w:rsidRPr="0044054D">
        <w:rPr>
          <w:rFonts w:cs="Times New Roman"/>
          <w:szCs w:val="24"/>
        </w:rPr>
        <w:t xml:space="preserve">mesure de prendre en compte tous les facteurs potentiels de répartition des vers de terre, </w:t>
      </w:r>
      <w:r w:rsidR="000174A7">
        <w:rPr>
          <w:rFonts w:cs="Times New Roman"/>
          <w:szCs w:val="24"/>
        </w:rPr>
        <w:t>no</w:t>
      </w:r>
      <w:r w:rsidR="007C2B6A">
        <w:rPr>
          <w:rFonts w:cs="Times New Roman"/>
          <w:szCs w:val="24"/>
        </w:rPr>
        <w:t xml:space="preserve">tre étude </w:t>
      </w:r>
      <w:r w:rsidR="004161B2" w:rsidRPr="0044054D">
        <w:rPr>
          <w:rFonts w:cs="Times New Roman"/>
          <w:szCs w:val="24"/>
        </w:rPr>
        <w:t xml:space="preserve">incluent un grand nombre de </w:t>
      </w:r>
      <w:r w:rsidR="007C2B6A">
        <w:rPr>
          <w:rFonts w:cs="Times New Roman"/>
          <w:szCs w:val="24"/>
        </w:rPr>
        <w:t>variables</w:t>
      </w:r>
      <w:r w:rsidR="004161B2" w:rsidRPr="0044054D">
        <w:rPr>
          <w:rFonts w:cs="Times New Roman"/>
          <w:szCs w:val="24"/>
        </w:rPr>
        <w:t xml:space="preserve"> environnementaux les plus importants connus pour affecter</w:t>
      </w:r>
      <w:r w:rsidR="00442137">
        <w:rPr>
          <w:rFonts w:cs="Times New Roman"/>
          <w:szCs w:val="24"/>
        </w:rPr>
        <w:t xml:space="preserve"> l</w:t>
      </w:r>
      <w:r w:rsidR="004161B2" w:rsidRPr="0044054D">
        <w:rPr>
          <w:rFonts w:cs="Times New Roman"/>
          <w:szCs w:val="24"/>
        </w:rPr>
        <w:t xml:space="preserve">es vers de terre </w:t>
      </w:r>
      <w:r w:rsidR="003E3BB5">
        <w:rPr>
          <w:rFonts w:cs="Times New Roman"/>
          <w:szCs w:val="24"/>
        </w:rPr>
        <w:fldChar w:fldCharType="begin"/>
      </w:r>
      <w:r w:rsidR="003E3BB5">
        <w:rPr>
          <w:rFonts w:cs="Times New Roman"/>
          <w:szCs w:val="24"/>
        </w:rPr>
        <w:instrText xml:space="preserve"> ADDIN ZOTERO_ITEM CSL_CITATION {"citationID":"RLQC8RDr","properties":{"formattedCitation":"(Edwards &amp; Arancon, 2022)","plainCitation":"(Edwards &amp;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3E3BB5">
        <w:rPr>
          <w:rFonts w:cs="Times New Roman"/>
          <w:szCs w:val="24"/>
        </w:rPr>
        <w:fldChar w:fldCharType="separate"/>
      </w:r>
      <w:r w:rsidR="003E3BB5" w:rsidRPr="003E3BB5">
        <w:rPr>
          <w:rFonts w:cs="Times New Roman"/>
        </w:rPr>
        <w:t>(Edwards &amp; Arancon, 2022)</w:t>
      </w:r>
      <w:r w:rsidR="003E3BB5">
        <w:rPr>
          <w:rFonts w:cs="Times New Roman"/>
          <w:szCs w:val="24"/>
        </w:rPr>
        <w:fldChar w:fldCharType="end"/>
      </w:r>
      <w:r w:rsidR="00FD592B">
        <w:rPr>
          <w:rFonts w:cs="Times New Roman"/>
          <w:szCs w:val="24"/>
        </w:rPr>
        <w:t>.</w:t>
      </w:r>
    </w:p>
    <w:p w14:paraId="619BDA74" w14:textId="572A6FBC" w:rsidR="00965A10" w:rsidRDefault="00965A10" w:rsidP="005E4354">
      <w:pPr>
        <w:rPr>
          <w:rFonts w:cs="Times New Roman"/>
        </w:rPr>
      </w:pPr>
      <w:r w:rsidRPr="00D2073E">
        <w:rPr>
          <w:rFonts w:cs="Times New Roman"/>
        </w:rPr>
        <w:t>Nos modèles prédi</w:t>
      </w:r>
      <w:r>
        <w:rPr>
          <w:rFonts w:cs="Times New Roman"/>
        </w:rPr>
        <w:t>saien</w:t>
      </w:r>
      <w:r w:rsidRPr="00D2073E">
        <w:rPr>
          <w:rFonts w:cs="Times New Roman"/>
        </w:rPr>
        <w:t xml:space="preserve">t une richesse taxonomique moyenne de 5 espèces par parcelle, avec un maximum de 10 espèces. Ces prédictions se situent dans la gamme de valeurs intermédiaires, en </w:t>
      </w:r>
      <w:r w:rsidRPr="00D2073E">
        <w:rPr>
          <w:rFonts w:cs="Times New Roman"/>
        </w:rPr>
        <w:lastRenderedPageBreak/>
        <w:t xml:space="preserve">accord avec les études antérieures. En effet, </w:t>
      </w:r>
      <w:r>
        <w:rPr>
          <w:rFonts w:cs="Times New Roman"/>
        </w:rPr>
        <w:fldChar w:fldCharType="begin"/>
      </w:r>
      <w:r w:rsidR="001A204C">
        <w:rPr>
          <w:rFonts w:cs="Times New Roman"/>
        </w:rPr>
        <w:instrText xml:space="preserve"> ADDIN ZOTERO_ITEM CSL_CITATION {"citationID":"xHLUojFL","properties":{"unsorted":true,"formattedCitation":"(Phillips et al., 2019; Fourcade &amp; Vercauteren, 2022)","plainCitation":"(Phillips et al., 2019; Fourcade &amp; Vercauteren, 2022)","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Pr>
          <w:rFonts w:cs="Times New Roman"/>
        </w:rPr>
        <w:fldChar w:fldCharType="separate"/>
      </w:r>
      <w:r w:rsidRPr="00265916">
        <w:rPr>
          <w:rFonts w:cs="Times New Roman"/>
        </w:rPr>
        <w:t xml:space="preserve">Phillips et al. </w:t>
      </w:r>
      <w:r>
        <w:rPr>
          <w:rFonts w:cs="Times New Roman"/>
        </w:rPr>
        <w:t>(</w:t>
      </w:r>
      <w:r w:rsidRPr="00265916">
        <w:rPr>
          <w:rFonts w:cs="Times New Roman"/>
        </w:rPr>
        <w:t>2019</w:t>
      </w:r>
      <w:r>
        <w:rPr>
          <w:rFonts w:cs="Times New Roman"/>
        </w:rPr>
        <w:t>) et</w:t>
      </w:r>
      <w:r w:rsidRPr="00265916">
        <w:rPr>
          <w:rFonts w:cs="Times New Roman"/>
        </w:rPr>
        <w:t xml:space="preserve"> Fourcade &amp; Vercauteren</w:t>
      </w:r>
      <w:r>
        <w:rPr>
          <w:rFonts w:cs="Times New Roman"/>
        </w:rPr>
        <w:t xml:space="preserve"> (</w:t>
      </w:r>
      <w:r w:rsidRPr="00265916">
        <w:rPr>
          <w:rFonts w:cs="Times New Roman"/>
        </w:rPr>
        <w:t>2022)</w:t>
      </w:r>
      <w:r>
        <w:rPr>
          <w:rFonts w:cs="Times New Roman"/>
        </w:rPr>
        <w:fldChar w:fldCharType="end"/>
      </w:r>
      <w:r>
        <w:rPr>
          <w:rFonts w:cs="Times New Roman"/>
        </w:rPr>
        <w:t xml:space="preserve"> </w:t>
      </w:r>
      <w:r w:rsidRPr="00D2073E">
        <w:rPr>
          <w:rFonts w:cs="Times New Roman"/>
        </w:rPr>
        <w:t xml:space="preserve">ont rapporté une richesse maximale de 6 espèces par parcelle. </w:t>
      </w:r>
      <w:r>
        <w:rPr>
          <w:rFonts w:cs="Times New Roman"/>
        </w:rPr>
        <w:fldChar w:fldCharType="begin"/>
      </w:r>
      <w:r>
        <w:rPr>
          <w:rFonts w:cs="Times New Roman"/>
        </w:rPr>
        <w:instrText xml:space="preserve"> ADDIN ZOTERO_ITEM CSL_CITATION {"citationID":"oypvltAK","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Pr>
          <w:rFonts w:cs="Times New Roman"/>
        </w:rPr>
        <w:fldChar w:fldCharType="separate"/>
      </w:r>
      <w:r w:rsidRPr="00AF45FB">
        <w:rPr>
          <w:rFonts w:cs="Times New Roman"/>
        </w:rPr>
        <w:t>Rutgers et al.</w:t>
      </w:r>
      <w:r>
        <w:rPr>
          <w:rFonts w:cs="Times New Roman"/>
        </w:rPr>
        <w:t xml:space="preserve"> (</w:t>
      </w:r>
      <w:r w:rsidRPr="00AF45FB">
        <w:rPr>
          <w:rFonts w:cs="Times New Roman"/>
        </w:rPr>
        <w:t>2016)</w:t>
      </w:r>
      <w:r>
        <w:rPr>
          <w:rFonts w:cs="Times New Roman"/>
        </w:rPr>
        <w:fldChar w:fldCharType="end"/>
      </w:r>
      <w:r>
        <w:rPr>
          <w:rFonts w:cs="Times New Roman"/>
        </w:rPr>
        <w:t xml:space="preserve"> </w:t>
      </w:r>
      <w:r w:rsidRPr="00D2073E">
        <w:rPr>
          <w:rFonts w:cs="Times New Roman"/>
        </w:rPr>
        <w:t xml:space="preserve">ont observé jusqu’à 7 espèces par parcelle, tandis que </w:t>
      </w:r>
      <w:r>
        <w:rPr>
          <w:rFonts w:cs="Times New Roman"/>
        </w:rPr>
        <w:fldChar w:fldCharType="begin"/>
      </w:r>
      <w:r>
        <w:rPr>
          <w:rFonts w:cs="Times New Roman"/>
        </w:rPr>
        <w:instrText xml:space="preserve"> ADDIN ZOTERO_ITEM CSL_CITATION {"citationID":"cuAqXmRF","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Pr>
          <w:rFonts w:cs="Times New Roman"/>
        </w:rPr>
        <w:fldChar w:fldCharType="separate"/>
      </w:r>
      <w:r w:rsidRPr="009633C4">
        <w:rPr>
          <w:rFonts w:cs="Times New Roman"/>
        </w:rPr>
        <w:t xml:space="preserve">Zeiss et al. </w:t>
      </w:r>
      <w:r>
        <w:rPr>
          <w:rFonts w:cs="Times New Roman"/>
        </w:rPr>
        <w:t>(</w:t>
      </w:r>
      <w:r w:rsidRPr="009633C4">
        <w:rPr>
          <w:rFonts w:cs="Times New Roman"/>
        </w:rPr>
        <w:t>2024)</w:t>
      </w:r>
      <w:r>
        <w:rPr>
          <w:rFonts w:cs="Times New Roman"/>
        </w:rPr>
        <w:fldChar w:fldCharType="end"/>
      </w:r>
      <w:r w:rsidRPr="00D2073E">
        <w:rPr>
          <w:rFonts w:cs="Times New Roman"/>
        </w:rPr>
        <w:t xml:space="preserve"> ont signalé une richesse allant jusqu’à 18 espèces.</w:t>
      </w:r>
      <w:r>
        <w:rPr>
          <w:rFonts w:cs="Times New Roman"/>
        </w:rPr>
        <w:t xml:space="preserve"> Nous avons observé que la communauté des vers de terre était plus importante au nord-ouest et dans le centre du pays comparé à l’est du pays. Ce résultat </w:t>
      </w:r>
      <w:r w:rsidRPr="00BF2A20">
        <w:rPr>
          <w:rFonts w:cs="Times New Roman"/>
        </w:rPr>
        <w:t xml:space="preserve">concorde avec les résultats obtenus par </w:t>
      </w:r>
      <w:r>
        <w:rPr>
          <w:rFonts w:cs="Times New Roman"/>
        </w:rPr>
        <w:fldChar w:fldCharType="begin"/>
      </w:r>
      <w:r>
        <w:rPr>
          <w:rFonts w:cs="Times New Roman"/>
        </w:rPr>
        <w:instrText xml:space="preserve"> ADDIN ZOTERO_ITEM CSL_CITATION {"citationID":"l3gQ97lR","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Pr>
          <w:rFonts w:cs="Times New Roman"/>
        </w:rPr>
        <w:fldChar w:fldCharType="separate"/>
      </w:r>
      <w:r w:rsidRPr="009633C4">
        <w:rPr>
          <w:rFonts w:cs="Times New Roman"/>
        </w:rPr>
        <w:t xml:space="preserve">Zeiss et al. </w:t>
      </w:r>
      <w:r>
        <w:rPr>
          <w:rFonts w:cs="Times New Roman"/>
        </w:rPr>
        <w:t>(</w:t>
      </w:r>
      <w:r w:rsidRPr="009633C4">
        <w:rPr>
          <w:rFonts w:cs="Times New Roman"/>
        </w:rPr>
        <w:t>2024)</w:t>
      </w:r>
      <w:r>
        <w:rPr>
          <w:rFonts w:cs="Times New Roman"/>
        </w:rPr>
        <w:fldChar w:fldCharType="end"/>
      </w:r>
      <w:r w:rsidRPr="00BF2A20">
        <w:rPr>
          <w:rFonts w:cs="Times New Roman"/>
        </w:rPr>
        <w:t>, qui ont observé</w:t>
      </w:r>
      <w:r>
        <w:rPr>
          <w:rFonts w:cs="Times New Roman"/>
        </w:rPr>
        <w:t xml:space="preserve"> que l</w:t>
      </w:r>
      <w:r w:rsidRPr="00F81BC6">
        <w:rPr>
          <w:rFonts w:cs="Times New Roman"/>
        </w:rPr>
        <w:t>a richesse en espèces de vers de terre était élevée dans le centre-ouest de l’Europe et faible dans le nord-est de l’Europe</w:t>
      </w:r>
      <w:r>
        <w:rPr>
          <w:rFonts w:cs="Times New Roman"/>
        </w:rPr>
        <w:t xml:space="preserve">. De plus, </w:t>
      </w:r>
      <w:r>
        <w:rPr>
          <w:rFonts w:cs="Times New Roman"/>
        </w:rPr>
        <w:fldChar w:fldCharType="begin"/>
      </w:r>
      <w:r>
        <w:rPr>
          <w:rFonts w:cs="Times New Roman"/>
        </w:rPr>
        <w:instrText xml:space="preserve"> ADDIN ZOTERO_ITEM CSL_CITATION {"citationID":"nDDOQyeA","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Pr>
          <w:rFonts w:cs="Times New Roman"/>
        </w:rPr>
        <w:fldChar w:fldCharType="separate"/>
      </w:r>
      <w:r w:rsidRPr="00AF45FB">
        <w:rPr>
          <w:rFonts w:cs="Times New Roman"/>
        </w:rPr>
        <w:t>Rutgers et al.</w:t>
      </w:r>
      <w:r>
        <w:rPr>
          <w:rFonts w:cs="Times New Roman"/>
        </w:rPr>
        <w:t xml:space="preserve"> (</w:t>
      </w:r>
      <w:r w:rsidRPr="00AF45FB">
        <w:rPr>
          <w:rFonts w:cs="Times New Roman"/>
        </w:rPr>
        <w:t>2016)</w:t>
      </w:r>
      <w:r>
        <w:rPr>
          <w:rFonts w:cs="Times New Roman"/>
        </w:rPr>
        <w:fldChar w:fldCharType="end"/>
      </w:r>
      <w:r>
        <w:rPr>
          <w:rFonts w:cs="Times New Roman"/>
        </w:rPr>
        <w:t xml:space="preserve"> affirme que l</w:t>
      </w:r>
      <w:r w:rsidRPr="004A72A4">
        <w:rPr>
          <w:rFonts w:cs="Times New Roman"/>
        </w:rPr>
        <w:t xml:space="preserve">a distribution à grande échelle des densités de vers de terre apparaît grâce à des corrélations positives avec la latitude, la longitude et les facteurs climatiques </w:t>
      </w:r>
      <w:r>
        <w:rPr>
          <w:rFonts w:cs="Times New Roman"/>
        </w:rPr>
        <w:t xml:space="preserve">à l’échelle Européen. Dans notre étude, ce </w:t>
      </w:r>
      <w:r w:rsidR="00985AEF">
        <w:rPr>
          <w:rFonts w:cs="Times New Roman"/>
        </w:rPr>
        <w:t xml:space="preserve">résultat </w:t>
      </w:r>
      <w:r>
        <w:rPr>
          <w:rFonts w:cs="Times New Roman"/>
        </w:rPr>
        <w:t xml:space="preserve">pourrait s’explique par les </w:t>
      </w:r>
      <w:r w:rsidRPr="00F84B65">
        <w:rPr>
          <w:rFonts w:cs="Times New Roman"/>
        </w:rPr>
        <w:t>différence</w:t>
      </w:r>
      <w:r>
        <w:rPr>
          <w:rFonts w:cs="Times New Roman"/>
        </w:rPr>
        <w:t>s</w:t>
      </w:r>
      <w:r w:rsidRPr="00F84B65">
        <w:rPr>
          <w:rFonts w:cs="Times New Roman"/>
        </w:rPr>
        <w:t xml:space="preserve"> d’occupation des sols : davantage de prairies à l’ouest, tandis que l’est est caractérisé par des forêts et des parcelles de vignes</w:t>
      </w:r>
      <w:r>
        <w:rPr>
          <w:rFonts w:cs="Times New Roman"/>
        </w:rPr>
        <w:t xml:space="preserve">. </w:t>
      </w:r>
      <w:r w:rsidR="004846DB" w:rsidDel="004846DB">
        <w:rPr>
          <w:rFonts w:cs="Times New Roman"/>
        </w:rPr>
        <w:t xml:space="preserve"> </w:t>
      </w:r>
    </w:p>
    <w:p w14:paraId="649E2345" w14:textId="354C62ED" w:rsidR="00676419" w:rsidRPr="00F81BC6" w:rsidRDefault="00D6443F" w:rsidP="00DE7620">
      <w:pPr>
        <w:rPr>
          <w:rFonts w:cs="Times New Roman"/>
        </w:rPr>
      </w:pPr>
      <w:commentRangeStart w:id="12"/>
      <w:r w:rsidRPr="00F81BC6">
        <w:rPr>
          <w:rFonts w:cs="Times New Roman"/>
        </w:rPr>
        <w:t>Nous avons prédit la répartition des vers de terre dans les zones pour lesquelles nous avons pu extraire les prédicteurs des modèles grâce aux cartes de hautes résolutions, ainsi que dans certaines zones supplémentaires pour produire des cartes continues. Ces zones supplémentaires étaient principalement localisées dans des parcelles avec des occupation du sol qui ne sont pas des variables d’entrés des modèles. Ce sont par exemple les zones à forte artificialisation (zones industrielle ou commerciale, aéroports), les zones humides, les surfaces en eau ou les territoires agroforestières. Les répartitions attendues des vers de terre dans ces zones ont été indirectement dérivées par interpolation et doivent donc être interprétées avec prudence.</w:t>
      </w:r>
      <w:r w:rsidR="00390729">
        <w:rPr>
          <w:rFonts w:cs="Times New Roman"/>
        </w:rPr>
        <w:t xml:space="preserve"> </w:t>
      </w:r>
      <w:r w:rsidR="00390729" w:rsidRPr="0018724D">
        <w:rPr>
          <w:rFonts w:cs="Times New Roman"/>
        </w:rPr>
        <w:t>Les cartes ont été créées principalement pour sensibiliser</w:t>
      </w:r>
      <w:r w:rsidR="00BB069B">
        <w:rPr>
          <w:rFonts w:cs="Times New Roman"/>
        </w:rPr>
        <w:t xml:space="preserve"> et</w:t>
      </w:r>
      <w:r w:rsidR="00390729" w:rsidRPr="0018724D">
        <w:rPr>
          <w:rFonts w:cs="Times New Roman"/>
        </w:rPr>
        <w:t xml:space="preserve"> pour </w:t>
      </w:r>
      <w:r w:rsidR="00372E78">
        <w:rPr>
          <w:rFonts w:cs="Times New Roman"/>
        </w:rPr>
        <w:t>protéger</w:t>
      </w:r>
      <w:r w:rsidR="00390729" w:rsidRPr="0018724D">
        <w:rPr>
          <w:rFonts w:cs="Times New Roman"/>
        </w:rPr>
        <w:t xml:space="preserve"> la biodiversité des sols</w:t>
      </w:r>
      <w:r w:rsidR="00372E78">
        <w:rPr>
          <w:rFonts w:cs="Times New Roman"/>
        </w:rPr>
        <w:t xml:space="preserve"> et donc des services écosystémiques associées</w:t>
      </w:r>
      <w:r w:rsidR="00C12A48" w:rsidRPr="0018724D">
        <w:rPr>
          <w:rFonts w:cs="Times New Roman"/>
        </w:rPr>
        <w:t>.</w:t>
      </w:r>
      <w:commentRangeEnd w:id="12"/>
      <w:r w:rsidR="0039223D">
        <w:rPr>
          <w:rStyle w:val="CommentReference"/>
        </w:rPr>
        <w:commentReference w:id="12"/>
      </w:r>
    </w:p>
    <w:p w14:paraId="1E055031" w14:textId="6FFC39F3" w:rsidR="00D3451C" w:rsidRPr="00F81BC6" w:rsidRDefault="00AF40D7" w:rsidP="003B6D04">
      <w:pPr>
        <w:pStyle w:val="Heading1"/>
        <w:numPr>
          <w:ilvl w:val="0"/>
          <w:numId w:val="0"/>
        </w:numPr>
        <w:ind w:left="432"/>
        <w:rPr>
          <w:rFonts w:cs="Times New Roman"/>
        </w:rPr>
      </w:pPr>
      <w:r w:rsidRPr="00F81BC6">
        <w:rPr>
          <w:rFonts w:cs="Times New Roman"/>
        </w:rPr>
        <w:t>Conclusions</w:t>
      </w:r>
    </w:p>
    <w:p w14:paraId="1FF7CFE6" w14:textId="0D3E6371" w:rsidR="00573482" w:rsidRPr="00833EEC" w:rsidRDefault="006F67BF" w:rsidP="008830C6">
      <w:pPr>
        <w:rPr>
          <w:rFonts w:cs="Times New Roman"/>
        </w:rPr>
      </w:pPr>
      <w:r>
        <w:rPr>
          <w:rFonts w:cs="Times New Roman"/>
        </w:rPr>
        <w:t xml:space="preserve">Dans cette étude, </w:t>
      </w:r>
      <w:r>
        <w:rPr>
          <w:rFonts w:cs="Times New Roman"/>
          <w:szCs w:val="24"/>
        </w:rPr>
        <w:t xml:space="preserve">nous avons </w:t>
      </w:r>
      <w:r w:rsidRPr="00F81BC6">
        <w:rPr>
          <w:rFonts w:cs="Times New Roman"/>
          <w:szCs w:val="24"/>
        </w:rPr>
        <w:t>développé</w:t>
      </w:r>
      <w:r w:rsidR="002F69EE" w:rsidRPr="00F81BC6">
        <w:rPr>
          <w:rFonts w:cs="Times New Roman"/>
          <w:szCs w:val="24"/>
        </w:rPr>
        <w:t xml:space="preserve"> des modèles</w:t>
      </w:r>
      <w:r w:rsidR="0054204D">
        <w:rPr>
          <w:rFonts w:cs="Times New Roman"/>
          <w:szCs w:val="24"/>
        </w:rPr>
        <w:t xml:space="preserve"> prédictive</w:t>
      </w:r>
      <w:r w:rsidR="002F69EE" w:rsidRPr="00F81BC6">
        <w:rPr>
          <w:rFonts w:cs="Times New Roman"/>
          <w:szCs w:val="24"/>
        </w:rPr>
        <w:t xml:space="preserve"> grâce à</w:t>
      </w:r>
      <w:r w:rsidR="002F69EE">
        <w:rPr>
          <w:rFonts w:cs="Times New Roman"/>
          <w:szCs w:val="24"/>
        </w:rPr>
        <w:t xml:space="preserve"> une approche comparative </w:t>
      </w:r>
      <w:r w:rsidR="0033304E">
        <w:rPr>
          <w:rFonts w:cs="Times New Roman"/>
        </w:rPr>
        <w:t>entre l</w:t>
      </w:r>
      <w:r w:rsidR="00F94EDC" w:rsidRPr="00F94EDC">
        <w:rPr>
          <w:rFonts w:cs="Times New Roman"/>
        </w:rPr>
        <w:t xml:space="preserve">es modèles de régression traditionnels (GLM, GAM) </w:t>
      </w:r>
      <w:r w:rsidR="0033304E">
        <w:rPr>
          <w:rFonts w:cs="Times New Roman"/>
        </w:rPr>
        <w:t xml:space="preserve">et </w:t>
      </w:r>
      <w:r w:rsidR="00F94EDC" w:rsidRPr="00F94EDC">
        <w:rPr>
          <w:rFonts w:cs="Times New Roman"/>
        </w:rPr>
        <w:t>les algorithmes d'apprentissage automatique (</w:t>
      </w:r>
      <w:r w:rsidR="00B615BF">
        <w:rPr>
          <w:rFonts w:cs="Times New Roman"/>
        </w:rPr>
        <w:t xml:space="preserve">RF, </w:t>
      </w:r>
      <w:r w:rsidR="00F94EDC" w:rsidRPr="00F94EDC">
        <w:rPr>
          <w:rFonts w:cs="Times New Roman"/>
        </w:rPr>
        <w:t>GBM et</w:t>
      </w:r>
      <w:r w:rsidR="001D3071">
        <w:rPr>
          <w:rFonts w:cs="Times New Roman"/>
        </w:rPr>
        <w:t xml:space="preserve"> </w:t>
      </w:r>
      <w:r w:rsidR="00B615BF">
        <w:rPr>
          <w:rFonts w:cs="Times New Roman"/>
        </w:rPr>
        <w:t>ANN</w:t>
      </w:r>
      <w:r w:rsidR="00F94EDC" w:rsidRPr="00F94EDC">
        <w:rPr>
          <w:rFonts w:cs="Times New Roman"/>
        </w:rPr>
        <w:t xml:space="preserve">) afin d'identifier le meilleur modèle pour prédire la </w:t>
      </w:r>
      <w:r w:rsidR="00594B5E">
        <w:rPr>
          <w:rFonts w:cs="Times New Roman"/>
        </w:rPr>
        <w:t xml:space="preserve">communauté </w:t>
      </w:r>
      <w:r w:rsidR="00F94EDC" w:rsidRPr="00F94EDC">
        <w:rPr>
          <w:rFonts w:cs="Times New Roman"/>
        </w:rPr>
        <w:t xml:space="preserve">des vers de terre en </w:t>
      </w:r>
      <w:r w:rsidR="00B615BF">
        <w:rPr>
          <w:rFonts w:cs="Times New Roman"/>
        </w:rPr>
        <w:t>France métrop</w:t>
      </w:r>
      <w:r w:rsidR="00752760">
        <w:rPr>
          <w:rFonts w:cs="Times New Roman"/>
        </w:rPr>
        <w:t>olitaine</w:t>
      </w:r>
      <w:r w:rsidR="00F94EDC" w:rsidRPr="00F94EDC">
        <w:rPr>
          <w:rFonts w:cs="Times New Roman"/>
        </w:rPr>
        <w:t>.</w:t>
      </w:r>
      <w:r w:rsidR="00752760">
        <w:rPr>
          <w:rFonts w:cs="Times New Roman"/>
        </w:rPr>
        <w:t xml:space="preserve"> </w:t>
      </w:r>
      <w:r w:rsidR="00752760" w:rsidRPr="00752760">
        <w:rPr>
          <w:rFonts w:cs="Times New Roman"/>
        </w:rPr>
        <w:t>Les modèles boostés généralisés et les forêts aléatoires avait les meilleures performances prédictives</w:t>
      </w:r>
      <w:r w:rsidR="00752760">
        <w:rPr>
          <w:rFonts w:cs="Times New Roman"/>
        </w:rPr>
        <w:t>.</w:t>
      </w:r>
      <w:r w:rsidR="00C12F5E">
        <w:rPr>
          <w:rFonts w:cs="Times New Roman"/>
        </w:rPr>
        <w:t xml:space="preserve"> </w:t>
      </w:r>
      <w:r w:rsidR="00747A27" w:rsidRPr="00F81BC6">
        <w:rPr>
          <w:rFonts w:cs="Times New Roman"/>
        </w:rPr>
        <w:t>Les premiers résultats notables que nous avons obtenus concernent la précision estimée de nos modèles qui permettent de prédire la biomasse</w:t>
      </w:r>
      <w:r w:rsidR="00A73C98">
        <w:rPr>
          <w:rFonts w:cs="Times New Roman"/>
        </w:rPr>
        <w:t xml:space="preserve"> </w:t>
      </w:r>
      <w:r w:rsidR="00A73C98">
        <w:rPr>
          <w:rFonts w:cs="Times New Roman"/>
        </w:rPr>
        <w:lastRenderedPageBreak/>
        <w:t>totale</w:t>
      </w:r>
      <w:r w:rsidR="00747A27" w:rsidRPr="00F81BC6">
        <w:rPr>
          <w:rFonts w:cs="Times New Roman"/>
        </w:rPr>
        <w:t xml:space="preserve"> avec un R² de 0.35 (RMSE = 8.76 g/m²), l’abondance</w:t>
      </w:r>
      <w:r w:rsidR="00A73C98">
        <w:rPr>
          <w:rFonts w:cs="Times New Roman"/>
        </w:rPr>
        <w:t xml:space="preserve"> totale</w:t>
      </w:r>
      <w:r w:rsidR="00747A27" w:rsidRPr="00F81BC6">
        <w:rPr>
          <w:rFonts w:cs="Times New Roman"/>
        </w:rPr>
        <w:t xml:space="preserve"> avec un R² de 0.43 (RMSE = 25 ind./m²) et la richesse </w:t>
      </w:r>
      <w:r w:rsidR="00A73C98">
        <w:rPr>
          <w:rFonts w:cs="Times New Roman"/>
        </w:rPr>
        <w:t xml:space="preserve">taxonomique totale </w:t>
      </w:r>
      <w:r w:rsidR="00747A27" w:rsidRPr="00F81BC6">
        <w:rPr>
          <w:rFonts w:cs="Times New Roman"/>
        </w:rPr>
        <w:t>avec un R² de 0.59 (RMSE = 1.7 espèce par parcelle).</w:t>
      </w:r>
      <w:r w:rsidR="00747A27">
        <w:rPr>
          <w:rFonts w:cs="Times New Roman"/>
        </w:rPr>
        <w:t xml:space="preserve"> </w:t>
      </w:r>
      <w:r w:rsidR="00C63DC7">
        <w:rPr>
          <w:rFonts w:cs="Times New Roman"/>
        </w:rPr>
        <w:t xml:space="preserve">Notre étude </w:t>
      </w:r>
      <w:r w:rsidR="0045571A">
        <w:rPr>
          <w:rFonts w:cs="Times New Roman"/>
        </w:rPr>
        <w:t>a</w:t>
      </w:r>
      <w:r w:rsidR="00C63DC7">
        <w:rPr>
          <w:rFonts w:cs="Times New Roman"/>
        </w:rPr>
        <w:t xml:space="preserve"> permis de mettre en évidence que </w:t>
      </w:r>
      <w:r w:rsidR="00E42BB8">
        <w:rPr>
          <w:rFonts w:cs="Times New Roman"/>
        </w:rPr>
        <w:t xml:space="preserve">l’occupation du sol était la variable la plus importante sur les vers de terre </w:t>
      </w:r>
      <w:r w:rsidR="009B5F6F">
        <w:rPr>
          <w:rFonts w:cs="Times New Roman"/>
        </w:rPr>
        <w:t>suivie</w:t>
      </w:r>
      <w:r w:rsidR="00E42BB8">
        <w:rPr>
          <w:rFonts w:cs="Times New Roman"/>
        </w:rPr>
        <w:t xml:space="preserve"> </w:t>
      </w:r>
      <w:r w:rsidR="009337F2" w:rsidRPr="009337F2">
        <w:rPr>
          <w:rFonts w:cs="Times New Roman"/>
        </w:rPr>
        <w:t>des variables spatiales, climatiques et pédologiques</w:t>
      </w:r>
      <w:r w:rsidR="009B5F6F">
        <w:rPr>
          <w:rFonts w:cs="Times New Roman"/>
        </w:rPr>
        <w:t>.</w:t>
      </w:r>
      <w:r w:rsidR="00E20054">
        <w:rPr>
          <w:rFonts w:cs="Times New Roman"/>
        </w:rPr>
        <w:t xml:space="preserve"> </w:t>
      </w:r>
      <w:r w:rsidR="00544127" w:rsidRPr="00A33C72">
        <w:rPr>
          <w:rFonts w:cs="Times New Roman"/>
        </w:rPr>
        <w:t>Notre étude a permis</w:t>
      </w:r>
      <w:r w:rsidR="00F557E5">
        <w:rPr>
          <w:rFonts w:cs="Times New Roman"/>
        </w:rPr>
        <w:t xml:space="preserve"> aussi</w:t>
      </w:r>
      <w:r w:rsidR="00544127" w:rsidRPr="00A33C72">
        <w:rPr>
          <w:rFonts w:cs="Times New Roman"/>
        </w:rPr>
        <w:t xml:space="preserve"> de créer des cartes de prédiction de la communauté des vers de terre</w:t>
      </w:r>
      <w:r w:rsidR="007D7F0F">
        <w:rPr>
          <w:rFonts w:cs="Times New Roman"/>
        </w:rPr>
        <w:t xml:space="preserve"> en France</w:t>
      </w:r>
      <w:r w:rsidR="00544127" w:rsidRPr="00A33C72">
        <w:rPr>
          <w:rFonts w:cs="Times New Roman"/>
        </w:rPr>
        <w:t xml:space="preserve">, fournissant </w:t>
      </w:r>
      <w:r w:rsidR="00544127">
        <w:rPr>
          <w:rFonts w:cs="Times New Roman"/>
        </w:rPr>
        <w:t xml:space="preserve">ainsi </w:t>
      </w:r>
      <w:r w:rsidR="00544127" w:rsidRPr="00A33C72">
        <w:rPr>
          <w:rFonts w:cs="Times New Roman"/>
        </w:rPr>
        <w:t xml:space="preserve">des données de référence </w:t>
      </w:r>
      <w:r w:rsidR="00544127">
        <w:rPr>
          <w:rFonts w:cs="Times New Roman"/>
        </w:rPr>
        <w:t xml:space="preserve">et </w:t>
      </w:r>
      <w:r w:rsidR="00544127" w:rsidRPr="00A33C72">
        <w:rPr>
          <w:rFonts w:cs="Times New Roman"/>
        </w:rPr>
        <w:t xml:space="preserve">sensibilisant à la protection de la biodiversité du sol et </w:t>
      </w:r>
      <w:r w:rsidR="005B078A">
        <w:rPr>
          <w:rFonts w:cs="Times New Roman"/>
        </w:rPr>
        <w:t xml:space="preserve">donc des </w:t>
      </w:r>
      <w:r w:rsidR="00544127" w:rsidRPr="00A33C72">
        <w:rPr>
          <w:rFonts w:cs="Times New Roman"/>
        </w:rPr>
        <w:t>services écosystémiques associés</w:t>
      </w:r>
      <w:r w:rsidR="0045571A">
        <w:rPr>
          <w:rFonts w:cs="Times New Roman"/>
        </w:rPr>
        <w:t>.</w:t>
      </w:r>
      <w:r w:rsidR="0027667E">
        <w:rPr>
          <w:rFonts w:cs="Times New Roman"/>
        </w:rPr>
        <w:t xml:space="preserve"> </w:t>
      </w:r>
      <w:r w:rsidR="00202263">
        <w:rPr>
          <w:rFonts w:cs="Times New Roman"/>
        </w:rPr>
        <w:t xml:space="preserve">Afin de compléter cette étude et obtenir </w:t>
      </w:r>
      <w:r w:rsidR="00833EEC">
        <w:rPr>
          <w:rFonts w:cs="Times New Roman"/>
        </w:rPr>
        <w:t>un aperçu global</w:t>
      </w:r>
      <w:r w:rsidR="00202263">
        <w:rPr>
          <w:rFonts w:cs="Times New Roman"/>
        </w:rPr>
        <w:t xml:space="preserve"> </w:t>
      </w:r>
      <w:r w:rsidR="00DB11B5">
        <w:rPr>
          <w:rFonts w:cs="Times New Roman"/>
        </w:rPr>
        <w:t>de la communauté des verts de terre</w:t>
      </w:r>
      <w:r w:rsidR="00B932DA">
        <w:rPr>
          <w:rFonts w:cs="Times New Roman"/>
        </w:rPr>
        <w:t xml:space="preserve"> en France</w:t>
      </w:r>
      <w:r w:rsidR="00DB11B5">
        <w:rPr>
          <w:rFonts w:cs="Times New Roman"/>
        </w:rPr>
        <w:t>, il</w:t>
      </w:r>
      <w:r w:rsidR="00D46D11">
        <w:rPr>
          <w:rFonts w:cs="Times New Roman"/>
        </w:rPr>
        <w:t xml:space="preserve"> serait pertinent de </w:t>
      </w:r>
      <w:r w:rsidR="002151C4">
        <w:rPr>
          <w:rFonts w:cs="Times New Roman"/>
        </w:rPr>
        <w:t>développer d’autre</w:t>
      </w:r>
      <w:r w:rsidR="00DB11B5">
        <w:rPr>
          <w:rFonts w:cs="Times New Roman"/>
        </w:rPr>
        <w:t>s modèles</w:t>
      </w:r>
      <w:r w:rsidR="002151C4">
        <w:rPr>
          <w:rFonts w:cs="Times New Roman"/>
        </w:rPr>
        <w:t xml:space="preserve"> permettant de prédire l’abondance </w:t>
      </w:r>
      <w:r w:rsidR="00C61EE5">
        <w:rPr>
          <w:rFonts w:cs="Times New Roman"/>
        </w:rPr>
        <w:t xml:space="preserve">ou la </w:t>
      </w:r>
      <w:r w:rsidR="00D30210">
        <w:rPr>
          <w:rFonts w:cs="Times New Roman"/>
        </w:rPr>
        <w:t>présence</w:t>
      </w:r>
      <w:r w:rsidR="00C61EE5">
        <w:rPr>
          <w:rFonts w:cs="Times New Roman"/>
        </w:rPr>
        <w:t xml:space="preserve"> </w:t>
      </w:r>
      <w:r w:rsidR="00D30210">
        <w:rPr>
          <w:rFonts w:cs="Times New Roman"/>
        </w:rPr>
        <w:t>absence</w:t>
      </w:r>
      <w:r w:rsidR="00C61EE5">
        <w:rPr>
          <w:rFonts w:cs="Times New Roman"/>
        </w:rPr>
        <w:t xml:space="preserve"> </w:t>
      </w:r>
      <w:r w:rsidR="00BC4A6F">
        <w:rPr>
          <w:rFonts w:cs="Times New Roman"/>
        </w:rPr>
        <w:t>des espèces</w:t>
      </w:r>
      <w:r w:rsidR="00C61EE5">
        <w:rPr>
          <w:rFonts w:cs="Times New Roman"/>
        </w:rPr>
        <w:t xml:space="preserve"> mais aussi l’abondance </w:t>
      </w:r>
      <w:r w:rsidR="00480927">
        <w:rPr>
          <w:rFonts w:cs="Times New Roman"/>
        </w:rPr>
        <w:t xml:space="preserve">et la biomasse </w:t>
      </w:r>
      <w:r w:rsidR="00BC4A6F">
        <w:rPr>
          <w:rFonts w:cs="Times New Roman"/>
        </w:rPr>
        <w:t xml:space="preserve">des catégories </w:t>
      </w:r>
      <w:r w:rsidR="00D30210">
        <w:rPr>
          <w:rFonts w:cs="Times New Roman"/>
        </w:rPr>
        <w:t>écologiques</w:t>
      </w:r>
      <w:r w:rsidR="00BC4A6F">
        <w:rPr>
          <w:rFonts w:cs="Times New Roman"/>
        </w:rPr>
        <w:t xml:space="preserve"> des vers de terre.</w:t>
      </w:r>
    </w:p>
    <w:p w14:paraId="1FE160DD" w14:textId="77777777" w:rsidR="00C12F5E" w:rsidRPr="00833EEC" w:rsidRDefault="00C12F5E" w:rsidP="008830C6">
      <w:pPr>
        <w:rPr>
          <w:rFonts w:cs="Times New Roman"/>
          <w:lang w:val="en-US"/>
        </w:rPr>
      </w:pPr>
    </w:p>
    <w:p w14:paraId="35C97BC6" w14:textId="7BF4E2C2" w:rsidR="00C12F5E" w:rsidRPr="00833EEC" w:rsidRDefault="00C12F5E" w:rsidP="008830C6">
      <w:pPr>
        <w:rPr>
          <w:rFonts w:cs="Times New Roman"/>
          <w:lang w:val="en-US"/>
        </w:rPr>
        <w:sectPr w:rsidR="00C12F5E" w:rsidRPr="00833EEC" w:rsidSect="00537360">
          <w:footerReference w:type="default" r:id="rId18"/>
          <w:footerReference w:type="first" r:id="rId19"/>
          <w:pgSz w:w="12240" w:h="15840"/>
          <w:pgMar w:top="1417" w:right="1417" w:bottom="1417" w:left="1417" w:header="720" w:footer="720" w:gutter="0"/>
          <w:pgNumType w:start="1"/>
          <w:cols w:space="720"/>
          <w:titlePg/>
          <w:docGrid w:linePitch="360"/>
        </w:sectPr>
      </w:pPr>
    </w:p>
    <w:p w14:paraId="5CCE1411" w14:textId="77777777" w:rsidR="00D3451C" w:rsidRPr="00833EEC" w:rsidRDefault="00D3451C" w:rsidP="0042279B">
      <w:pPr>
        <w:pStyle w:val="Heading1"/>
        <w:numPr>
          <w:ilvl w:val="0"/>
          <w:numId w:val="0"/>
        </w:numPr>
        <w:rPr>
          <w:rFonts w:cs="Times New Roman"/>
          <w:lang w:val="en-US"/>
        </w:rPr>
      </w:pPr>
      <w:r w:rsidRPr="00833EEC">
        <w:rPr>
          <w:rFonts w:cs="Times New Roman"/>
          <w:lang w:val="en-US"/>
        </w:rPr>
        <w:lastRenderedPageBreak/>
        <w:t>Bibliographie</w:t>
      </w:r>
    </w:p>
    <w:p w14:paraId="23605A48" w14:textId="77777777" w:rsidR="00CE6D97" w:rsidRDefault="00F217A6" w:rsidP="00CE6D97">
      <w:pPr>
        <w:pStyle w:val="Bibliography"/>
      </w:pPr>
      <w:r>
        <w:fldChar w:fldCharType="begin"/>
      </w:r>
      <w:r w:rsidRPr="00833EEC">
        <w:rPr>
          <w:lang w:val="en-US"/>
        </w:rPr>
        <w:instrText xml:space="preserve"> ADDIN ZOTERO_BIBL {"uncited":[],"omitted":[],"custom":[]} CSL_BIBLIOGRAPHY </w:instrText>
      </w:r>
      <w:r>
        <w:fldChar w:fldCharType="separate"/>
      </w:r>
      <w:r w:rsidR="00CE6D97">
        <w:t xml:space="preserve">Anthony, M. A., Bender, S. F., &amp; van der Heijden, M. G. (2023). Enumerating soil biodiversity. </w:t>
      </w:r>
      <w:r w:rsidR="00CE6D97">
        <w:rPr>
          <w:i/>
          <w:iCs/>
        </w:rPr>
        <w:t>Proceedings of the National Academy of Sciences</w:t>
      </w:r>
      <w:r w:rsidR="00CE6D97">
        <w:t xml:space="preserve">, </w:t>
      </w:r>
      <w:r w:rsidR="00CE6D97">
        <w:rPr>
          <w:i/>
          <w:iCs/>
        </w:rPr>
        <w:t>120</w:t>
      </w:r>
      <w:r w:rsidR="00CE6D97">
        <w:t>(33), e2304663120. https://doi.org/10.1073/pnas.2304663120</w:t>
      </w:r>
    </w:p>
    <w:p w14:paraId="427432A1" w14:textId="77777777" w:rsidR="00CE6D97" w:rsidRDefault="00CE6D97" w:rsidP="00CE6D97">
      <w:pPr>
        <w:pStyle w:val="Bibliography"/>
      </w:pPr>
      <w:r>
        <w:t xml:space="preserve">Ballabio, C., Lugato, E., Fernández-Ugalde, O., Orgiazzi, A., Jones, A., Borrelli, P., Montanarella, L., &amp; Panagos, P. (2019). Mapping LUCAS topsoil chemical properties at European scale using Gaussian process regression. </w:t>
      </w:r>
      <w:r>
        <w:rPr>
          <w:i/>
          <w:iCs/>
        </w:rPr>
        <w:t>Geoderma</w:t>
      </w:r>
      <w:r>
        <w:t xml:space="preserve">, </w:t>
      </w:r>
      <w:r>
        <w:rPr>
          <w:i/>
          <w:iCs/>
        </w:rPr>
        <w:t>355</w:t>
      </w:r>
      <w:r>
        <w:t>, 113912. https://doi.org/10.1016/j.geoderma.2019.113912</w:t>
      </w:r>
    </w:p>
    <w:p w14:paraId="7EC72659" w14:textId="77777777" w:rsidR="00CE6D97" w:rsidRDefault="00CE6D97" w:rsidP="00CE6D97">
      <w:pPr>
        <w:pStyle w:val="Bibliography"/>
      </w:pPr>
      <w:r>
        <w:t xml:space="preserve">Bardgett, R. D., &amp; Van der Putten, W. H. (2014). Belowground biodiversity and ecosystem functioning. </w:t>
      </w:r>
      <w:r>
        <w:rPr>
          <w:i/>
          <w:iCs/>
        </w:rPr>
        <w:t>Nature</w:t>
      </w:r>
      <w:r>
        <w:t xml:space="preserve">, </w:t>
      </w:r>
      <w:r>
        <w:rPr>
          <w:i/>
          <w:iCs/>
        </w:rPr>
        <w:t>515</w:t>
      </w:r>
      <w:r>
        <w:t>(7528), Article 7528. https://doi.org/10.1038/nature13855</w:t>
      </w:r>
    </w:p>
    <w:p w14:paraId="391718B2" w14:textId="77777777" w:rsidR="00CE6D97" w:rsidRDefault="00CE6D97" w:rsidP="00CE6D97">
      <w:pPr>
        <w:pStyle w:val="Bibliography"/>
      </w:pPr>
      <w:r>
        <w:t xml:space="preserve">Bouché, M. B. (1972). </w:t>
      </w:r>
      <w:r>
        <w:rPr>
          <w:i/>
          <w:iCs/>
        </w:rPr>
        <w:t>Lombriciens de France. Ecologie et systématique</w:t>
      </w:r>
      <w:r>
        <w:t xml:space="preserve"> (Vol. 72‑2, Numéro HS, p. 671 p.). INRA Editions. https://hal.inrae.fr/hal-02859798</w:t>
      </w:r>
    </w:p>
    <w:p w14:paraId="461B41F3" w14:textId="77777777" w:rsidR="00CE6D97" w:rsidRDefault="00CE6D97" w:rsidP="00CE6D97">
      <w:pPr>
        <w:pStyle w:val="Bibliography"/>
      </w:pPr>
      <w:r>
        <w:t xml:space="preserve">Breiman, L. (2001). Random Forests. </w:t>
      </w:r>
      <w:r>
        <w:rPr>
          <w:i/>
          <w:iCs/>
        </w:rPr>
        <w:t>Machine Learning</w:t>
      </w:r>
      <w:r>
        <w:t xml:space="preserve">, </w:t>
      </w:r>
      <w:r>
        <w:rPr>
          <w:i/>
          <w:iCs/>
        </w:rPr>
        <w:t>45</w:t>
      </w:r>
      <w:r>
        <w:t>(1), 5‑32. https://doi.org/10.1023/A:1010933404324</w:t>
      </w:r>
    </w:p>
    <w:p w14:paraId="1EBDE697" w14:textId="77777777" w:rsidR="00CE6D97" w:rsidRDefault="00CE6D97" w:rsidP="00CE6D97">
      <w:pPr>
        <w:pStyle w:val="Bibliography"/>
      </w:pPr>
      <w:r>
        <w:t xml:space="preserve">Capowiez, Y., Sammartino, S., &amp; Michel, E. (2014). Burrow systems of endogeic earthworms : Effects of earthworm abundance and consequences for soil water infiltration. </w:t>
      </w:r>
      <w:r>
        <w:rPr>
          <w:i/>
          <w:iCs/>
        </w:rPr>
        <w:t>Pedobiologia</w:t>
      </w:r>
      <w:r>
        <w:t xml:space="preserve">, </w:t>
      </w:r>
      <w:r>
        <w:rPr>
          <w:i/>
          <w:iCs/>
        </w:rPr>
        <w:t>57</w:t>
      </w:r>
      <w:r>
        <w:t>(4), 303‑309. https://doi.org/10.1016/j.pedobi.2014.04.001</w:t>
      </w:r>
    </w:p>
    <w:p w14:paraId="7643E420" w14:textId="77777777" w:rsidR="00CE6D97" w:rsidRDefault="00CE6D97" w:rsidP="00CE6D97">
      <w:pPr>
        <w:pStyle w:val="Bibliography"/>
      </w:pPr>
      <w:r>
        <w:t xml:space="preserve">Cardinale, B. J., Duffy, J. E., Gonzalez, A., Hooper, D. U., Perrings, C., Venail, P., Narwani, A., Mace, G. M., Tilman, D., Wardle, D. A., Kinzig, A. P., Daily, G. C., Loreau, M., Grace, J. B., Larigauderie, A., Srivastava, D. S., &amp; Naeem, S. (2012). Biodiversity loss and its impact on humanity. </w:t>
      </w:r>
      <w:r>
        <w:rPr>
          <w:i/>
          <w:iCs/>
        </w:rPr>
        <w:t>Nature</w:t>
      </w:r>
      <w:r>
        <w:t xml:space="preserve">, </w:t>
      </w:r>
      <w:r>
        <w:rPr>
          <w:i/>
          <w:iCs/>
        </w:rPr>
        <w:t>486</w:t>
      </w:r>
      <w:r>
        <w:t>(7401), Article 7401. https://doi.org/10.1038/nature11148</w:t>
      </w:r>
    </w:p>
    <w:p w14:paraId="2593A573" w14:textId="77777777" w:rsidR="00CE6D97" w:rsidRDefault="00CE6D97" w:rsidP="00CE6D97">
      <w:pPr>
        <w:pStyle w:val="Bibliography"/>
      </w:pPr>
      <w:r>
        <w:t xml:space="preserve">Casalicchio, G., Molnar, C., &amp; Schratz, P. (2024). </w:t>
      </w:r>
      <w:r>
        <w:rPr>
          <w:i/>
          <w:iCs/>
        </w:rPr>
        <w:t>iml : Interpretable Machine Learning</w:t>
      </w:r>
      <w:r>
        <w:t xml:space="preserve"> (0.11.3) [Logiciel]. https://cran.r-project.org/web/packages/iml/</w:t>
      </w:r>
    </w:p>
    <w:p w14:paraId="2C3EF024" w14:textId="77777777" w:rsidR="00CE6D97" w:rsidRDefault="00CE6D97" w:rsidP="00CE6D97">
      <w:pPr>
        <w:pStyle w:val="Bibliography"/>
      </w:pPr>
      <w:r>
        <w:lastRenderedPageBreak/>
        <w:t xml:space="preserve">Crittenden, S. J., Eswaramurthy, T., de Goede, R. G. M., Brussaard, L., &amp; Pulleman, M. M. (2014). Effect of tillage on earthworms over short- and medium-term in conventional and organic farming. </w:t>
      </w:r>
      <w:r>
        <w:rPr>
          <w:i/>
          <w:iCs/>
        </w:rPr>
        <w:t>Applied Soil Ecology</w:t>
      </w:r>
      <w:r>
        <w:t xml:space="preserve">, </w:t>
      </w:r>
      <w:r>
        <w:rPr>
          <w:i/>
          <w:iCs/>
        </w:rPr>
        <w:t>83</w:t>
      </w:r>
      <w:r>
        <w:t>, 140‑148. https://doi.org/10.1016/j.apsoil.2014.03.001</w:t>
      </w:r>
    </w:p>
    <w:p w14:paraId="058F53DF" w14:textId="77777777" w:rsidR="00CE6D97" w:rsidRDefault="00CE6D97" w:rsidP="00CE6D97">
      <w:pPr>
        <w:pStyle w:val="Bibliography"/>
      </w:pPr>
      <w:r>
        <w:t xml:space="preserve">Cunha, L., Brown, G. G., Stanton, D. W. G., Da Silva, E., Hansel, F. A., Jorge, G., McKey, D., Vidal-Torrado, P., Macedo, R. S., Velasquez, E., James, S. W., Lavelle, P., Kille, P., &amp; Network,  the T. P. de I. (2016). Soil Animals and Pedogenesis : The Role of Earthworms in Anthropogenic Soils. </w:t>
      </w:r>
      <w:r>
        <w:rPr>
          <w:i/>
          <w:iCs/>
        </w:rPr>
        <w:t>Soil Science</w:t>
      </w:r>
      <w:r>
        <w:t xml:space="preserve">, </w:t>
      </w:r>
      <w:r>
        <w:rPr>
          <w:i/>
          <w:iCs/>
        </w:rPr>
        <w:t>181</w:t>
      </w:r>
      <w:r>
        <w:t>(3/4), 110‑125. https://doi.org/10.1097/SS.0000000000000144</w:t>
      </w:r>
    </w:p>
    <w:p w14:paraId="66914DBA" w14:textId="77777777" w:rsidR="00CE6D97" w:rsidRDefault="00CE6D97" w:rsidP="00CE6D97">
      <w:pPr>
        <w:pStyle w:val="Bibliography"/>
      </w:pPr>
      <w:r>
        <w:t xml:space="preserve">Diallo, A., Hoeffner, K., Guillocheau, S., Sorgniard, P., &amp; Cluzeau, D. (2023). Combined effects of annual crop agricultural practices on earthworm communities. </w:t>
      </w:r>
      <w:r>
        <w:rPr>
          <w:i/>
          <w:iCs/>
        </w:rPr>
        <w:t>Applied Soil Ecology</w:t>
      </w:r>
      <w:r>
        <w:t xml:space="preserve">, </w:t>
      </w:r>
      <w:r>
        <w:rPr>
          <w:i/>
          <w:iCs/>
        </w:rPr>
        <w:t>192</w:t>
      </w:r>
      <w:r>
        <w:t>, 105073. https://doi.org/10.1016/j.apsoil.2023.105073</w:t>
      </w:r>
    </w:p>
    <w:p w14:paraId="6F5FCFDB" w14:textId="77777777" w:rsidR="00CE6D97" w:rsidRDefault="00CE6D97" w:rsidP="00CE6D97">
      <w:pPr>
        <w:pStyle w:val="Bibliography"/>
      </w:pPr>
      <w:r>
        <w:t xml:space="preserve">Edwards, C. A., &amp; Arancon, N. Q. (2022). </w:t>
      </w:r>
      <w:r>
        <w:rPr>
          <w:i/>
          <w:iCs/>
        </w:rPr>
        <w:t>Biology and Ecology of Earthworms</w:t>
      </w:r>
      <w:r>
        <w:t>. Springer US. https://doi.org/10.1007/978-0-387-74943-3</w:t>
      </w:r>
    </w:p>
    <w:p w14:paraId="49B5E4FE" w14:textId="77777777" w:rsidR="00CE6D97" w:rsidRDefault="00CE6D97" w:rsidP="00CE6D97">
      <w:pPr>
        <w:pStyle w:val="Bibliography"/>
      </w:pPr>
      <w:r>
        <w:t xml:space="preserve">Elith, J., &amp; Leathwick, J. R. (2009). Species Distribution Models : Ecological Explanation and Prediction Across Space and Time. </w:t>
      </w:r>
      <w:r>
        <w:rPr>
          <w:i/>
          <w:iCs/>
        </w:rPr>
        <w:t>Annual Review of Ecology, Evolution, and Systematics</w:t>
      </w:r>
      <w:r>
        <w:t xml:space="preserve">, </w:t>
      </w:r>
      <w:r>
        <w:rPr>
          <w:i/>
          <w:iCs/>
        </w:rPr>
        <w:t>40</w:t>
      </w:r>
      <w:r>
        <w:t>(1), 677‑697. https://doi.org/10.1146/annurev.ecolsys.110308.120159</w:t>
      </w:r>
    </w:p>
    <w:p w14:paraId="621EB56B" w14:textId="77777777" w:rsidR="00CE6D97" w:rsidRDefault="00CE6D97" w:rsidP="00CE6D97">
      <w:pPr>
        <w:pStyle w:val="Bibliography"/>
      </w:pPr>
      <w:r>
        <w:t xml:space="preserve">Ernst, G., &amp; Emmerling, C. (2009). Impact of five different tillage systems on soil organic carbon content and the density, biomass, and community composition of earthworms after a ten year period. </w:t>
      </w:r>
      <w:r>
        <w:rPr>
          <w:i/>
          <w:iCs/>
        </w:rPr>
        <w:t>European Journal of Soil Biology</w:t>
      </w:r>
      <w:r>
        <w:t xml:space="preserve">, </w:t>
      </w:r>
      <w:r>
        <w:rPr>
          <w:i/>
          <w:iCs/>
        </w:rPr>
        <w:t>45</w:t>
      </w:r>
      <w:r>
        <w:t>(3), 247‑251. https://doi.org/10.1016/j.ejsobi.2009.02.002</w:t>
      </w:r>
    </w:p>
    <w:p w14:paraId="4F22BF35" w14:textId="77777777" w:rsidR="00CE6D97" w:rsidRDefault="00CE6D97" w:rsidP="00CE6D97">
      <w:pPr>
        <w:pStyle w:val="Bibliography"/>
      </w:pPr>
      <w:r>
        <w:t xml:space="preserve">FAO, I. (2020). </w:t>
      </w:r>
      <w:r>
        <w:rPr>
          <w:i/>
          <w:iCs/>
        </w:rPr>
        <w:t>State of knowledge of soil biodiversity – Status, challenges and potentialities. Summary for policy makers</w:t>
      </w:r>
      <w:r>
        <w:t>. https://policycommons.net/artifacts/1526136/state-of-knowledge-of-soil-biodiversity-status-challenges-and-potentialities/2214245/</w:t>
      </w:r>
    </w:p>
    <w:p w14:paraId="030E3F55" w14:textId="77777777" w:rsidR="00CE6D97" w:rsidRDefault="00CE6D97" w:rsidP="00CE6D97">
      <w:pPr>
        <w:pStyle w:val="Bibliography"/>
      </w:pPr>
      <w:r>
        <w:lastRenderedPageBreak/>
        <w:t xml:space="preserve">Fourcade, Y., &amp; Vercauteren, M. (2022). Predicted changes in the functional structure of earthworm assemblages in France driven by climate change. </w:t>
      </w:r>
      <w:r>
        <w:rPr>
          <w:i/>
          <w:iCs/>
        </w:rPr>
        <w:t>Diversity and Distributions</w:t>
      </w:r>
      <w:r>
        <w:t xml:space="preserve">, </w:t>
      </w:r>
      <w:r>
        <w:rPr>
          <w:i/>
          <w:iCs/>
        </w:rPr>
        <w:t>28</w:t>
      </w:r>
      <w:r>
        <w:t>(5), 1050‑1066. https://doi.org/10.1111/ddi.13505</w:t>
      </w:r>
    </w:p>
    <w:p w14:paraId="54A042A5" w14:textId="77777777" w:rsidR="00CE6D97" w:rsidRDefault="00CE6D97" w:rsidP="00CE6D97">
      <w:pPr>
        <w:pStyle w:val="Bibliography"/>
      </w:pPr>
      <w:r>
        <w:t xml:space="preserve">Gabriac, Q., Ganault, P., Barois, I., Aranda-Delgado, E., Cimetière, E., Cortet, J., Gautier, M., Hedde, M., Marchán, D. F., Reyes, J. C. P., Stokes, A., &amp; Decaëns, T. (2022). </w:t>
      </w:r>
      <w:r>
        <w:rPr>
          <w:i/>
          <w:iCs/>
        </w:rPr>
        <w:t>Environmental drivers of earthworm communities along an altitudinal gradient in the French Alps</w:t>
      </w:r>
      <w:r>
        <w:t xml:space="preserve"> (p. 2022.10.13.512055). bioRxiv. https://doi.org/10.1101/2022.10.13.512055</w:t>
      </w:r>
    </w:p>
    <w:p w14:paraId="23299893" w14:textId="77777777" w:rsidR="00CE6D97" w:rsidRDefault="00CE6D97" w:rsidP="00CE6D97">
      <w:pPr>
        <w:pStyle w:val="Bibliography"/>
      </w:pPr>
      <w:r>
        <w:t xml:space="preserve">Gardi, C., &amp; Jeffery, S. (2009). </w:t>
      </w:r>
      <w:r>
        <w:rPr>
          <w:i/>
          <w:iCs/>
        </w:rPr>
        <w:t>Soil biodiversity</w:t>
      </w:r>
      <w:r>
        <w:t>. https://doi.org/10.2788/7831</w:t>
      </w:r>
    </w:p>
    <w:p w14:paraId="0DCF07B6" w14:textId="77777777" w:rsidR="00CE6D97" w:rsidRDefault="00CE6D97" w:rsidP="00CE6D97">
      <w:pPr>
        <w:pStyle w:val="Bibliography"/>
      </w:pPr>
      <w:r>
        <w:t xml:space="preserve">Greg, R., Edwards, D., Kriegler, B., Schroedl, S., Southworth, H., Greenwell, B., Boehmke, B., Cunningham, J., &amp; Developers  (https://github.com/gbm-developers), G. B. M. (2024). </w:t>
      </w:r>
      <w:r>
        <w:rPr>
          <w:i/>
          <w:iCs/>
        </w:rPr>
        <w:t>gbm : Generalized Boosted Regression Models</w:t>
      </w:r>
      <w:r>
        <w:t xml:space="preserve"> (2.1.9) [Logiciel]. https://cran.r-project.org/web/packages/gbm/index.html</w:t>
      </w:r>
    </w:p>
    <w:p w14:paraId="5A678F75" w14:textId="77777777" w:rsidR="00CE6D97" w:rsidRDefault="00CE6D97" w:rsidP="00CE6D97">
      <w:pPr>
        <w:pStyle w:val="Bibliography"/>
      </w:pPr>
      <w:r>
        <w:t xml:space="preserve">Groves, C. P. (2022). </w:t>
      </w:r>
      <w:r>
        <w:rPr>
          <w:i/>
          <w:iCs/>
        </w:rPr>
        <w:t>Biogeographic region | Definition, Features, Locations, &amp; Facts | Britannica</w:t>
      </w:r>
      <w:r>
        <w:t>. https://www.britannica.com/science/biogeographic-region</w:t>
      </w:r>
    </w:p>
    <w:p w14:paraId="51F75A23" w14:textId="77777777" w:rsidR="00CE6D97" w:rsidRDefault="00CE6D97" w:rsidP="00CE6D97">
      <w:pPr>
        <w:pStyle w:val="Bibliography"/>
      </w:pPr>
      <w:r>
        <w:t xml:space="preserve">Guisan, A., Thuiller, W., &amp; Zimmermann, N. E. (2017). </w:t>
      </w:r>
      <w:r>
        <w:rPr>
          <w:i/>
          <w:iCs/>
        </w:rPr>
        <w:t>Habitat Suitability and Distribution Models : With Applications in R</w:t>
      </w:r>
      <w:r>
        <w:t>. Cambridge University Press. https://doi.org/10.1017/9781139028271</w:t>
      </w:r>
    </w:p>
    <w:p w14:paraId="1949DA5E" w14:textId="77777777" w:rsidR="00CE6D97" w:rsidRDefault="00CE6D97" w:rsidP="00CE6D97">
      <w:pPr>
        <w:pStyle w:val="Bibliography"/>
      </w:pPr>
      <w:r>
        <w:t xml:space="preserve">Hijmans, R. J., &amp; Elith, J. (2019). </w:t>
      </w:r>
      <w:r>
        <w:rPr>
          <w:i/>
          <w:iCs/>
        </w:rPr>
        <w:t>Spatial Distribution Models</w:t>
      </w:r>
      <w:r>
        <w:t>. https://rspatial.org/sdm/SDM.pdf</w:t>
      </w:r>
    </w:p>
    <w:p w14:paraId="414AFFF8" w14:textId="77777777" w:rsidR="00CE6D97" w:rsidRDefault="00CE6D97" w:rsidP="00CE6D97">
      <w:pPr>
        <w:pStyle w:val="Bibliography"/>
      </w:pPr>
      <w:r>
        <w:t xml:space="preserve">Hoeffner, K., Hotte, H., Cluzeau, D., Charrier, X., Gastal, F., &amp; Pérès, G. (2021). Effects of temporary grassland introduction into annual crop rotations and nitrogen fertilisation on earthworm communities and forage production. </w:t>
      </w:r>
      <w:r>
        <w:rPr>
          <w:i/>
          <w:iCs/>
        </w:rPr>
        <w:t>Applied Soil Ecology</w:t>
      </w:r>
      <w:r>
        <w:t xml:space="preserve">, </w:t>
      </w:r>
      <w:r>
        <w:rPr>
          <w:i/>
          <w:iCs/>
        </w:rPr>
        <w:t>162</w:t>
      </w:r>
      <w:r>
        <w:t>, 103893. https://doi.org/10.1016/j.apsoil.2021.103893</w:t>
      </w:r>
    </w:p>
    <w:p w14:paraId="754AB34B" w14:textId="77777777" w:rsidR="00CE6D97" w:rsidRDefault="00CE6D97" w:rsidP="00CE6D97">
      <w:pPr>
        <w:pStyle w:val="Bibliography"/>
      </w:pPr>
      <w:r>
        <w:t xml:space="preserve">Hooper, D. U., Adair, E. C., Cardinale, B. J., Byrnes, J. E. K., Hungate, B. A., Matulich, K. L., Gonzalez, A., Duffy, J. E., Gamfeldt, L., &amp; O’Connor, M. I. (2012). A global synthesis </w:t>
      </w:r>
      <w:r>
        <w:lastRenderedPageBreak/>
        <w:t xml:space="preserve">reveals biodiversity loss as a major driver of ecosystem change. </w:t>
      </w:r>
      <w:r>
        <w:rPr>
          <w:i/>
          <w:iCs/>
        </w:rPr>
        <w:t>Nature</w:t>
      </w:r>
      <w:r>
        <w:t xml:space="preserve">, </w:t>
      </w:r>
      <w:r>
        <w:rPr>
          <w:i/>
          <w:iCs/>
        </w:rPr>
        <w:t>486</w:t>
      </w:r>
      <w:r>
        <w:t>(7401), Article 7401. https://doi.org/10.1038/nature11118</w:t>
      </w:r>
    </w:p>
    <w:p w14:paraId="4DCD3B28" w14:textId="77777777" w:rsidR="00CE6D97" w:rsidRDefault="00CE6D97" w:rsidP="00CE6D97">
      <w:pPr>
        <w:pStyle w:val="Bibliography"/>
      </w:pPr>
      <w:r>
        <w:t xml:space="preserve">Horrigue, W., Dequiedt, S., Chemidlin Prévost-Bouré, N., Jolivet, C., Saby, N. P. A., Arrouays, D., Bispo, A., Maron, P.-A., &amp; Ranjard, L. (2016). Predictive model of soil molecular microbial biomass. </w:t>
      </w:r>
      <w:r>
        <w:rPr>
          <w:i/>
          <w:iCs/>
        </w:rPr>
        <w:t>Ecological Indicators</w:t>
      </w:r>
      <w:r>
        <w:t xml:space="preserve">, </w:t>
      </w:r>
      <w:r>
        <w:rPr>
          <w:i/>
          <w:iCs/>
        </w:rPr>
        <w:t>64</w:t>
      </w:r>
      <w:r>
        <w:t>, 203‑211. https://doi.org/10.1016/j.ecolind.2015.12.004</w:t>
      </w:r>
    </w:p>
    <w:p w14:paraId="5563518F" w14:textId="77777777" w:rsidR="00CE6D97" w:rsidRDefault="00CE6D97" w:rsidP="00CE6D97">
      <w:pPr>
        <w:pStyle w:val="Bibliography"/>
      </w:pPr>
      <w:r>
        <w:t xml:space="preserve">Kalinowski, T., Falbel, D., Allaire, J. J., Chollet, F., RStudio, Google, Tang  [ctb, Y., cph, Bijl, W. V. D., Studer, M., &amp; Keydana, S. (2024). </w:t>
      </w:r>
      <w:r>
        <w:rPr>
          <w:i/>
          <w:iCs/>
        </w:rPr>
        <w:t>keras : R Interface to « Keras »</w:t>
      </w:r>
      <w:r>
        <w:t xml:space="preserve"> (2.15.0) [Logiciel]. https://cran.r-project.org/web/packages/keras/index.html</w:t>
      </w:r>
    </w:p>
    <w:p w14:paraId="5E3CC798" w14:textId="77777777" w:rsidR="00CE6D97" w:rsidRDefault="00CE6D97" w:rsidP="00CE6D97">
      <w:pPr>
        <w:pStyle w:val="Bibliography"/>
      </w:pPr>
      <w:r>
        <w:t xml:space="preserve">Karger, D. N., Conrad, O., Böhner, J., Kawohl, T., Kreft, H., Soria-Auza, R. W., Zimmermann, N. E., Linder, H. P., &amp; Kessler, M. (2017). Climatologies at high resolution for the earth’s land surface areas. </w:t>
      </w:r>
      <w:r>
        <w:rPr>
          <w:i/>
          <w:iCs/>
        </w:rPr>
        <w:t>Scientific Data</w:t>
      </w:r>
      <w:r>
        <w:t xml:space="preserve">, </w:t>
      </w:r>
      <w:r>
        <w:rPr>
          <w:i/>
          <w:iCs/>
        </w:rPr>
        <w:t>4</w:t>
      </w:r>
      <w:r>
        <w:t>(1), 170122. https://doi.org/10.1038/sdata.2017.122</w:t>
      </w:r>
    </w:p>
    <w:p w14:paraId="5CC1FA98" w14:textId="77777777" w:rsidR="00CE6D97" w:rsidRDefault="00CE6D97" w:rsidP="00CE6D97">
      <w:pPr>
        <w:pStyle w:val="Bibliography"/>
      </w:pPr>
      <w:r>
        <w:t xml:space="preserve">Lavelle, P., Bignell, D., Lepage, M., Wolters, V., Roger, P., Ineson, P., Heal, O. W., &amp; Dhillion, S. (1997). Soil function in a changing world : The role of invertebrate ecosystem engineers. </w:t>
      </w:r>
      <w:r>
        <w:rPr>
          <w:i/>
          <w:iCs/>
        </w:rPr>
        <w:t>European Journal of Soil Biology</w:t>
      </w:r>
      <w:r>
        <w:t>. https://www.semanticscholar.org/paper/Soil-function-in-a-changing-world%3A-the-role-of-Lavelle-Bignell/363b3c76b7cef2aa2637d1b3a33034ffa41b1dce</w:t>
      </w:r>
    </w:p>
    <w:p w14:paraId="18B77409" w14:textId="77777777" w:rsidR="00CE6D97" w:rsidRDefault="00CE6D97" w:rsidP="00CE6D97">
      <w:pPr>
        <w:pStyle w:val="Bibliography"/>
      </w:pPr>
      <w:r>
        <w:t xml:space="preserve">Leroy, B. L. M., Schmidt, O., Van den Bossche, A., Reheul, D., &amp; Moens, M. (2008). Earthworm population dynamics as influenced by the quality of exogenous organic matter. </w:t>
      </w:r>
      <w:r>
        <w:rPr>
          <w:i/>
          <w:iCs/>
        </w:rPr>
        <w:t>Pedobiologia</w:t>
      </w:r>
      <w:r>
        <w:t xml:space="preserve">, </w:t>
      </w:r>
      <w:r>
        <w:rPr>
          <w:i/>
          <w:iCs/>
        </w:rPr>
        <w:t>52</w:t>
      </w:r>
      <w:r>
        <w:t>(2), 139‑150. https://doi.org/10.1016/j.pedobi.2008.07.001</w:t>
      </w:r>
    </w:p>
    <w:p w14:paraId="50EB3670" w14:textId="77777777" w:rsidR="00CE6D97" w:rsidRDefault="00CE6D97" w:rsidP="00CE6D97">
      <w:pPr>
        <w:pStyle w:val="Bibliography"/>
      </w:pPr>
      <w:r>
        <w:t xml:space="preserve">Li, X., &amp; Wang, Y. (2013). Applying various algorithms for species distribution modelling. </w:t>
      </w:r>
      <w:r>
        <w:rPr>
          <w:i/>
          <w:iCs/>
        </w:rPr>
        <w:t>Integrative Zoology</w:t>
      </w:r>
      <w:r>
        <w:t xml:space="preserve">, </w:t>
      </w:r>
      <w:r>
        <w:rPr>
          <w:i/>
          <w:iCs/>
        </w:rPr>
        <w:t>8</w:t>
      </w:r>
      <w:r>
        <w:t>(2), 124‑135. https://doi.org/10.1111/1749-4877.12000</w:t>
      </w:r>
    </w:p>
    <w:p w14:paraId="6A94573A" w14:textId="77777777" w:rsidR="00CE6D97" w:rsidRDefault="00CE6D97" w:rsidP="00CE6D97">
      <w:pPr>
        <w:pStyle w:val="Bibliography"/>
      </w:pPr>
      <w:r>
        <w:t xml:space="preserve">Maggi, F., &amp; Tang, F. H. M. (2021). Estimated decline in global earthworm population size caused by pesticide residue in soil. </w:t>
      </w:r>
      <w:r>
        <w:rPr>
          <w:i/>
          <w:iCs/>
        </w:rPr>
        <w:t>Soil Security</w:t>
      </w:r>
      <w:r>
        <w:t xml:space="preserve">, </w:t>
      </w:r>
      <w:r>
        <w:rPr>
          <w:i/>
          <w:iCs/>
        </w:rPr>
        <w:t>5</w:t>
      </w:r>
      <w:r>
        <w:t>, 100014. https://doi.org/10.1016/j.soisec.2021.100014</w:t>
      </w:r>
    </w:p>
    <w:p w14:paraId="57E34587" w14:textId="77777777" w:rsidR="00CE6D97" w:rsidRDefault="00CE6D97" w:rsidP="00CE6D97">
      <w:pPr>
        <w:pStyle w:val="Bibliography"/>
      </w:pPr>
      <w:r>
        <w:lastRenderedPageBreak/>
        <w:t xml:space="preserve">Marchán, D. F., Csuzdi, C., Decaëns, T., Szederjesi, T., Pizl, V., &amp; Domínguez, J. (2021). The disjunct distribution of relict earthworm genera clarifies the early historical biogeography of the Lumbricidae (Crassiclitellata, Annelida). </w:t>
      </w:r>
      <w:r>
        <w:rPr>
          <w:i/>
          <w:iCs/>
        </w:rPr>
        <w:t>Journal of Zoological Systematics and Evolutionary Research</w:t>
      </w:r>
      <w:r>
        <w:t xml:space="preserve">, </w:t>
      </w:r>
      <w:r>
        <w:rPr>
          <w:i/>
          <w:iCs/>
        </w:rPr>
        <w:t>59</w:t>
      </w:r>
      <w:r>
        <w:t>(8), 1703‑1717. https://doi.org/10.1111/jzs.12514</w:t>
      </w:r>
    </w:p>
    <w:p w14:paraId="44EF36BE" w14:textId="77777777" w:rsidR="00CE6D97" w:rsidRDefault="00CE6D97" w:rsidP="00CE6D97">
      <w:pPr>
        <w:pStyle w:val="Bibliography"/>
      </w:pPr>
      <w:r>
        <w:t xml:space="preserve">Marchán, D. F., &amp; Domínguez, J. (2022). Evaluating the Conservation Status of a North-Western Iberian Earthworm (Compostelandrilus cyaneus) with Insight into Its Genetic Diversity and Ecological Preferences. </w:t>
      </w:r>
      <w:r>
        <w:rPr>
          <w:i/>
          <w:iCs/>
        </w:rPr>
        <w:t>Genes</w:t>
      </w:r>
      <w:r>
        <w:t xml:space="preserve">, </w:t>
      </w:r>
      <w:r>
        <w:rPr>
          <w:i/>
          <w:iCs/>
        </w:rPr>
        <w:t>13</w:t>
      </w:r>
      <w:r>
        <w:t>(2), Article 2. https://doi.org/10.3390/genes13020337</w:t>
      </w:r>
    </w:p>
    <w:p w14:paraId="2813E3AD" w14:textId="77777777" w:rsidR="00CE6D97" w:rsidRDefault="00CE6D97" w:rsidP="00CE6D97">
      <w:pPr>
        <w:pStyle w:val="Bibliography"/>
      </w:pPr>
      <w:r>
        <w:t xml:space="preserve">Marchán, D. F., Refoyo, P., Fernández, R., Novo, M., de Sosa, I., &amp; Díaz Cosín, D. J. (2016). Macroecological inferences on soil fauna through comparative niche modeling : The case of Hormogastridae (Annelida, Oligochaeta). </w:t>
      </w:r>
      <w:r>
        <w:rPr>
          <w:i/>
          <w:iCs/>
        </w:rPr>
        <w:t>European Journal of Soil Biology</w:t>
      </w:r>
      <w:r>
        <w:t xml:space="preserve">, </w:t>
      </w:r>
      <w:r>
        <w:rPr>
          <w:i/>
          <w:iCs/>
        </w:rPr>
        <w:t>75</w:t>
      </w:r>
      <w:r>
        <w:t>, 115‑122. https://doi.org/10.1016/j.ejsobi.2016.05.003</w:t>
      </w:r>
    </w:p>
    <w:p w14:paraId="1E1236B9" w14:textId="77777777" w:rsidR="00CE6D97" w:rsidRDefault="00CE6D97" w:rsidP="00CE6D97">
      <w:pPr>
        <w:pStyle w:val="Bibliography"/>
      </w:pPr>
      <w:r>
        <w:t xml:space="preserve">Marchán, D. F., Refoyo, P., Novo, M., Fernández, R., Trigo, D., &amp; Díaz Cosín, D. J. (2015). Predicting soil micro-variables and the distribution of an endogeic earthworm species through a model based on large-scale variables. </w:t>
      </w:r>
      <w:r>
        <w:rPr>
          <w:i/>
          <w:iCs/>
        </w:rPr>
        <w:t>Soil Biology and Biochemistry</w:t>
      </w:r>
      <w:r>
        <w:t xml:space="preserve">, </w:t>
      </w:r>
      <w:r>
        <w:rPr>
          <w:i/>
          <w:iCs/>
        </w:rPr>
        <w:t>81</w:t>
      </w:r>
      <w:r>
        <w:t>, 124‑127. https://doi.org/10.1016/j.soilbio.2014.10.023</w:t>
      </w:r>
    </w:p>
    <w:p w14:paraId="3BCA06A3" w14:textId="77777777" w:rsidR="00CE6D97" w:rsidRDefault="00CE6D97" w:rsidP="00CE6D97">
      <w:pPr>
        <w:pStyle w:val="Bibliography"/>
      </w:pPr>
      <w:r>
        <w:t xml:space="preserve">Mi, C., Huettmann, F., Guo, Y., Han, X., &amp; Wen, L. (2017). Why choose Random Forest to predict rare species distribution with few samples in large undersampled areas? Three Asian crane species models provide supporting evidence. </w:t>
      </w:r>
      <w:r>
        <w:rPr>
          <w:i/>
          <w:iCs/>
        </w:rPr>
        <w:t>PeerJ</w:t>
      </w:r>
      <w:r>
        <w:t xml:space="preserve">, </w:t>
      </w:r>
      <w:r>
        <w:rPr>
          <w:i/>
          <w:iCs/>
        </w:rPr>
        <w:t>5</w:t>
      </w:r>
      <w:r>
        <w:t>, e2849. https://doi.org/10.7717/peerj.2849</w:t>
      </w:r>
    </w:p>
    <w:p w14:paraId="506D743B" w14:textId="77777777" w:rsidR="00CE6D97" w:rsidRDefault="00CE6D97" w:rsidP="00CE6D97">
      <w:pPr>
        <w:pStyle w:val="Bibliography"/>
      </w:pPr>
      <w:r>
        <w:t xml:space="preserve">Niswati, A., Liyana, Prasetyo, D., &amp; Lumbanraja, J. (2022). Abundance and biomass of earthworm as affected by long-term different types of soil tillage and fertilization on mung bean plantation at Ultisols. </w:t>
      </w:r>
      <w:r>
        <w:rPr>
          <w:i/>
          <w:iCs/>
        </w:rPr>
        <w:t>IOP Conference Series: Earth and Environmental Science</w:t>
      </w:r>
      <w:r>
        <w:t xml:space="preserve">, </w:t>
      </w:r>
      <w:r>
        <w:rPr>
          <w:i/>
          <w:iCs/>
        </w:rPr>
        <w:t>1018</w:t>
      </w:r>
      <w:r>
        <w:t>(1), 012012. https://doi.org/10.1088/1755-1315/1018/1/012012</w:t>
      </w:r>
    </w:p>
    <w:p w14:paraId="1210CD2F" w14:textId="77777777" w:rsidR="00CE6D97" w:rsidRDefault="00CE6D97" w:rsidP="00CE6D97">
      <w:pPr>
        <w:pStyle w:val="Bibliography"/>
      </w:pPr>
      <w:r>
        <w:lastRenderedPageBreak/>
        <w:t xml:space="preserve">Palm, J., van Schaik, N. L. M. B., &amp; Schröder, B. (2013). Modelling distribution patterns of anecic, epigeic and endogeic earthworms at catchment-scale in agro-ecosystems. </w:t>
      </w:r>
      <w:r>
        <w:rPr>
          <w:i/>
          <w:iCs/>
        </w:rPr>
        <w:t>Pedobiologia</w:t>
      </w:r>
      <w:r>
        <w:t xml:space="preserve">, </w:t>
      </w:r>
      <w:r>
        <w:rPr>
          <w:i/>
          <w:iCs/>
        </w:rPr>
        <w:t>56</w:t>
      </w:r>
      <w:r>
        <w:t>(1), 23‑31. https://doi.org/10.1016/j.pedobi.2012.08.007</w:t>
      </w:r>
    </w:p>
    <w:p w14:paraId="299C3E12" w14:textId="77777777" w:rsidR="00CE6D97" w:rsidRDefault="00CE6D97" w:rsidP="00CE6D97">
      <w:pPr>
        <w:pStyle w:val="Bibliography"/>
      </w:pPr>
      <w:r>
        <w:t xml:space="preserve">Pebesma, E., &amp; Graeler, B. (2023). </w:t>
      </w:r>
      <w:r>
        <w:rPr>
          <w:i/>
          <w:iCs/>
        </w:rPr>
        <w:t>gstat : Spatial and Spatio-Temporal Geostatistical Modelling, Prediction and Simulation</w:t>
      </w:r>
      <w:r>
        <w:t xml:space="preserve"> (2.1-1) [Logiciel]. https://cran.r-project.org/web/packages/gstat/</w:t>
      </w:r>
    </w:p>
    <w:p w14:paraId="6A0602A4" w14:textId="77777777" w:rsidR="00CE6D97" w:rsidRDefault="00CE6D97" w:rsidP="00CE6D97">
      <w:pPr>
        <w:pStyle w:val="Bibliography"/>
      </w:pPr>
      <w:r>
        <w:t xml:space="preserve">Pelosi, C., Barot, S., Capowiez, Y., Hedde, M., &amp; Vandenbulcke, F. (2014). Pesticides and earthworms. A review. </w:t>
      </w:r>
      <w:r>
        <w:rPr>
          <w:i/>
          <w:iCs/>
        </w:rPr>
        <w:t>Agronomy for Sustainable Development</w:t>
      </w:r>
      <w:r>
        <w:t xml:space="preserve">, </w:t>
      </w:r>
      <w:r>
        <w:rPr>
          <w:i/>
          <w:iCs/>
        </w:rPr>
        <w:t>34</w:t>
      </w:r>
      <w:r>
        <w:t>(1), 199‑228. https://doi.org/10.1007/s13593-013-0151-z</w:t>
      </w:r>
    </w:p>
    <w:p w14:paraId="03A04013" w14:textId="77777777" w:rsidR="00CE6D97" w:rsidRDefault="00CE6D97" w:rsidP="00CE6D97">
      <w:pPr>
        <w:pStyle w:val="Bibliography"/>
      </w:pPr>
      <w:r>
        <w:t xml:space="preserve">Pelosi, C., Pey, B., Hedde, M., Caro, G., Capowiez, Y., Guernion, M., Peigné, J., Piron, D., Bertrand, M., &amp; Cluzeau, D. (2014). Reducing tillage in cultivated fields increases earthworm functional diversity. </w:t>
      </w:r>
      <w:r>
        <w:rPr>
          <w:i/>
          <w:iCs/>
        </w:rPr>
        <w:t>Applied Soil Ecology</w:t>
      </w:r>
      <w:r>
        <w:t xml:space="preserve">, </w:t>
      </w:r>
      <w:r>
        <w:rPr>
          <w:i/>
          <w:iCs/>
        </w:rPr>
        <w:t>83</w:t>
      </w:r>
      <w:r>
        <w:t>, 79‑87. https://doi.org/10.1016/j.apsoil.2013.10.005</w:t>
      </w:r>
    </w:p>
    <w:p w14:paraId="35C6BAFF" w14:textId="77777777" w:rsidR="00CE6D97" w:rsidRDefault="00CE6D97" w:rsidP="00CE6D97">
      <w:pPr>
        <w:pStyle w:val="Bibliography"/>
      </w:pPr>
      <w:r>
        <w:t xml:space="preserve">Phillips, H. R. P., Guerra, C. A., Bartz, M. L. C., Briones, M. J. I., Brown, G., Crowther, T. W., Ferlian, O., Gongalsky, K. B., van den Hoogen, J., Krebs, J., Orgiazzi, A., Routh, D., Schwarz, B., Bach, E. M., Bennett, J. M., Brose, U., Decaëns, T., König-Ries, B., Loreau, M., … Eisenhauer, N. (2019). Global distribution of earthworm diversity. </w:t>
      </w:r>
      <w:r>
        <w:rPr>
          <w:i/>
          <w:iCs/>
        </w:rPr>
        <w:t>Science</w:t>
      </w:r>
      <w:r>
        <w:t xml:space="preserve">, </w:t>
      </w:r>
      <w:r>
        <w:rPr>
          <w:i/>
          <w:iCs/>
        </w:rPr>
        <w:t>366</w:t>
      </w:r>
      <w:r>
        <w:t>(6464), 480‑485. https://doi.org/10.1126/science.aax4851</w:t>
      </w:r>
    </w:p>
    <w:p w14:paraId="240094EA" w14:textId="77777777" w:rsidR="00CE6D97" w:rsidRDefault="00CE6D97" w:rsidP="00CE6D97">
      <w:pPr>
        <w:pStyle w:val="Bibliography"/>
      </w:pPr>
      <w:r>
        <w:t xml:space="preserve">R Core Team. (2023). </w:t>
      </w:r>
      <w:r>
        <w:rPr>
          <w:i/>
          <w:iCs/>
        </w:rPr>
        <w:t>A language and environment for statistical computing</w:t>
      </w:r>
      <w:r>
        <w:t xml:space="preserve"> (R.4.3.0) [Logiciel]. R Foundation for Statistical Computing. URL https://www.R-project.org/.</w:t>
      </w:r>
    </w:p>
    <w:p w14:paraId="455DAB66" w14:textId="77777777" w:rsidR="00CE6D97" w:rsidRDefault="00CE6D97" w:rsidP="00CE6D97">
      <w:pPr>
        <w:pStyle w:val="Bibliography"/>
      </w:pPr>
      <w:r>
        <w:t xml:space="preserve">Roman Dobarco, M., Bourennane, H., Arrouays, D., Saby, N., Cousin, I., &amp; Manuel, M. P. (2022). </w:t>
      </w:r>
      <w:r>
        <w:rPr>
          <w:i/>
          <w:iCs/>
        </w:rPr>
        <w:t>Propriétés de granulométrie (argile, limons, sables) et d’éléments grossiers pour la France métropolitaine au pas de 90 m</w:t>
      </w:r>
      <w:r>
        <w:t xml:space="preserve"> [jeu de données]. Portail Data INRAE. https://doi.org/10.57745/N4E4NE</w:t>
      </w:r>
    </w:p>
    <w:p w14:paraId="35855274" w14:textId="77777777" w:rsidR="00CE6D97" w:rsidRDefault="00CE6D97" w:rsidP="00CE6D97">
      <w:pPr>
        <w:pStyle w:val="Bibliography"/>
      </w:pPr>
      <w:r>
        <w:lastRenderedPageBreak/>
        <w:t xml:space="preserve">Rutgers, M., Orgiazzi, A., Gardi, C., Römbke, J., Jänsch, S., Keith, A. M., Neilson, R., Boag, B., Schmidt, O., Murchie, A. K., Blackshaw, R. P., Pérès, G., Cluzeau, D., Guernion, M., Briones, M. J. I., Rodeiro, J., Piñeiro, R., Cosín, D. J. D., Sousa, J. P., … Zwart, D. de. (2016). Mapping earthworm communities in Europe. </w:t>
      </w:r>
      <w:r>
        <w:rPr>
          <w:i/>
          <w:iCs/>
        </w:rPr>
        <w:t>Applied Soil Ecology</w:t>
      </w:r>
      <w:r>
        <w:t xml:space="preserve">, </w:t>
      </w:r>
      <w:r>
        <w:rPr>
          <w:i/>
          <w:iCs/>
        </w:rPr>
        <w:t>97</w:t>
      </w:r>
      <w:r>
        <w:t>, 98‑111. https://doi.org/10.1016/j.apsoil.2015.08.015</w:t>
      </w:r>
    </w:p>
    <w:p w14:paraId="56B90348" w14:textId="77777777" w:rsidR="00CE6D97" w:rsidRDefault="00CE6D97" w:rsidP="00CE6D97">
      <w:pPr>
        <w:pStyle w:val="Bibliography"/>
      </w:pPr>
      <w:r>
        <w:t xml:space="preserve">Salako, G., Russell, D. J., Stucke, A., &amp; Eberhardt, E. (2023). Assessment of multiple model algorithms to predict earthworm geographic distribution  range and biodiversity in Germany : Implications for soil-monitoring and species-conservation needs. </w:t>
      </w:r>
      <w:r>
        <w:rPr>
          <w:i/>
          <w:iCs/>
        </w:rPr>
        <w:t>Biodiversity and Conservation</w:t>
      </w:r>
      <w:r>
        <w:t xml:space="preserve">, </w:t>
      </w:r>
      <w:r>
        <w:rPr>
          <w:i/>
          <w:iCs/>
        </w:rPr>
        <w:t>32</w:t>
      </w:r>
      <w:r>
        <w:t>(7), 2365‑2394. https://doi.org/10.1007/s10531-023-02608-9</w:t>
      </w:r>
    </w:p>
    <w:p w14:paraId="12BFC484" w14:textId="77777777" w:rsidR="00CE6D97" w:rsidRDefault="00CE6D97" w:rsidP="00CE6D97">
      <w:pPr>
        <w:pStyle w:val="Bibliography"/>
      </w:pPr>
      <w:r>
        <w:t xml:space="preserve">Sharma, D. K., Tomar, S., &amp; Chakraborty, D. (2017). Role of earthworm in improving soil structure and functioning. </w:t>
      </w:r>
      <w:r>
        <w:rPr>
          <w:i/>
          <w:iCs/>
        </w:rPr>
        <w:t>Current Science</w:t>
      </w:r>
      <w:r>
        <w:t xml:space="preserve">, </w:t>
      </w:r>
      <w:r>
        <w:rPr>
          <w:i/>
          <w:iCs/>
        </w:rPr>
        <w:t>113</w:t>
      </w:r>
      <w:r>
        <w:t>(6), 1064‑1071.</w:t>
      </w:r>
    </w:p>
    <w:p w14:paraId="61E2A9E2" w14:textId="77777777" w:rsidR="00CE6D97" w:rsidRDefault="00CE6D97" w:rsidP="00CE6D97">
      <w:pPr>
        <w:pStyle w:val="Bibliography"/>
      </w:pPr>
      <w:r>
        <w:t xml:space="preserve">Smith, R. G., McSwiney, C. P., Grandy, A. S., Suwanwaree, P., Snider, R. M., &amp; Robertson, G. P. (2008). Diversity and abundance of earthworms across an agricultural land-use intensity gradient. </w:t>
      </w:r>
      <w:r>
        <w:rPr>
          <w:i/>
          <w:iCs/>
        </w:rPr>
        <w:t>Soil and Tillage Research</w:t>
      </w:r>
      <w:r>
        <w:t xml:space="preserve">, </w:t>
      </w:r>
      <w:r>
        <w:rPr>
          <w:i/>
          <w:iCs/>
        </w:rPr>
        <w:t>100</w:t>
      </w:r>
      <w:r>
        <w:t>(1), 83‑88. https://doi.org/10.1016/j.still.2008.04.009</w:t>
      </w:r>
    </w:p>
    <w:p w14:paraId="4F9C2A34" w14:textId="77777777" w:rsidR="00CE6D97" w:rsidRDefault="00CE6D97" w:rsidP="00CE6D97">
      <w:pPr>
        <w:pStyle w:val="Bibliography"/>
      </w:pPr>
      <w:r>
        <w:t xml:space="preserve">Spurgeon, D. J., Keith, A. M., Schmidt, O., Lammertsma, D. R., &amp; Faber, J. H. (2013). Land-use and land-management change : Relationships with earthworm and fungi communities and soil structural properties. </w:t>
      </w:r>
      <w:r>
        <w:rPr>
          <w:i/>
          <w:iCs/>
        </w:rPr>
        <w:t>BMC Ecology</w:t>
      </w:r>
      <w:r>
        <w:t xml:space="preserve">, </w:t>
      </w:r>
      <w:r>
        <w:rPr>
          <w:i/>
          <w:iCs/>
        </w:rPr>
        <w:t>13</w:t>
      </w:r>
      <w:r>
        <w:t>(1), 46. https://doi.org/10.1186/1472-6785-13-46</w:t>
      </w:r>
    </w:p>
    <w:p w14:paraId="350BE455" w14:textId="77777777" w:rsidR="00CE6D97" w:rsidRDefault="00CE6D97" w:rsidP="00CE6D97">
      <w:pPr>
        <w:pStyle w:val="Bibliography"/>
      </w:pPr>
      <w:r>
        <w:t xml:space="preserve">Turbé, A., Toni, A., Benito, P., Lavelle, P., Lavelle, P., Camacho, N., Putten, W., Labouze, E., &amp; Mudgal, S. (2010). Soil biodiversity : Functions, threats and tools for policy makers. </w:t>
      </w:r>
      <w:r>
        <w:rPr>
          <w:i/>
          <w:iCs/>
        </w:rPr>
        <w:t>Report for European Commission</w:t>
      </w:r>
      <w:r>
        <w:t>.</w:t>
      </w:r>
    </w:p>
    <w:p w14:paraId="244369BF" w14:textId="77777777" w:rsidR="00CE6D97" w:rsidRDefault="00CE6D97" w:rsidP="00CE6D97">
      <w:pPr>
        <w:pStyle w:val="Bibliography"/>
      </w:pPr>
      <w:r>
        <w:lastRenderedPageBreak/>
        <w:t xml:space="preserve">Valavi, R., Elith, J., Lahoz-Monfort, J. J., &amp; Guillera-Arroita, G. (2021). Modelling species presence-only data with random forests. </w:t>
      </w:r>
      <w:r>
        <w:rPr>
          <w:i/>
          <w:iCs/>
        </w:rPr>
        <w:t>Ecography</w:t>
      </w:r>
      <w:r>
        <w:t xml:space="preserve">, </w:t>
      </w:r>
      <w:r>
        <w:rPr>
          <w:i/>
          <w:iCs/>
        </w:rPr>
        <w:t>44</w:t>
      </w:r>
      <w:r>
        <w:t>(12), 1731‑1742. https://doi.org/10.1111/ecog.05615</w:t>
      </w:r>
    </w:p>
    <w:p w14:paraId="493C8832" w14:textId="77777777" w:rsidR="00CE6D97" w:rsidRDefault="00CE6D97" w:rsidP="00CE6D97">
      <w:pPr>
        <w:pStyle w:val="Bibliography"/>
      </w:pPr>
      <w:r>
        <w:t xml:space="preserve">Van Groenigen, J. W., Lubbers, I. M., Vos, H. M. J., Brown, G. G., De Deyn, G. B., &amp; van Groenigen, K. J. (2014). Earthworms increase plant production : A meta-analysis. </w:t>
      </w:r>
      <w:r>
        <w:rPr>
          <w:i/>
          <w:iCs/>
        </w:rPr>
        <w:t>Scientific Reports</w:t>
      </w:r>
      <w:r>
        <w:t xml:space="preserve">, </w:t>
      </w:r>
      <w:r>
        <w:rPr>
          <w:i/>
          <w:iCs/>
        </w:rPr>
        <w:t>4</w:t>
      </w:r>
      <w:r>
        <w:t>(1), Article 1. https://doi.org/10.1038/srep06365</w:t>
      </w:r>
    </w:p>
    <w:p w14:paraId="3241CEC4" w14:textId="77777777" w:rsidR="00CE6D97" w:rsidRDefault="00CE6D97" w:rsidP="00CE6D97">
      <w:pPr>
        <w:pStyle w:val="Bibliography"/>
      </w:pPr>
      <w:r>
        <w:t xml:space="preserve">Van Groenigen, J. W., Van Groenigen, K. J., Koopmans, G. F., Stokkermans, L., Vos, H. M. J., &amp; Lubbers, I. M. (2019). How fertile are earthworm casts? A meta-analysis. </w:t>
      </w:r>
      <w:r>
        <w:rPr>
          <w:i/>
          <w:iCs/>
        </w:rPr>
        <w:t>Geoderma</w:t>
      </w:r>
      <w:r>
        <w:t xml:space="preserve">, </w:t>
      </w:r>
      <w:r>
        <w:rPr>
          <w:i/>
          <w:iCs/>
        </w:rPr>
        <w:t>338</w:t>
      </w:r>
      <w:r>
        <w:t>, 525‑535. https://doi.org/10.1016/j.geoderma.2018.11.001</w:t>
      </w:r>
    </w:p>
    <w:p w14:paraId="21A5FE8F" w14:textId="77777777" w:rsidR="00CE6D97" w:rsidRDefault="00CE6D97" w:rsidP="00CE6D97">
      <w:pPr>
        <w:pStyle w:val="Bibliography"/>
      </w:pPr>
      <w:r>
        <w:t xml:space="preserve">Wood, S. (2023). </w:t>
      </w:r>
      <w:r>
        <w:rPr>
          <w:i/>
          <w:iCs/>
        </w:rPr>
        <w:t>mgcv : Mixed GAM Computation Vehicle with Automatic Smoothness Estimation</w:t>
      </w:r>
      <w:r>
        <w:t xml:space="preserve"> (1.9-1) [Logiciel]. https://cran.r-project.org/web/packages/mgcv/index.html</w:t>
      </w:r>
    </w:p>
    <w:p w14:paraId="7823871E" w14:textId="77777777" w:rsidR="00CE6D97" w:rsidRDefault="00CE6D97" w:rsidP="00CE6D97">
      <w:pPr>
        <w:pStyle w:val="Bibliography"/>
      </w:pPr>
      <w:r>
        <w:t xml:space="preserve">Yiu, T. (2021, septembre 29). </w:t>
      </w:r>
      <w:r>
        <w:rPr>
          <w:i/>
          <w:iCs/>
        </w:rPr>
        <w:t>Understanding Random Forest</w:t>
      </w:r>
      <w:r>
        <w:t>. Medium. https://towardsdatascience.com/understanding-random-forest-58381e0602d2</w:t>
      </w:r>
    </w:p>
    <w:p w14:paraId="06037B92" w14:textId="77777777" w:rsidR="00CE6D97" w:rsidRDefault="00CE6D97" w:rsidP="00CE6D97">
      <w:pPr>
        <w:pStyle w:val="Bibliography"/>
      </w:pPr>
      <w:r>
        <w:t xml:space="preserve">Zeiss, R., Briones, M. J. I., Mathieu, J., Lomba, A., Dahlke, J., Heptner, L.-F., Salako, G., Eisenhauer, N., &amp; Guerra, C. A. (2024). Effects of climate on the distribution and conservation of commonly observed European earthworms. </w:t>
      </w:r>
      <w:r>
        <w:rPr>
          <w:i/>
          <w:iCs/>
        </w:rPr>
        <w:t>Conservation Biology</w:t>
      </w:r>
      <w:r>
        <w:t xml:space="preserve">, </w:t>
      </w:r>
      <w:r>
        <w:rPr>
          <w:i/>
          <w:iCs/>
        </w:rPr>
        <w:t>38</w:t>
      </w:r>
      <w:r>
        <w:t>(2), e14187. https://doi.org/10.1111/cobi.14187</w:t>
      </w:r>
    </w:p>
    <w:p w14:paraId="4EA83248" w14:textId="77777777" w:rsidR="00CE6D97" w:rsidRDefault="00CE6D97" w:rsidP="00CE6D97">
      <w:pPr>
        <w:pStyle w:val="Bibliography"/>
      </w:pPr>
      <w:r>
        <w:t xml:space="preserve">Zurell, D., Franklin, J., König, C., Bouchet, P. J., Dormann, C. F., Elith, J., Fandos, G., Feng, X., Guillera-Arroita, G., Guisan, A., Lahoz-Monfort, J. J., Leitão, P. J., Park, D. S., Peterson, A. T., Rapacciuolo, G., Schmatz, D. R., Schröder, B., Serra-Diaz, J. M., Thuiller, W., … Merow, C. (2020). A standard protocol for reporting species distribution models. </w:t>
      </w:r>
      <w:r>
        <w:rPr>
          <w:i/>
          <w:iCs/>
        </w:rPr>
        <w:t>Ecography</w:t>
      </w:r>
      <w:r>
        <w:t xml:space="preserve">, </w:t>
      </w:r>
      <w:r>
        <w:rPr>
          <w:i/>
          <w:iCs/>
        </w:rPr>
        <w:t>43</w:t>
      </w:r>
      <w:r>
        <w:t>(9), 1261‑1277. https://doi.org/10.1111/ecog.04960</w:t>
      </w:r>
    </w:p>
    <w:p w14:paraId="1BE34802" w14:textId="33719E8B" w:rsidR="0042279B" w:rsidRPr="00F81BC6" w:rsidRDefault="00F217A6" w:rsidP="0042279B">
      <w:pPr>
        <w:tabs>
          <w:tab w:val="left" w:pos="1490"/>
        </w:tabs>
        <w:rPr>
          <w:rFonts w:cs="Times New Roman"/>
        </w:rPr>
      </w:pPr>
      <w:r>
        <w:rPr>
          <w:rFonts w:cs="Times New Roman"/>
        </w:rPr>
        <w:fldChar w:fldCharType="end"/>
      </w:r>
    </w:p>
    <w:p w14:paraId="48D8E880" w14:textId="77777777" w:rsidR="0042279B" w:rsidRPr="00F81BC6" w:rsidRDefault="0042279B" w:rsidP="0042279B">
      <w:pPr>
        <w:tabs>
          <w:tab w:val="left" w:pos="1490"/>
        </w:tabs>
        <w:rPr>
          <w:rFonts w:cs="Times New Roman"/>
        </w:rPr>
      </w:pPr>
    </w:p>
    <w:p w14:paraId="07111EE4" w14:textId="77777777" w:rsidR="0042279B" w:rsidRPr="00F81BC6" w:rsidRDefault="0042279B" w:rsidP="0042279B">
      <w:pPr>
        <w:tabs>
          <w:tab w:val="left" w:pos="1490"/>
        </w:tabs>
        <w:rPr>
          <w:rFonts w:cs="Times New Roman"/>
        </w:rPr>
        <w:sectPr w:rsidR="0042279B" w:rsidRPr="00F81BC6" w:rsidSect="00537360">
          <w:pgSz w:w="12240" w:h="15840"/>
          <w:pgMar w:top="1417" w:right="1417" w:bottom="1417" w:left="1417" w:header="720" w:footer="720" w:gutter="0"/>
          <w:pgNumType w:start="1"/>
          <w:cols w:space="720"/>
          <w:titlePg/>
          <w:docGrid w:linePitch="360"/>
        </w:sectPr>
      </w:pPr>
    </w:p>
    <w:p w14:paraId="5A659F49" w14:textId="77777777" w:rsidR="00EF46EC" w:rsidRPr="00F81BC6" w:rsidRDefault="00D3451C" w:rsidP="0042279B">
      <w:pPr>
        <w:pStyle w:val="Heading1"/>
        <w:numPr>
          <w:ilvl w:val="0"/>
          <w:numId w:val="0"/>
        </w:numPr>
        <w:rPr>
          <w:rFonts w:cs="Times New Roman"/>
        </w:rPr>
      </w:pPr>
      <w:r w:rsidRPr="00F81BC6">
        <w:rPr>
          <w:rFonts w:cs="Times New Roman"/>
        </w:rPr>
        <w:lastRenderedPageBreak/>
        <w:t>Annexes</w:t>
      </w:r>
    </w:p>
    <w:p w14:paraId="31B10F5B" w14:textId="77777777" w:rsidR="00701B38" w:rsidRPr="00F81BC6" w:rsidRDefault="00701B38" w:rsidP="00812890">
      <w:pPr>
        <w:rPr>
          <w:rFonts w:cs="Times New Roman"/>
        </w:rPr>
      </w:pPr>
    </w:p>
    <w:p w14:paraId="4ED84187" w14:textId="77777777" w:rsidR="00701B38" w:rsidRPr="00F81BC6" w:rsidRDefault="00701B38" w:rsidP="00812890">
      <w:pPr>
        <w:rPr>
          <w:rFonts w:cs="Times New Roman"/>
        </w:rPr>
      </w:pPr>
    </w:p>
    <w:tbl>
      <w:tblPr>
        <w:tblW w:w="7320" w:type="dxa"/>
        <w:tblCellMar>
          <w:left w:w="70" w:type="dxa"/>
          <w:right w:w="70" w:type="dxa"/>
        </w:tblCellMar>
        <w:tblLook w:val="04A0" w:firstRow="1" w:lastRow="0" w:firstColumn="1" w:lastColumn="0" w:noHBand="0" w:noVBand="1"/>
      </w:tblPr>
      <w:tblGrid>
        <w:gridCol w:w="1340"/>
        <w:gridCol w:w="2040"/>
        <w:gridCol w:w="794"/>
        <w:gridCol w:w="1046"/>
        <w:gridCol w:w="260"/>
        <w:gridCol w:w="794"/>
        <w:gridCol w:w="1046"/>
      </w:tblGrid>
      <w:tr w:rsidR="006A37F5" w:rsidRPr="006A37F5" w14:paraId="256581E1" w14:textId="77777777" w:rsidTr="006A37F5">
        <w:trPr>
          <w:trHeight w:val="312"/>
        </w:trPr>
        <w:tc>
          <w:tcPr>
            <w:tcW w:w="1340" w:type="dxa"/>
            <w:vMerge w:val="restart"/>
            <w:tcBorders>
              <w:top w:val="single" w:sz="4" w:space="0" w:color="auto"/>
              <w:left w:val="nil"/>
              <w:bottom w:val="single" w:sz="4" w:space="0" w:color="000000"/>
              <w:right w:val="nil"/>
            </w:tcBorders>
            <w:shd w:val="clear" w:color="auto" w:fill="auto"/>
            <w:noWrap/>
            <w:vAlign w:val="center"/>
            <w:hideMark/>
          </w:tcPr>
          <w:p w14:paraId="78E5B4D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Algorithms</w:t>
            </w:r>
          </w:p>
        </w:tc>
        <w:tc>
          <w:tcPr>
            <w:tcW w:w="2040" w:type="dxa"/>
            <w:vMerge w:val="restart"/>
            <w:tcBorders>
              <w:top w:val="single" w:sz="4" w:space="0" w:color="auto"/>
              <w:left w:val="nil"/>
              <w:bottom w:val="single" w:sz="4" w:space="0" w:color="000000"/>
              <w:right w:val="nil"/>
            </w:tcBorders>
            <w:shd w:val="clear" w:color="auto" w:fill="auto"/>
            <w:vAlign w:val="center"/>
            <w:hideMark/>
          </w:tcPr>
          <w:p w14:paraId="1F5842E0"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esponse variables</w:t>
            </w:r>
          </w:p>
        </w:tc>
        <w:tc>
          <w:tcPr>
            <w:tcW w:w="1840" w:type="dxa"/>
            <w:gridSpan w:val="2"/>
            <w:tcBorders>
              <w:top w:val="single" w:sz="4" w:space="0" w:color="auto"/>
              <w:left w:val="nil"/>
              <w:bottom w:val="single" w:sz="4" w:space="0" w:color="auto"/>
              <w:right w:val="nil"/>
            </w:tcBorders>
            <w:shd w:val="clear" w:color="auto" w:fill="auto"/>
            <w:noWrap/>
            <w:vAlign w:val="center"/>
            <w:hideMark/>
          </w:tcPr>
          <w:p w14:paraId="180A550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LandWorm</w:t>
            </w:r>
          </w:p>
        </w:tc>
        <w:tc>
          <w:tcPr>
            <w:tcW w:w="260" w:type="dxa"/>
            <w:tcBorders>
              <w:top w:val="single" w:sz="4" w:space="0" w:color="auto"/>
              <w:left w:val="nil"/>
              <w:bottom w:val="nil"/>
              <w:right w:val="nil"/>
            </w:tcBorders>
            <w:shd w:val="clear" w:color="auto" w:fill="auto"/>
            <w:noWrap/>
            <w:vAlign w:val="center"/>
            <w:hideMark/>
          </w:tcPr>
          <w:p w14:paraId="5F6CDC96"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 </w:t>
            </w:r>
          </w:p>
        </w:tc>
        <w:tc>
          <w:tcPr>
            <w:tcW w:w="1840" w:type="dxa"/>
            <w:gridSpan w:val="2"/>
            <w:tcBorders>
              <w:top w:val="single" w:sz="4" w:space="0" w:color="auto"/>
              <w:left w:val="nil"/>
              <w:bottom w:val="nil"/>
              <w:right w:val="nil"/>
            </w:tcBorders>
            <w:shd w:val="clear" w:color="auto" w:fill="auto"/>
            <w:noWrap/>
            <w:vAlign w:val="center"/>
            <w:hideMark/>
          </w:tcPr>
          <w:p w14:paraId="6E5747A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EcoBioSoil</w:t>
            </w:r>
          </w:p>
        </w:tc>
      </w:tr>
      <w:tr w:rsidR="006A37F5" w:rsidRPr="006A37F5" w14:paraId="0E175424" w14:textId="77777777" w:rsidTr="006A37F5">
        <w:trPr>
          <w:trHeight w:val="384"/>
        </w:trPr>
        <w:tc>
          <w:tcPr>
            <w:tcW w:w="1340" w:type="dxa"/>
            <w:vMerge/>
            <w:tcBorders>
              <w:top w:val="single" w:sz="4" w:space="0" w:color="auto"/>
              <w:left w:val="nil"/>
              <w:bottom w:val="single" w:sz="4" w:space="0" w:color="000000"/>
              <w:right w:val="nil"/>
            </w:tcBorders>
            <w:vAlign w:val="center"/>
            <w:hideMark/>
          </w:tcPr>
          <w:p w14:paraId="423459E6" w14:textId="77777777" w:rsidR="006A37F5" w:rsidRPr="006A37F5"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2040" w:type="dxa"/>
            <w:vMerge/>
            <w:tcBorders>
              <w:top w:val="single" w:sz="4" w:space="0" w:color="auto"/>
              <w:left w:val="nil"/>
              <w:bottom w:val="single" w:sz="4" w:space="0" w:color="000000"/>
              <w:right w:val="nil"/>
            </w:tcBorders>
            <w:vAlign w:val="center"/>
            <w:hideMark/>
          </w:tcPr>
          <w:p w14:paraId="6D699921" w14:textId="77777777" w:rsidR="006A37F5" w:rsidRPr="006A37F5"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07247942"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²</w:t>
            </w:r>
          </w:p>
        </w:tc>
        <w:tc>
          <w:tcPr>
            <w:tcW w:w="1046" w:type="dxa"/>
            <w:tcBorders>
              <w:top w:val="nil"/>
              <w:left w:val="nil"/>
              <w:bottom w:val="single" w:sz="4" w:space="0" w:color="auto"/>
              <w:right w:val="nil"/>
            </w:tcBorders>
            <w:shd w:val="clear" w:color="auto" w:fill="auto"/>
            <w:noWrap/>
            <w:vAlign w:val="center"/>
            <w:hideMark/>
          </w:tcPr>
          <w:p w14:paraId="1D4C8C9B"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MSE</w:t>
            </w:r>
          </w:p>
        </w:tc>
        <w:tc>
          <w:tcPr>
            <w:tcW w:w="260" w:type="dxa"/>
            <w:tcBorders>
              <w:top w:val="single" w:sz="4" w:space="0" w:color="auto"/>
              <w:left w:val="nil"/>
              <w:bottom w:val="single" w:sz="4" w:space="0" w:color="auto"/>
              <w:right w:val="nil"/>
            </w:tcBorders>
            <w:shd w:val="clear" w:color="auto" w:fill="auto"/>
            <w:noWrap/>
            <w:vAlign w:val="center"/>
            <w:hideMark/>
          </w:tcPr>
          <w:p w14:paraId="1CBACF8E"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 </w:t>
            </w:r>
          </w:p>
        </w:tc>
        <w:tc>
          <w:tcPr>
            <w:tcW w:w="794" w:type="dxa"/>
            <w:tcBorders>
              <w:top w:val="single" w:sz="4" w:space="0" w:color="auto"/>
              <w:left w:val="nil"/>
              <w:bottom w:val="single" w:sz="4" w:space="0" w:color="auto"/>
              <w:right w:val="nil"/>
            </w:tcBorders>
            <w:shd w:val="clear" w:color="auto" w:fill="auto"/>
            <w:noWrap/>
            <w:vAlign w:val="center"/>
            <w:hideMark/>
          </w:tcPr>
          <w:p w14:paraId="45B94BB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²</w:t>
            </w:r>
          </w:p>
        </w:tc>
        <w:tc>
          <w:tcPr>
            <w:tcW w:w="1046" w:type="dxa"/>
            <w:tcBorders>
              <w:top w:val="single" w:sz="4" w:space="0" w:color="auto"/>
              <w:left w:val="nil"/>
              <w:bottom w:val="single" w:sz="4" w:space="0" w:color="auto"/>
              <w:right w:val="nil"/>
            </w:tcBorders>
            <w:shd w:val="clear" w:color="auto" w:fill="auto"/>
            <w:noWrap/>
            <w:vAlign w:val="center"/>
            <w:hideMark/>
          </w:tcPr>
          <w:p w14:paraId="709B3A4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MSE</w:t>
            </w:r>
          </w:p>
        </w:tc>
      </w:tr>
      <w:tr w:rsidR="006A37F5" w:rsidRPr="006A37F5" w14:paraId="744DBAD4" w14:textId="77777777" w:rsidTr="006A37F5">
        <w:trPr>
          <w:trHeight w:val="312"/>
        </w:trPr>
        <w:tc>
          <w:tcPr>
            <w:tcW w:w="1340" w:type="dxa"/>
            <w:tcBorders>
              <w:top w:val="nil"/>
              <w:left w:val="nil"/>
              <w:bottom w:val="nil"/>
              <w:right w:val="nil"/>
            </w:tcBorders>
            <w:shd w:val="clear" w:color="auto" w:fill="auto"/>
            <w:noWrap/>
            <w:vAlign w:val="center"/>
            <w:hideMark/>
          </w:tcPr>
          <w:p w14:paraId="3003B24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18DB5FC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bundance</w:t>
            </w:r>
          </w:p>
        </w:tc>
        <w:tc>
          <w:tcPr>
            <w:tcW w:w="794" w:type="dxa"/>
            <w:tcBorders>
              <w:top w:val="nil"/>
              <w:left w:val="nil"/>
              <w:bottom w:val="nil"/>
              <w:right w:val="nil"/>
            </w:tcBorders>
            <w:shd w:val="clear" w:color="auto" w:fill="auto"/>
            <w:noWrap/>
            <w:vAlign w:val="center"/>
            <w:hideMark/>
          </w:tcPr>
          <w:p w14:paraId="32F542A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060B152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4.57</w:t>
            </w:r>
          </w:p>
        </w:tc>
        <w:tc>
          <w:tcPr>
            <w:tcW w:w="260" w:type="dxa"/>
            <w:tcBorders>
              <w:top w:val="nil"/>
              <w:left w:val="nil"/>
              <w:bottom w:val="nil"/>
              <w:right w:val="nil"/>
            </w:tcBorders>
            <w:shd w:val="clear" w:color="auto" w:fill="auto"/>
            <w:noWrap/>
            <w:vAlign w:val="center"/>
            <w:hideMark/>
          </w:tcPr>
          <w:p w14:paraId="723839A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207F75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6A85EE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3.99</w:t>
            </w:r>
          </w:p>
        </w:tc>
      </w:tr>
      <w:tr w:rsidR="006A37F5" w:rsidRPr="006A37F5" w14:paraId="495E754C" w14:textId="77777777" w:rsidTr="006A37F5">
        <w:trPr>
          <w:trHeight w:val="312"/>
        </w:trPr>
        <w:tc>
          <w:tcPr>
            <w:tcW w:w="1340" w:type="dxa"/>
            <w:tcBorders>
              <w:top w:val="nil"/>
              <w:left w:val="nil"/>
              <w:bottom w:val="nil"/>
              <w:right w:val="nil"/>
            </w:tcBorders>
            <w:shd w:val="clear" w:color="auto" w:fill="auto"/>
            <w:noWrap/>
            <w:vAlign w:val="center"/>
            <w:hideMark/>
          </w:tcPr>
          <w:p w14:paraId="65053AF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14B421ED"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D862EC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6</w:t>
            </w:r>
          </w:p>
        </w:tc>
        <w:tc>
          <w:tcPr>
            <w:tcW w:w="1046" w:type="dxa"/>
            <w:tcBorders>
              <w:top w:val="nil"/>
              <w:left w:val="nil"/>
              <w:bottom w:val="nil"/>
              <w:right w:val="nil"/>
            </w:tcBorders>
            <w:shd w:val="clear" w:color="auto" w:fill="auto"/>
            <w:noWrap/>
            <w:vAlign w:val="center"/>
            <w:hideMark/>
          </w:tcPr>
          <w:p w14:paraId="7FBE670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3.06</w:t>
            </w:r>
          </w:p>
        </w:tc>
        <w:tc>
          <w:tcPr>
            <w:tcW w:w="260" w:type="dxa"/>
            <w:tcBorders>
              <w:top w:val="nil"/>
              <w:left w:val="nil"/>
              <w:bottom w:val="nil"/>
              <w:right w:val="nil"/>
            </w:tcBorders>
            <w:shd w:val="clear" w:color="auto" w:fill="auto"/>
            <w:noWrap/>
            <w:vAlign w:val="center"/>
            <w:hideMark/>
          </w:tcPr>
          <w:p w14:paraId="468381B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E13FAD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1F8B984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2.72</w:t>
            </w:r>
          </w:p>
        </w:tc>
      </w:tr>
      <w:tr w:rsidR="006A37F5" w:rsidRPr="006A37F5" w14:paraId="56CCDE27" w14:textId="77777777" w:rsidTr="006A37F5">
        <w:trPr>
          <w:trHeight w:val="312"/>
        </w:trPr>
        <w:tc>
          <w:tcPr>
            <w:tcW w:w="1340" w:type="dxa"/>
            <w:tcBorders>
              <w:top w:val="nil"/>
              <w:left w:val="nil"/>
              <w:bottom w:val="nil"/>
              <w:right w:val="nil"/>
            </w:tcBorders>
            <w:shd w:val="clear" w:color="auto" w:fill="auto"/>
            <w:noWrap/>
            <w:vAlign w:val="center"/>
            <w:hideMark/>
          </w:tcPr>
          <w:p w14:paraId="47C6CEB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30F4D763"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BF7BE71"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A51C7D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25.20</w:t>
            </w:r>
          </w:p>
        </w:tc>
        <w:tc>
          <w:tcPr>
            <w:tcW w:w="260" w:type="dxa"/>
            <w:tcBorders>
              <w:top w:val="nil"/>
              <w:left w:val="nil"/>
              <w:bottom w:val="nil"/>
              <w:right w:val="nil"/>
            </w:tcBorders>
            <w:shd w:val="clear" w:color="auto" w:fill="auto"/>
            <w:noWrap/>
            <w:vAlign w:val="center"/>
            <w:hideMark/>
          </w:tcPr>
          <w:p w14:paraId="1E6C9EA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80F702B"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41</w:t>
            </w:r>
          </w:p>
        </w:tc>
        <w:tc>
          <w:tcPr>
            <w:tcW w:w="1046" w:type="dxa"/>
            <w:tcBorders>
              <w:top w:val="nil"/>
              <w:left w:val="nil"/>
              <w:bottom w:val="nil"/>
              <w:right w:val="nil"/>
            </w:tcBorders>
            <w:shd w:val="clear" w:color="auto" w:fill="auto"/>
            <w:noWrap/>
            <w:vAlign w:val="center"/>
            <w:hideMark/>
          </w:tcPr>
          <w:p w14:paraId="134EF2FF"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28.83</w:t>
            </w:r>
          </w:p>
        </w:tc>
      </w:tr>
      <w:tr w:rsidR="006A37F5" w:rsidRPr="006A37F5" w14:paraId="5CD63BC6" w14:textId="77777777" w:rsidTr="006A37F5">
        <w:trPr>
          <w:trHeight w:val="312"/>
        </w:trPr>
        <w:tc>
          <w:tcPr>
            <w:tcW w:w="1340" w:type="dxa"/>
            <w:tcBorders>
              <w:top w:val="nil"/>
              <w:left w:val="nil"/>
              <w:bottom w:val="nil"/>
              <w:right w:val="nil"/>
            </w:tcBorders>
            <w:shd w:val="clear" w:color="auto" w:fill="auto"/>
            <w:noWrap/>
            <w:vAlign w:val="center"/>
            <w:hideMark/>
          </w:tcPr>
          <w:p w14:paraId="0C735CE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40BEEDFE"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BD035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935E0D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5.30</w:t>
            </w:r>
          </w:p>
        </w:tc>
        <w:tc>
          <w:tcPr>
            <w:tcW w:w="260" w:type="dxa"/>
            <w:tcBorders>
              <w:top w:val="nil"/>
              <w:left w:val="nil"/>
              <w:bottom w:val="nil"/>
              <w:right w:val="nil"/>
            </w:tcBorders>
            <w:shd w:val="clear" w:color="auto" w:fill="auto"/>
            <w:noWrap/>
            <w:vAlign w:val="center"/>
            <w:hideMark/>
          </w:tcPr>
          <w:p w14:paraId="12FEA56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1BC3A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w:t>
            </w:r>
          </w:p>
        </w:tc>
        <w:tc>
          <w:tcPr>
            <w:tcW w:w="1046" w:type="dxa"/>
            <w:tcBorders>
              <w:top w:val="nil"/>
              <w:left w:val="nil"/>
              <w:bottom w:val="nil"/>
              <w:right w:val="nil"/>
            </w:tcBorders>
            <w:shd w:val="clear" w:color="auto" w:fill="auto"/>
            <w:noWrap/>
            <w:vAlign w:val="center"/>
            <w:hideMark/>
          </w:tcPr>
          <w:p w14:paraId="1A2D746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7.46</w:t>
            </w:r>
          </w:p>
        </w:tc>
      </w:tr>
      <w:tr w:rsidR="006A37F5" w:rsidRPr="006A37F5" w14:paraId="13A2919F" w14:textId="77777777" w:rsidTr="006A37F5">
        <w:trPr>
          <w:trHeight w:val="312"/>
        </w:trPr>
        <w:tc>
          <w:tcPr>
            <w:tcW w:w="1340" w:type="dxa"/>
            <w:tcBorders>
              <w:top w:val="nil"/>
              <w:left w:val="nil"/>
              <w:bottom w:val="nil"/>
              <w:right w:val="nil"/>
            </w:tcBorders>
            <w:shd w:val="clear" w:color="auto" w:fill="auto"/>
            <w:noWrap/>
            <w:vAlign w:val="center"/>
            <w:hideMark/>
          </w:tcPr>
          <w:p w14:paraId="21BFFDE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5D7CAB76"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2CAA33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02E4243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8.94</w:t>
            </w:r>
          </w:p>
        </w:tc>
        <w:tc>
          <w:tcPr>
            <w:tcW w:w="260" w:type="dxa"/>
            <w:tcBorders>
              <w:top w:val="nil"/>
              <w:left w:val="nil"/>
              <w:bottom w:val="nil"/>
              <w:right w:val="nil"/>
            </w:tcBorders>
            <w:shd w:val="clear" w:color="auto" w:fill="auto"/>
            <w:noWrap/>
            <w:vAlign w:val="center"/>
            <w:hideMark/>
          </w:tcPr>
          <w:p w14:paraId="054D098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741DF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CAEA95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4.22</w:t>
            </w:r>
          </w:p>
        </w:tc>
      </w:tr>
      <w:tr w:rsidR="006A37F5" w:rsidRPr="006A37F5" w14:paraId="550F416B" w14:textId="77777777" w:rsidTr="006A37F5">
        <w:trPr>
          <w:trHeight w:val="201"/>
        </w:trPr>
        <w:tc>
          <w:tcPr>
            <w:tcW w:w="1340" w:type="dxa"/>
            <w:tcBorders>
              <w:top w:val="nil"/>
              <w:left w:val="nil"/>
              <w:bottom w:val="nil"/>
              <w:right w:val="nil"/>
            </w:tcBorders>
            <w:shd w:val="clear" w:color="auto" w:fill="auto"/>
            <w:noWrap/>
            <w:vAlign w:val="center"/>
            <w:hideMark/>
          </w:tcPr>
          <w:p w14:paraId="5EB94AA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0571532B"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67904713"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2503956C"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15880AD5"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1F144281"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67482062"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6A37F5" w14:paraId="348625E4" w14:textId="77777777" w:rsidTr="006A37F5">
        <w:trPr>
          <w:trHeight w:val="312"/>
        </w:trPr>
        <w:tc>
          <w:tcPr>
            <w:tcW w:w="1340" w:type="dxa"/>
            <w:tcBorders>
              <w:top w:val="nil"/>
              <w:left w:val="nil"/>
              <w:bottom w:val="nil"/>
              <w:right w:val="nil"/>
            </w:tcBorders>
            <w:shd w:val="clear" w:color="auto" w:fill="auto"/>
            <w:noWrap/>
            <w:vAlign w:val="center"/>
            <w:hideMark/>
          </w:tcPr>
          <w:p w14:paraId="454D7C5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48A7E09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Biomass</w:t>
            </w:r>
          </w:p>
        </w:tc>
        <w:tc>
          <w:tcPr>
            <w:tcW w:w="794" w:type="dxa"/>
            <w:tcBorders>
              <w:top w:val="nil"/>
              <w:left w:val="nil"/>
              <w:bottom w:val="nil"/>
              <w:right w:val="nil"/>
            </w:tcBorders>
            <w:shd w:val="clear" w:color="auto" w:fill="auto"/>
            <w:noWrap/>
            <w:vAlign w:val="center"/>
            <w:hideMark/>
          </w:tcPr>
          <w:p w14:paraId="6B6093B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3</w:t>
            </w:r>
          </w:p>
        </w:tc>
        <w:tc>
          <w:tcPr>
            <w:tcW w:w="1046" w:type="dxa"/>
            <w:tcBorders>
              <w:top w:val="nil"/>
              <w:left w:val="nil"/>
              <w:bottom w:val="nil"/>
              <w:right w:val="nil"/>
            </w:tcBorders>
            <w:shd w:val="clear" w:color="auto" w:fill="auto"/>
            <w:noWrap/>
            <w:vAlign w:val="center"/>
            <w:hideMark/>
          </w:tcPr>
          <w:p w14:paraId="730ED10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69</w:t>
            </w:r>
          </w:p>
        </w:tc>
        <w:tc>
          <w:tcPr>
            <w:tcW w:w="260" w:type="dxa"/>
            <w:tcBorders>
              <w:top w:val="nil"/>
              <w:left w:val="nil"/>
              <w:bottom w:val="nil"/>
              <w:right w:val="nil"/>
            </w:tcBorders>
            <w:shd w:val="clear" w:color="auto" w:fill="auto"/>
            <w:noWrap/>
            <w:vAlign w:val="center"/>
            <w:hideMark/>
          </w:tcPr>
          <w:p w14:paraId="1A75F0C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9A1F5A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1559E3D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76</w:t>
            </w:r>
          </w:p>
        </w:tc>
      </w:tr>
      <w:tr w:rsidR="006A37F5" w:rsidRPr="006A37F5" w14:paraId="149D43C4" w14:textId="77777777" w:rsidTr="006A37F5">
        <w:trPr>
          <w:trHeight w:val="312"/>
        </w:trPr>
        <w:tc>
          <w:tcPr>
            <w:tcW w:w="1340" w:type="dxa"/>
            <w:tcBorders>
              <w:top w:val="nil"/>
              <w:left w:val="nil"/>
              <w:bottom w:val="nil"/>
              <w:right w:val="nil"/>
            </w:tcBorders>
            <w:shd w:val="clear" w:color="auto" w:fill="auto"/>
            <w:noWrap/>
            <w:vAlign w:val="center"/>
            <w:hideMark/>
          </w:tcPr>
          <w:p w14:paraId="1968688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557FE96D"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72ACC4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4</w:t>
            </w:r>
          </w:p>
        </w:tc>
        <w:tc>
          <w:tcPr>
            <w:tcW w:w="1046" w:type="dxa"/>
            <w:tcBorders>
              <w:top w:val="nil"/>
              <w:left w:val="nil"/>
              <w:bottom w:val="nil"/>
              <w:right w:val="nil"/>
            </w:tcBorders>
            <w:shd w:val="clear" w:color="auto" w:fill="auto"/>
            <w:noWrap/>
            <w:vAlign w:val="center"/>
            <w:hideMark/>
          </w:tcPr>
          <w:p w14:paraId="2FEB4C7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70E0F2B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00CCBBB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49491AF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30</w:t>
            </w:r>
          </w:p>
        </w:tc>
      </w:tr>
      <w:tr w:rsidR="006A37F5" w:rsidRPr="006A37F5" w14:paraId="7147C1D2" w14:textId="77777777" w:rsidTr="006A37F5">
        <w:trPr>
          <w:trHeight w:val="312"/>
        </w:trPr>
        <w:tc>
          <w:tcPr>
            <w:tcW w:w="1340" w:type="dxa"/>
            <w:tcBorders>
              <w:top w:val="nil"/>
              <w:left w:val="nil"/>
              <w:bottom w:val="nil"/>
              <w:right w:val="nil"/>
            </w:tcBorders>
            <w:shd w:val="clear" w:color="auto" w:fill="auto"/>
            <w:noWrap/>
            <w:vAlign w:val="center"/>
            <w:hideMark/>
          </w:tcPr>
          <w:p w14:paraId="703D6BB3"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7F59A663"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D51279E"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1D69916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8.76</w:t>
            </w:r>
          </w:p>
        </w:tc>
        <w:tc>
          <w:tcPr>
            <w:tcW w:w="260" w:type="dxa"/>
            <w:tcBorders>
              <w:top w:val="nil"/>
              <w:left w:val="nil"/>
              <w:bottom w:val="nil"/>
              <w:right w:val="nil"/>
            </w:tcBorders>
            <w:shd w:val="clear" w:color="auto" w:fill="auto"/>
            <w:noWrap/>
            <w:vAlign w:val="center"/>
            <w:hideMark/>
          </w:tcPr>
          <w:p w14:paraId="75FC987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6725BA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34</w:t>
            </w:r>
          </w:p>
        </w:tc>
        <w:tc>
          <w:tcPr>
            <w:tcW w:w="1046" w:type="dxa"/>
            <w:tcBorders>
              <w:top w:val="nil"/>
              <w:left w:val="nil"/>
              <w:bottom w:val="nil"/>
              <w:right w:val="nil"/>
            </w:tcBorders>
            <w:shd w:val="clear" w:color="auto" w:fill="auto"/>
            <w:noWrap/>
            <w:vAlign w:val="center"/>
            <w:hideMark/>
          </w:tcPr>
          <w:p w14:paraId="1C33260F"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9.24</w:t>
            </w:r>
          </w:p>
        </w:tc>
      </w:tr>
      <w:tr w:rsidR="006A37F5" w:rsidRPr="006A37F5" w14:paraId="00AAD9E2" w14:textId="77777777" w:rsidTr="006A37F5">
        <w:trPr>
          <w:trHeight w:val="312"/>
        </w:trPr>
        <w:tc>
          <w:tcPr>
            <w:tcW w:w="1340" w:type="dxa"/>
            <w:tcBorders>
              <w:top w:val="nil"/>
              <w:left w:val="nil"/>
              <w:bottom w:val="nil"/>
              <w:right w:val="nil"/>
            </w:tcBorders>
            <w:shd w:val="clear" w:color="auto" w:fill="auto"/>
            <w:noWrap/>
            <w:vAlign w:val="center"/>
            <w:hideMark/>
          </w:tcPr>
          <w:p w14:paraId="68E3943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7DB9F6CA"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23DAA6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72BF178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30</w:t>
            </w:r>
          </w:p>
        </w:tc>
        <w:tc>
          <w:tcPr>
            <w:tcW w:w="260" w:type="dxa"/>
            <w:tcBorders>
              <w:top w:val="nil"/>
              <w:left w:val="nil"/>
              <w:bottom w:val="nil"/>
              <w:right w:val="nil"/>
            </w:tcBorders>
            <w:shd w:val="clear" w:color="auto" w:fill="auto"/>
            <w:noWrap/>
            <w:vAlign w:val="center"/>
            <w:hideMark/>
          </w:tcPr>
          <w:p w14:paraId="27F71F7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7DF3E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510324E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36</w:t>
            </w:r>
          </w:p>
        </w:tc>
      </w:tr>
      <w:tr w:rsidR="006A37F5" w:rsidRPr="006A37F5" w14:paraId="0A8F2972" w14:textId="77777777" w:rsidTr="006A37F5">
        <w:trPr>
          <w:trHeight w:val="312"/>
        </w:trPr>
        <w:tc>
          <w:tcPr>
            <w:tcW w:w="1340" w:type="dxa"/>
            <w:tcBorders>
              <w:top w:val="nil"/>
              <w:left w:val="nil"/>
              <w:bottom w:val="nil"/>
              <w:right w:val="nil"/>
            </w:tcBorders>
            <w:shd w:val="clear" w:color="auto" w:fill="auto"/>
            <w:noWrap/>
            <w:vAlign w:val="center"/>
            <w:hideMark/>
          </w:tcPr>
          <w:p w14:paraId="3575562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717789C2"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1ECD07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45070C5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3A7284D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65FB86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3132F28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64</w:t>
            </w:r>
          </w:p>
        </w:tc>
      </w:tr>
      <w:tr w:rsidR="006A37F5" w:rsidRPr="006A37F5" w14:paraId="1E4471A8" w14:textId="77777777" w:rsidTr="006A37F5">
        <w:trPr>
          <w:trHeight w:val="201"/>
        </w:trPr>
        <w:tc>
          <w:tcPr>
            <w:tcW w:w="1340" w:type="dxa"/>
            <w:tcBorders>
              <w:top w:val="nil"/>
              <w:left w:val="nil"/>
              <w:bottom w:val="nil"/>
              <w:right w:val="nil"/>
            </w:tcBorders>
            <w:shd w:val="clear" w:color="auto" w:fill="auto"/>
            <w:noWrap/>
            <w:vAlign w:val="center"/>
            <w:hideMark/>
          </w:tcPr>
          <w:p w14:paraId="3135AC5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73207837"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3FB0B930"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79BD2CCB"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696C5716"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7C55E432"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06204003"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6A37F5" w14:paraId="7AB78331" w14:textId="77777777" w:rsidTr="006A37F5">
        <w:trPr>
          <w:trHeight w:val="312"/>
        </w:trPr>
        <w:tc>
          <w:tcPr>
            <w:tcW w:w="1340" w:type="dxa"/>
            <w:tcBorders>
              <w:top w:val="nil"/>
              <w:left w:val="nil"/>
              <w:bottom w:val="nil"/>
              <w:right w:val="nil"/>
            </w:tcBorders>
            <w:shd w:val="clear" w:color="auto" w:fill="auto"/>
            <w:noWrap/>
            <w:vAlign w:val="center"/>
            <w:hideMark/>
          </w:tcPr>
          <w:p w14:paraId="42C9073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single" w:sz="4" w:space="0" w:color="000000"/>
              <w:right w:val="nil"/>
            </w:tcBorders>
            <w:shd w:val="clear" w:color="auto" w:fill="auto"/>
            <w:noWrap/>
            <w:vAlign w:val="center"/>
            <w:hideMark/>
          </w:tcPr>
          <w:p w14:paraId="3526598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Richness</w:t>
            </w:r>
          </w:p>
        </w:tc>
        <w:tc>
          <w:tcPr>
            <w:tcW w:w="794" w:type="dxa"/>
            <w:tcBorders>
              <w:top w:val="nil"/>
              <w:left w:val="nil"/>
              <w:bottom w:val="nil"/>
              <w:right w:val="nil"/>
            </w:tcBorders>
            <w:shd w:val="clear" w:color="auto" w:fill="auto"/>
            <w:noWrap/>
            <w:vAlign w:val="center"/>
            <w:hideMark/>
          </w:tcPr>
          <w:p w14:paraId="1B45E27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6</w:t>
            </w:r>
          </w:p>
        </w:tc>
        <w:tc>
          <w:tcPr>
            <w:tcW w:w="1046" w:type="dxa"/>
            <w:tcBorders>
              <w:top w:val="nil"/>
              <w:left w:val="nil"/>
              <w:bottom w:val="nil"/>
              <w:right w:val="nil"/>
            </w:tcBorders>
            <w:shd w:val="clear" w:color="auto" w:fill="auto"/>
            <w:noWrap/>
            <w:vAlign w:val="center"/>
            <w:hideMark/>
          </w:tcPr>
          <w:p w14:paraId="630CE4B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8</w:t>
            </w:r>
          </w:p>
        </w:tc>
        <w:tc>
          <w:tcPr>
            <w:tcW w:w="260" w:type="dxa"/>
            <w:tcBorders>
              <w:top w:val="nil"/>
              <w:left w:val="nil"/>
              <w:bottom w:val="nil"/>
              <w:right w:val="nil"/>
            </w:tcBorders>
            <w:shd w:val="clear" w:color="auto" w:fill="auto"/>
            <w:noWrap/>
            <w:vAlign w:val="center"/>
            <w:hideMark/>
          </w:tcPr>
          <w:p w14:paraId="00AE136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12AF34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3</w:t>
            </w:r>
          </w:p>
        </w:tc>
        <w:tc>
          <w:tcPr>
            <w:tcW w:w="1046" w:type="dxa"/>
            <w:tcBorders>
              <w:top w:val="nil"/>
              <w:left w:val="nil"/>
              <w:bottom w:val="nil"/>
              <w:right w:val="nil"/>
            </w:tcBorders>
            <w:shd w:val="clear" w:color="auto" w:fill="auto"/>
            <w:noWrap/>
            <w:vAlign w:val="center"/>
            <w:hideMark/>
          </w:tcPr>
          <w:p w14:paraId="57C34EE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r>
      <w:tr w:rsidR="006A37F5" w:rsidRPr="006A37F5" w14:paraId="64258671" w14:textId="77777777" w:rsidTr="006A37F5">
        <w:trPr>
          <w:trHeight w:val="312"/>
        </w:trPr>
        <w:tc>
          <w:tcPr>
            <w:tcW w:w="1340" w:type="dxa"/>
            <w:tcBorders>
              <w:top w:val="nil"/>
              <w:left w:val="nil"/>
              <w:bottom w:val="nil"/>
              <w:right w:val="nil"/>
            </w:tcBorders>
            <w:shd w:val="clear" w:color="auto" w:fill="auto"/>
            <w:noWrap/>
            <w:vAlign w:val="center"/>
            <w:hideMark/>
          </w:tcPr>
          <w:p w14:paraId="6D30F40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single" w:sz="4" w:space="0" w:color="000000"/>
              <w:right w:val="nil"/>
            </w:tcBorders>
            <w:vAlign w:val="center"/>
            <w:hideMark/>
          </w:tcPr>
          <w:p w14:paraId="0A0E6286"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4E6682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4</w:t>
            </w:r>
          </w:p>
        </w:tc>
        <w:tc>
          <w:tcPr>
            <w:tcW w:w="1046" w:type="dxa"/>
            <w:tcBorders>
              <w:top w:val="nil"/>
              <w:left w:val="nil"/>
              <w:bottom w:val="nil"/>
              <w:right w:val="nil"/>
            </w:tcBorders>
            <w:shd w:val="clear" w:color="auto" w:fill="auto"/>
            <w:noWrap/>
            <w:vAlign w:val="center"/>
            <w:hideMark/>
          </w:tcPr>
          <w:p w14:paraId="76365FD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04</w:t>
            </w:r>
          </w:p>
        </w:tc>
        <w:tc>
          <w:tcPr>
            <w:tcW w:w="260" w:type="dxa"/>
            <w:tcBorders>
              <w:top w:val="nil"/>
              <w:left w:val="nil"/>
              <w:bottom w:val="nil"/>
              <w:right w:val="nil"/>
            </w:tcBorders>
            <w:shd w:val="clear" w:color="auto" w:fill="auto"/>
            <w:noWrap/>
            <w:vAlign w:val="center"/>
            <w:hideMark/>
          </w:tcPr>
          <w:p w14:paraId="1F083D8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A2D76A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9</w:t>
            </w:r>
          </w:p>
        </w:tc>
        <w:tc>
          <w:tcPr>
            <w:tcW w:w="1046" w:type="dxa"/>
            <w:tcBorders>
              <w:top w:val="nil"/>
              <w:left w:val="nil"/>
              <w:bottom w:val="nil"/>
              <w:right w:val="nil"/>
            </w:tcBorders>
            <w:shd w:val="clear" w:color="auto" w:fill="auto"/>
            <w:noWrap/>
            <w:vAlign w:val="center"/>
            <w:hideMark/>
          </w:tcPr>
          <w:p w14:paraId="5D2EB6B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08</w:t>
            </w:r>
          </w:p>
        </w:tc>
      </w:tr>
      <w:tr w:rsidR="006A37F5" w:rsidRPr="006A37F5" w14:paraId="6928BD2F" w14:textId="77777777" w:rsidTr="006A37F5">
        <w:trPr>
          <w:trHeight w:val="312"/>
        </w:trPr>
        <w:tc>
          <w:tcPr>
            <w:tcW w:w="1340" w:type="dxa"/>
            <w:tcBorders>
              <w:top w:val="nil"/>
              <w:left w:val="nil"/>
              <w:bottom w:val="nil"/>
              <w:right w:val="nil"/>
            </w:tcBorders>
            <w:shd w:val="clear" w:color="auto" w:fill="auto"/>
            <w:noWrap/>
            <w:vAlign w:val="center"/>
            <w:hideMark/>
          </w:tcPr>
          <w:p w14:paraId="0EA37AB7"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single" w:sz="4" w:space="0" w:color="000000"/>
              <w:right w:val="nil"/>
            </w:tcBorders>
            <w:vAlign w:val="center"/>
            <w:hideMark/>
          </w:tcPr>
          <w:p w14:paraId="30A773E8"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3165251"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2A60A86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592902A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557CA50"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57</w:t>
            </w:r>
          </w:p>
        </w:tc>
        <w:tc>
          <w:tcPr>
            <w:tcW w:w="1046" w:type="dxa"/>
            <w:tcBorders>
              <w:top w:val="nil"/>
              <w:left w:val="nil"/>
              <w:bottom w:val="nil"/>
              <w:right w:val="nil"/>
            </w:tcBorders>
            <w:shd w:val="clear" w:color="auto" w:fill="auto"/>
            <w:noWrap/>
            <w:vAlign w:val="center"/>
            <w:hideMark/>
          </w:tcPr>
          <w:p w14:paraId="63F92C63"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1.77</w:t>
            </w:r>
          </w:p>
        </w:tc>
      </w:tr>
      <w:tr w:rsidR="006A37F5" w:rsidRPr="006A37F5" w14:paraId="2262E214" w14:textId="77777777" w:rsidTr="006A37F5">
        <w:trPr>
          <w:trHeight w:val="312"/>
        </w:trPr>
        <w:tc>
          <w:tcPr>
            <w:tcW w:w="1340" w:type="dxa"/>
            <w:tcBorders>
              <w:top w:val="nil"/>
              <w:left w:val="nil"/>
              <w:bottom w:val="nil"/>
              <w:right w:val="nil"/>
            </w:tcBorders>
            <w:shd w:val="clear" w:color="auto" w:fill="auto"/>
            <w:noWrap/>
            <w:vAlign w:val="center"/>
            <w:hideMark/>
          </w:tcPr>
          <w:p w14:paraId="5AEEB18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single" w:sz="4" w:space="0" w:color="000000"/>
              <w:right w:val="nil"/>
            </w:tcBorders>
            <w:vAlign w:val="center"/>
            <w:hideMark/>
          </w:tcPr>
          <w:p w14:paraId="121C7E41"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A2435A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0A2BA17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46DEED0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137533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55</w:t>
            </w:r>
          </w:p>
        </w:tc>
        <w:tc>
          <w:tcPr>
            <w:tcW w:w="1046" w:type="dxa"/>
            <w:tcBorders>
              <w:top w:val="nil"/>
              <w:left w:val="nil"/>
              <w:bottom w:val="nil"/>
              <w:right w:val="nil"/>
            </w:tcBorders>
            <w:shd w:val="clear" w:color="auto" w:fill="auto"/>
            <w:noWrap/>
            <w:vAlign w:val="center"/>
            <w:hideMark/>
          </w:tcPr>
          <w:p w14:paraId="727F8D7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80</w:t>
            </w:r>
          </w:p>
        </w:tc>
      </w:tr>
      <w:tr w:rsidR="006A37F5" w:rsidRPr="006A37F5" w14:paraId="0C57C4D8" w14:textId="77777777" w:rsidTr="006A37F5">
        <w:trPr>
          <w:trHeight w:val="312"/>
        </w:trPr>
        <w:tc>
          <w:tcPr>
            <w:tcW w:w="1340" w:type="dxa"/>
            <w:tcBorders>
              <w:top w:val="nil"/>
              <w:left w:val="nil"/>
              <w:bottom w:val="single" w:sz="4" w:space="0" w:color="auto"/>
              <w:right w:val="nil"/>
            </w:tcBorders>
            <w:shd w:val="clear" w:color="auto" w:fill="auto"/>
            <w:noWrap/>
            <w:vAlign w:val="center"/>
            <w:hideMark/>
          </w:tcPr>
          <w:p w14:paraId="4687D6A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single" w:sz="4" w:space="0" w:color="000000"/>
              <w:right w:val="nil"/>
            </w:tcBorders>
            <w:vAlign w:val="center"/>
            <w:hideMark/>
          </w:tcPr>
          <w:p w14:paraId="6441D59F"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4CAD2D9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0</w:t>
            </w:r>
          </w:p>
        </w:tc>
        <w:tc>
          <w:tcPr>
            <w:tcW w:w="1046" w:type="dxa"/>
            <w:tcBorders>
              <w:top w:val="nil"/>
              <w:left w:val="nil"/>
              <w:bottom w:val="single" w:sz="4" w:space="0" w:color="auto"/>
              <w:right w:val="nil"/>
            </w:tcBorders>
            <w:shd w:val="clear" w:color="auto" w:fill="auto"/>
            <w:noWrap/>
            <w:vAlign w:val="center"/>
            <w:hideMark/>
          </w:tcPr>
          <w:p w14:paraId="2ABC061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c>
          <w:tcPr>
            <w:tcW w:w="260" w:type="dxa"/>
            <w:tcBorders>
              <w:top w:val="nil"/>
              <w:left w:val="nil"/>
              <w:bottom w:val="single" w:sz="4" w:space="0" w:color="auto"/>
              <w:right w:val="nil"/>
            </w:tcBorders>
            <w:shd w:val="clear" w:color="auto" w:fill="auto"/>
            <w:noWrap/>
            <w:vAlign w:val="center"/>
            <w:hideMark/>
          </w:tcPr>
          <w:p w14:paraId="0A41F48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 </w:t>
            </w:r>
          </w:p>
        </w:tc>
        <w:tc>
          <w:tcPr>
            <w:tcW w:w="794" w:type="dxa"/>
            <w:tcBorders>
              <w:top w:val="nil"/>
              <w:left w:val="nil"/>
              <w:bottom w:val="single" w:sz="4" w:space="0" w:color="auto"/>
              <w:right w:val="nil"/>
            </w:tcBorders>
            <w:shd w:val="clear" w:color="auto" w:fill="auto"/>
            <w:noWrap/>
            <w:vAlign w:val="center"/>
            <w:hideMark/>
          </w:tcPr>
          <w:p w14:paraId="1F4E888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8</w:t>
            </w:r>
          </w:p>
        </w:tc>
        <w:tc>
          <w:tcPr>
            <w:tcW w:w="1046" w:type="dxa"/>
            <w:tcBorders>
              <w:top w:val="nil"/>
              <w:left w:val="nil"/>
              <w:bottom w:val="single" w:sz="4" w:space="0" w:color="auto"/>
              <w:right w:val="nil"/>
            </w:tcBorders>
            <w:shd w:val="clear" w:color="auto" w:fill="auto"/>
            <w:noWrap/>
            <w:vAlign w:val="center"/>
            <w:hideMark/>
          </w:tcPr>
          <w:p w14:paraId="22D97B3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r>
    </w:tbl>
    <w:p w14:paraId="7E4F66C2" w14:textId="77777777" w:rsidR="00701B38" w:rsidRPr="00F81BC6" w:rsidRDefault="00701B38" w:rsidP="00812890">
      <w:pPr>
        <w:rPr>
          <w:rFonts w:cs="Times New Roman"/>
        </w:rPr>
        <w:sectPr w:rsidR="00701B38" w:rsidRPr="00F81BC6" w:rsidSect="00537360">
          <w:pgSz w:w="12240" w:h="15840"/>
          <w:pgMar w:top="1417" w:right="1417" w:bottom="1417" w:left="1417" w:header="720" w:footer="720" w:gutter="0"/>
          <w:cols w:space="720"/>
          <w:titlePg/>
          <w:docGrid w:linePitch="360"/>
        </w:sectPr>
      </w:pPr>
    </w:p>
    <w:p w14:paraId="2B60FE62" w14:textId="445C440D" w:rsidR="00F00428" w:rsidRPr="00F81BC6" w:rsidRDefault="00EF46EC" w:rsidP="0037320E">
      <w:pPr>
        <w:rPr>
          <w:rFonts w:cs="Times New Roman"/>
        </w:rPr>
      </w:pPr>
      <w:r w:rsidRPr="00F81BC6">
        <w:rPr>
          <w:rFonts w:cs="Times New Roman"/>
          <w:b/>
          <w:bCs/>
        </w:rPr>
        <w:lastRenderedPageBreak/>
        <w:t>Quatrième de couverture</w:t>
      </w:r>
      <w:r w:rsidR="00B233A8" w:rsidRPr="00F81BC6">
        <w:rPr>
          <w:rFonts w:cs="Times New Roman"/>
          <w:b/>
          <w:bCs/>
        </w:rPr>
        <w:t xml:space="preserve"> (</w:t>
      </w:r>
      <w:r w:rsidR="00B233A8" w:rsidRPr="00F81BC6">
        <w:rPr>
          <w:rFonts w:cs="Times New Roman"/>
        </w:rPr>
        <w:t>résumé en Anglais en Français</w:t>
      </w:r>
      <w:r w:rsidR="009C644A" w:rsidRPr="00F81BC6">
        <w:rPr>
          <w:rFonts w:cs="Times New Roman"/>
        </w:rPr>
        <w:t xml:space="preserve">, mots </w:t>
      </w:r>
      <w:proofErr w:type="gramStart"/>
      <w:r w:rsidR="009C644A" w:rsidRPr="00F81BC6">
        <w:rPr>
          <w:rFonts w:cs="Times New Roman"/>
        </w:rPr>
        <w:t>clés,…</w:t>
      </w:r>
      <w:proofErr w:type="gramEnd"/>
      <w:r w:rsidR="00B233A8" w:rsidRPr="00F81BC6">
        <w:rPr>
          <w:rFonts w:cs="Times New Roman"/>
        </w:rPr>
        <w:t>)</w:t>
      </w:r>
    </w:p>
    <w:p w14:paraId="0A96A0DA" w14:textId="77777777" w:rsidR="00701B38" w:rsidRPr="00F81BC6" w:rsidRDefault="00701B38" w:rsidP="0037320E">
      <w:pPr>
        <w:rPr>
          <w:rFonts w:cs="Times New Roman"/>
          <w:b/>
          <w:bCs/>
          <w:szCs w:val="24"/>
        </w:rPr>
        <w:sectPr w:rsidR="00701B38" w:rsidRPr="00F81BC6" w:rsidSect="00537360">
          <w:pgSz w:w="12240" w:h="15840"/>
          <w:pgMar w:top="1417" w:right="1417" w:bottom="1417" w:left="1417" w:header="720" w:footer="720" w:gutter="0"/>
          <w:cols w:space="720"/>
          <w:titlePg/>
          <w:docGrid w:linePitch="360"/>
        </w:sectPr>
      </w:pPr>
    </w:p>
    <w:p w14:paraId="34EE0A40" w14:textId="3D386A3A" w:rsidR="003E2C67" w:rsidRPr="005E32AC" w:rsidRDefault="00400915" w:rsidP="005E32AC">
      <w:pPr>
        <w:rPr>
          <w:rFonts w:cs="Times New Roman"/>
          <w:i/>
          <w:iCs/>
        </w:rPr>
      </w:pPr>
      <w:r w:rsidRPr="00F81BC6">
        <w:rPr>
          <w:rFonts w:cs="Times New Roman"/>
          <w:i/>
          <w:iCs/>
        </w:rPr>
        <w:lastRenderedPageBreak/>
        <w:t xml:space="preserve"> </w:t>
      </w:r>
    </w:p>
    <w:p w14:paraId="3B2821B1" w14:textId="77777777" w:rsidR="00231FBC" w:rsidRPr="005E32AC" w:rsidRDefault="00231FBC">
      <w:pPr>
        <w:rPr>
          <w:rFonts w:cs="Times New Roman"/>
          <w:i/>
          <w:iCs/>
        </w:rPr>
      </w:pPr>
    </w:p>
    <w:sectPr w:rsidR="00231FBC" w:rsidRPr="005E32AC" w:rsidSect="00537360">
      <w:pgSz w:w="12240" w:h="15840"/>
      <w:pgMar w:top="1417" w:right="1417" w:bottom="1417" w:left="1417"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Kevin Hoeffner" w:date="2024-05-21T14:53:00Z" w:initials="KH">
    <w:p w14:paraId="5C163F15" w14:textId="77777777" w:rsidR="00D04FD4" w:rsidRDefault="00D04FD4">
      <w:pPr>
        <w:pStyle w:val="CommentText"/>
      </w:pPr>
      <w:r>
        <w:rPr>
          <w:rStyle w:val="CommentReference"/>
        </w:rPr>
        <w:annotationRef/>
      </w:r>
      <w:r>
        <w:t>Je trouve que le 3.2 et le 3.3 est assez redondant… C’est presque la même chose ?</w:t>
      </w:r>
    </w:p>
    <w:p w14:paraId="3A7AA1D5" w14:textId="22C165EF" w:rsidR="00D04FD4" w:rsidRDefault="00D04FD4">
      <w:pPr>
        <w:pStyle w:val="CommentText"/>
      </w:pPr>
      <w:r>
        <w:t>Je supprimerai le 3.2 pour le mixer DANS le 3.3</w:t>
      </w:r>
    </w:p>
  </w:comment>
  <w:comment w:id="5" w:author="Kevin Hoeffner" w:date="2024-05-21T12:18:00Z" w:initials="KH">
    <w:p w14:paraId="3D0DF891" w14:textId="3BC7BCB9" w:rsidR="00C81D7D" w:rsidRDefault="00C81D7D">
      <w:pPr>
        <w:pStyle w:val="CommentText"/>
      </w:pPr>
      <w:r>
        <w:rPr>
          <w:rStyle w:val="CommentReference"/>
        </w:rPr>
        <w:annotationRef/>
      </w:r>
      <w:r>
        <w:t>Inutile</w:t>
      </w:r>
    </w:p>
  </w:comment>
  <w:comment w:id="7" w:author="Kevin Hoeffner" w:date="2024-05-21T13:51:00Z" w:initials="KH">
    <w:p w14:paraId="2977A33A" w14:textId="2E07F60C" w:rsidR="00D42D4A" w:rsidRDefault="00D42D4A">
      <w:pPr>
        <w:pStyle w:val="CommentText"/>
      </w:pPr>
      <w:r>
        <w:rPr>
          <w:rStyle w:val="CommentReference"/>
        </w:rPr>
        <w:annotationRef/>
      </w:r>
      <w:r>
        <w:t>C’est juste une répétition globale de tous tes résultats.</w:t>
      </w:r>
      <w:r>
        <w:br/>
        <w:t>Il faut te servir d’un résultat pour le discuter puis un autre puis un autre…</w:t>
      </w:r>
    </w:p>
  </w:comment>
  <w:comment w:id="8" w:author="Kevin Hoeffner" w:date="2024-05-21T13:52:00Z" w:initials="KH">
    <w:p w14:paraId="51E98A40" w14:textId="2FEE103D" w:rsidR="003F7DAE" w:rsidRDefault="003F7DAE">
      <w:pPr>
        <w:pStyle w:val="CommentText"/>
      </w:pPr>
      <w:r>
        <w:rPr>
          <w:rStyle w:val="CommentReference"/>
        </w:rPr>
        <w:annotationRef/>
      </w:r>
      <w:r>
        <w:t>Répétition des résultats sans discussion</w:t>
      </w:r>
    </w:p>
  </w:comment>
  <w:comment w:id="9" w:author="Kevin Hoeffner" w:date="2024-05-21T14:03:00Z" w:initials="KH">
    <w:p w14:paraId="2D5C91CA" w14:textId="77777777" w:rsidR="0096208A" w:rsidRDefault="0096208A" w:rsidP="0096208A">
      <w:pPr>
        <w:pStyle w:val="CommentText"/>
      </w:pPr>
      <w:r>
        <w:rPr>
          <w:rStyle w:val="CommentReference"/>
        </w:rPr>
        <w:annotationRef/>
      </w:r>
      <w:r>
        <w:t>Ca serait bien de faire un paragraphe pour discuter en quoi l’occupation du sol influence les vers de terre ? pourquoi ? quelles sont les raisons écologiques ?</w:t>
      </w:r>
    </w:p>
    <w:p w14:paraId="5351CA1F" w14:textId="77777777" w:rsidR="0096208A" w:rsidRDefault="0096208A" w:rsidP="0096208A">
      <w:pPr>
        <w:pStyle w:val="CommentText"/>
        <w:rPr>
          <w:lang w:val="en-US"/>
        </w:rPr>
      </w:pPr>
      <w:r w:rsidRPr="0039223D">
        <w:rPr>
          <w:lang w:val="en-US"/>
        </w:rPr>
        <w:t xml:space="preserve">- En prairie </w:t>
      </w:r>
      <w:r>
        <w:rPr>
          <w:lang w:val="en-US"/>
        </w:rPr>
        <w:t>high</w:t>
      </w:r>
      <w:r w:rsidRPr="0039223D">
        <w:rPr>
          <w:lang w:val="en-US"/>
        </w:rPr>
        <w:t xml:space="preserve"> food resource for earthworms (Schmidt et al., 2001; Edwards, 2004) </w:t>
      </w:r>
    </w:p>
    <w:p w14:paraId="03C3FC01" w14:textId="77777777" w:rsidR="0096208A" w:rsidRDefault="0096208A" w:rsidP="0096208A">
      <w:pPr>
        <w:pStyle w:val="CommentText"/>
      </w:pPr>
      <w:r>
        <w:t>- Alors que en grande culture/vigne =&gt; travail du sol, pesticides, pas ou peu de ressources alimentaires, … regarde la publi sur les Occupation de sol qu’on était en train d’écrire</w:t>
      </w:r>
    </w:p>
    <w:p w14:paraId="10A765B1" w14:textId="77777777" w:rsidR="0096208A" w:rsidRDefault="0096208A" w:rsidP="0096208A">
      <w:pPr>
        <w:pStyle w:val="CommentText"/>
      </w:pPr>
      <w:r>
        <w:t>- En foret…</w:t>
      </w:r>
    </w:p>
    <w:p w14:paraId="00F4FB0A" w14:textId="77777777" w:rsidR="0096208A" w:rsidRDefault="0096208A" w:rsidP="0096208A">
      <w:pPr>
        <w:pStyle w:val="CommentText"/>
      </w:pPr>
    </w:p>
    <w:p w14:paraId="514F69E6" w14:textId="77777777" w:rsidR="0096208A" w:rsidRDefault="0096208A" w:rsidP="0096208A">
      <w:pPr>
        <w:pStyle w:val="CommentText"/>
      </w:pPr>
      <w:r>
        <w:t>Idem pour le climat ?</w:t>
      </w:r>
    </w:p>
    <w:p w14:paraId="6E9E9064" w14:textId="77777777" w:rsidR="0096208A" w:rsidRDefault="0096208A" w:rsidP="0096208A">
      <w:pPr>
        <w:pStyle w:val="CommentText"/>
      </w:pPr>
      <w:r>
        <w:t>Vers de terre à besoin d’humidité et un peu de chaleur mais pas trop, pourquoi ce seuil de 700 mm ? ETC</w:t>
      </w:r>
      <w:r>
        <w:br/>
      </w:r>
      <w:r>
        <w:br/>
      </w:r>
    </w:p>
    <w:p w14:paraId="541650F3" w14:textId="77777777" w:rsidR="0096208A" w:rsidRDefault="0096208A" w:rsidP="0096208A">
      <w:pPr>
        <w:pStyle w:val="CommentText"/>
      </w:pPr>
      <w:r>
        <w:t>Pedo…</w:t>
      </w:r>
    </w:p>
  </w:comment>
  <w:comment w:id="10" w:author="Kevin Hoeffner" w:date="2024-05-21T14:11:00Z" w:initials="KH">
    <w:p w14:paraId="6D4655D7" w14:textId="3643ED58" w:rsidR="00850D76" w:rsidRDefault="00850D76">
      <w:pPr>
        <w:pStyle w:val="CommentText"/>
      </w:pPr>
      <w:r>
        <w:rPr>
          <w:rStyle w:val="CommentReference"/>
        </w:rPr>
        <w:annotationRef/>
      </w:r>
      <w:r>
        <w:t xml:space="preserve">Suivi de l’habitat ? il faut prendre le temps de tout expliquer </w:t>
      </w:r>
    </w:p>
  </w:comment>
  <w:comment w:id="11" w:author="Kevin Hoeffner" w:date="2024-05-21T14:12:00Z" w:initials="KH">
    <w:p w14:paraId="66F520EF" w14:textId="1068D3AD" w:rsidR="00850D76" w:rsidRDefault="00850D76">
      <w:pPr>
        <w:pStyle w:val="CommentText"/>
      </w:pPr>
      <w:r>
        <w:rPr>
          <w:rStyle w:val="CommentReference"/>
        </w:rPr>
        <w:annotationRef/>
      </w:r>
      <w:r w:rsidR="004846DB">
        <w:t>Paragraphe sur la question d’échelle</w:t>
      </w:r>
    </w:p>
  </w:comment>
  <w:comment w:id="12" w:author="Kevin Hoeffner" w:date="2024-05-21T14:35:00Z" w:initials="KH">
    <w:p w14:paraId="18EB19D0" w14:textId="2D6688D7" w:rsidR="0039223D" w:rsidRDefault="0039223D">
      <w:pPr>
        <w:pStyle w:val="CommentText"/>
      </w:pPr>
      <w:r>
        <w:rPr>
          <w:rStyle w:val="CommentReference"/>
        </w:rPr>
        <w:annotationRef/>
      </w:r>
      <w:r>
        <w:t>On en rediscute à MP parce que tu vas aussi pouvoir griser les zones non prédi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7AA1D5" w15:done="0"/>
  <w15:commentEx w15:paraId="3D0DF891" w15:done="0"/>
  <w15:commentEx w15:paraId="2977A33A" w15:done="0"/>
  <w15:commentEx w15:paraId="51E98A40" w15:done="0"/>
  <w15:commentEx w15:paraId="541650F3" w15:done="0"/>
  <w15:commentEx w15:paraId="6D4655D7" w15:done="0"/>
  <w15:commentEx w15:paraId="66F520EF" w15:done="0"/>
  <w15:commentEx w15:paraId="18EB19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7AA1D5" w16cid:durableId="29F733D3"/>
  <w16cid:commentId w16cid:paraId="3D0DF891" w16cid:durableId="29F70FAB"/>
  <w16cid:commentId w16cid:paraId="2977A33A" w16cid:durableId="29F72551"/>
  <w16cid:commentId w16cid:paraId="51E98A40" w16cid:durableId="29F7259F"/>
  <w16cid:commentId w16cid:paraId="541650F3" w16cid:durableId="29F7281C"/>
  <w16cid:commentId w16cid:paraId="6D4655D7" w16cid:durableId="29F72A02"/>
  <w16cid:commentId w16cid:paraId="66F520EF" w16cid:durableId="29F72A45"/>
  <w16cid:commentId w16cid:paraId="18EB19D0" w16cid:durableId="29F72F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F56DC7" w14:textId="77777777" w:rsidR="009642D3" w:rsidRPr="00A02FFE" w:rsidRDefault="009642D3" w:rsidP="0075626B">
      <w:pPr>
        <w:spacing w:after="0" w:line="240" w:lineRule="auto"/>
      </w:pPr>
      <w:r w:rsidRPr="00A02FFE">
        <w:separator/>
      </w:r>
    </w:p>
  </w:endnote>
  <w:endnote w:type="continuationSeparator" w:id="0">
    <w:p w14:paraId="58076BE8" w14:textId="77777777" w:rsidR="009642D3" w:rsidRPr="00A02FFE" w:rsidRDefault="009642D3" w:rsidP="0075626B">
      <w:pPr>
        <w:spacing w:after="0" w:line="240" w:lineRule="auto"/>
      </w:pPr>
      <w:r w:rsidRPr="00A02FFE">
        <w:continuationSeparator/>
      </w:r>
    </w:p>
  </w:endnote>
  <w:endnote w:type="continuationNotice" w:id="1">
    <w:p w14:paraId="7D0DB89D" w14:textId="77777777" w:rsidR="009642D3" w:rsidRPr="00A02FFE" w:rsidRDefault="009642D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Content>
      <w:p w14:paraId="5E0AE170" w14:textId="5F60A1C8" w:rsidR="00F9097C" w:rsidRPr="00A02FFE" w:rsidRDefault="00F9097C">
        <w:pPr>
          <w:pStyle w:val="Footer"/>
          <w:jc w:val="right"/>
        </w:pPr>
        <w:r w:rsidRPr="00A02FFE">
          <w:fldChar w:fldCharType="begin"/>
        </w:r>
        <w:r w:rsidRPr="00A02FFE">
          <w:instrText>PAGE   \* MERGEFORMAT</w:instrText>
        </w:r>
        <w:r w:rsidRPr="00A02FFE">
          <w:fldChar w:fldCharType="separate"/>
        </w:r>
        <w:r w:rsidRPr="00A02FFE">
          <w:t>2</w:t>
        </w:r>
        <w:r w:rsidRPr="00A02FFE">
          <w:fldChar w:fldCharType="end"/>
        </w:r>
      </w:p>
    </w:sdtContent>
  </w:sdt>
  <w:p w14:paraId="67A31A33" w14:textId="77777777" w:rsidR="00F9097C" w:rsidRPr="00A02FFE" w:rsidRDefault="00F909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5239358"/>
      <w:docPartObj>
        <w:docPartGallery w:val="Page Numbers (Bottom of Page)"/>
        <w:docPartUnique/>
      </w:docPartObj>
    </w:sdtPr>
    <w:sdtContent>
      <w:p w14:paraId="1D02DB33" w14:textId="6A8437D0" w:rsidR="00F9097C" w:rsidRDefault="00F9097C">
        <w:pPr>
          <w:pStyle w:val="Footer"/>
          <w:jc w:val="right"/>
        </w:pPr>
        <w:r>
          <w:fldChar w:fldCharType="begin"/>
        </w:r>
        <w:r>
          <w:instrText>PAGE   \* MERGEFORMAT</w:instrText>
        </w:r>
        <w:r>
          <w:fldChar w:fldCharType="separate"/>
        </w:r>
        <w:r>
          <w:t>2</w:t>
        </w:r>
        <w:r>
          <w:fldChar w:fldCharType="end"/>
        </w:r>
      </w:p>
    </w:sdtContent>
  </w:sdt>
  <w:p w14:paraId="7EC47A23" w14:textId="77777777" w:rsidR="00F9097C" w:rsidRPr="00A02FFE" w:rsidRDefault="00F909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868966"/>
      <w:docPartObj>
        <w:docPartGallery w:val="Page Numbers (Bottom of Page)"/>
        <w:docPartUnique/>
      </w:docPartObj>
    </w:sdtPr>
    <w:sdtContent>
      <w:p w14:paraId="1F9F6267" w14:textId="69B7AEFB" w:rsidR="00F9097C" w:rsidRDefault="00F9097C">
        <w:pPr>
          <w:pStyle w:val="Footer"/>
          <w:jc w:val="right"/>
        </w:pPr>
        <w:r>
          <w:fldChar w:fldCharType="begin"/>
        </w:r>
        <w:r>
          <w:instrText>PAGE   \* MERGEFORMAT</w:instrText>
        </w:r>
        <w:r>
          <w:fldChar w:fldCharType="separate"/>
        </w:r>
        <w:r>
          <w:t>2</w:t>
        </w:r>
        <w:r>
          <w:fldChar w:fldCharType="end"/>
        </w:r>
      </w:p>
    </w:sdtContent>
  </w:sdt>
  <w:p w14:paraId="07E19F60" w14:textId="77777777" w:rsidR="00F9097C" w:rsidRDefault="00F90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B5D8BD" w14:textId="77777777" w:rsidR="009642D3" w:rsidRPr="00A02FFE" w:rsidRDefault="009642D3" w:rsidP="0075626B">
      <w:pPr>
        <w:spacing w:after="0" w:line="240" w:lineRule="auto"/>
      </w:pPr>
      <w:r w:rsidRPr="00A02FFE">
        <w:separator/>
      </w:r>
    </w:p>
  </w:footnote>
  <w:footnote w:type="continuationSeparator" w:id="0">
    <w:p w14:paraId="260686B9" w14:textId="77777777" w:rsidR="009642D3" w:rsidRPr="00A02FFE" w:rsidRDefault="009642D3" w:rsidP="0075626B">
      <w:pPr>
        <w:spacing w:after="0" w:line="240" w:lineRule="auto"/>
      </w:pPr>
      <w:r w:rsidRPr="00A02FFE">
        <w:continuationSeparator/>
      </w:r>
    </w:p>
  </w:footnote>
  <w:footnote w:type="continuationNotice" w:id="1">
    <w:p w14:paraId="239D0731" w14:textId="77777777" w:rsidR="009642D3" w:rsidRPr="00A02FFE" w:rsidRDefault="009642D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2D56025"/>
    <w:multiLevelType w:val="multilevel"/>
    <w:tmpl w:val="890C2EE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4770693"/>
    <w:multiLevelType w:val="multilevel"/>
    <w:tmpl w:val="E786C67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B652C3"/>
    <w:multiLevelType w:val="hybridMultilevel"/>
    <w:tmpl w:val="AE6CE83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B5374"/>
    <w:multiLevelType w:val="multilevel"/>
    <w:tmpl w:val="4C328E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BCD3550"/>
    <w:multiLevelType w:val="hybridMultilevel"/>
    <w:tmpl w:val="49AA90B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72376FA"/>
    <w:multiLevelType w:val="hybridMultilevel"/>
    <w:tmpl w:val="2EF85C56"/>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10"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12"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13" w15:restartNumberingAfterBreak="0">
    <w:nsid w:val="478278F6"/>
    <w:multiLevelType w:val="multilevel"/>
    <w:tmpl w:val="8B363B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291828"/>
    <w:multiLevelType w:val="multilevel"/>
    <w:tmpl w:val="518CDF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9" w15:restartNumberingAfterBreak="0">
    <w:nsid w:val="6F170B2A"/>
    <w:multiLevelType w:val="hybridMultilevel"/>
    <w:tmpl w:val="E444C9D6"/>
    <w:lvl w:ilvl="0" w:tplc="EF02B838">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21"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57550E3"/>
    <w:multiLevelType w:val="hybridMultilevel"/>
    <w:tmpl w:val="5E5699EA"/>
    <w:lvl w:ilvl="0" w:tplc="07104668">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56393C"/>
    <w:multiLevelType w:val="hybridMultilevel"/>
    <w:tmpl w:val="05004454"/>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36275554">
    <w:abstractNumId w:val="9"/>
  </w:num>
  <w:num w:numId="2" w16cid:durableId="682978443">
    <w:abstractNumId w:val="0"/>
  </w:num>
  <w:num w:numId="3" w16cid:durableId="189997388">
    <w:abstractNumId w:val="12"/>
  </w:num>
  <w:num w:numId="4" w16cid:durableId="988217526">
    <w:abstractNumId w:val="20"/>
  </w:num>
  <w:num w:numId="5" w16cid:durableId="1282151195">
    <w:abstractNumId w:val="11"/>
  </w:num>
  <w:num w:numId="6" w16cid:durableId="1544443852">
    <w:abstractNumId w:val="24"/>
  </w:num>
  <w:num w:numId="7" w16cid:durableId="860826385">
    <w:abstractNumId w:val="16"/>
  </w:num>
  <w:num w:numId="8" w16cid:durableId="185024348">
    <w:abstractNumId w:val="15"/>
  </w:num>
  <w:num w:numId="9" w16cid:durableId="1391078756">
    <w:abstractNumId w:val="10"/>
  </w:num>
  <w:num w:numId="10" w16cid:durableId="901216496">
    <w:abstractNumId w:val="14"/>
  </w:num>
  <w:num w:numId="11" w16cid:durableId="123043384">
    <w:abstractNumId w:val="5"/>
  </w:num>
  <w:num w:numId="12" w16cid:durableId="999845969">
    <w:abstractNumId w:val="21"/>
  </w:num>
  <w:num w:numId="13" w16cid:durableId="376588743">
    <w:abstractNumId w:val="18"/>
  </w:num>
  <w:num w:numId="14" w16cid:durableId="1052463877">
    <w:abstractNumId w:val="3"/>
  </w:num>
  <w:num w:numId="15" w16cid:durableId="1104111144">
    <w:abstractNumId w:val="22"/>
  </w:num>
  <w:num w:numId="16" w16cid:durableId="1389037488">
    <w:abstractNumId w:val="17"/>
  </w:num>
  <w:num w:numId="17" w16cid:durableId="279072660">
    <w:abstractNumId w:val="2"/>
  </w:num>
  <w:num w:numId="18" w16cid:durableId="1167401565">
    <w:abstractNumId w:val="1"/>
  </w:num>
  <w:num w:numId="19" w16cid:durableId="259408695">
    <w:abstractNumId w:val="6"/>
  </w:num>
  <w:num w:numId="20" w16cid:durableId="1037966339">
    <w:abstractNumId w:val="19"/>
  </w:num>
  <w:num w:numId="21" w16cid:durableId="122894717">
    <w:abstractNumId w:val="6"/>
    <w:lvlOverride w:ilvl="0">
      <w:startOverride w:val="1"/>
    </w:lvlOverride>
  </w:num>
  <w:num w:numId="22" w16cid:durableId="1539925163">
    <w:abstractNumId w:val="13"/>
  </w:num>
  <w:num w:numId="23" w16cid:durableId="96076729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918049835">
    <w:abstractNumId w:val="23"/>
  </w:num>
  <w:num w:numId="25" w16cid:durableId="1634168875">
    <w:abstractNumId w:val="7"/>
  </w:num>
  <w:num w:numId="26" w16cid:durableId="304550321">
    <w:abstractNumId w:val="8"/>
  </w:num>
  <w:num w:numId="27" w16cid:durableId="11301286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vin Hoeffner">
    <w15:presenceInfo w15:providerId="AD" w15:userId="S-1-5-21-404347724-751450162-1519480048-2124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187D"/>
    <w:rsid w:val="00002410"/>
    <w:rsid w:val="00003B29"/>
    <w:rsid w:val="00004B62"/>
    <w:rsid w:val="00006699"/>
    <w:rsid w:val="00007157"/>
    <w:rsid w:val="000077ED"/>
    <w:rsid w:val="00007CA3"/>
    <w:rsid w:val="000108C2"/>
    <w:rsid w:val="00010F57"/>
    <w:rsid w:val="00012A0C"/>
    <w:rsid w:val="000138EE"/>
    <w:rsid w:val="00013F03"/>
    <w:rsid w:val="00014902"/>
    <w:rsid w:val="000155FD"/>
    <w:rsid w:val="00015EF3"/>
    <w:rsid w:val="00016B1F"/>
    <w:rsid w:val="00016C8B"/>
    <w:rsid w:val="00017498"/>
    <w:rsid w:val="000174A7"/>
    <w:rsid w:val="000176D9"/>
    <w:rsid w:val="00017C26"/>
    <w:rsid w:val="0002155E"/>
    <w:rsid w:val="000229BB"/>
    <w:rsid w:val="00025148"/>
    <w:rsid w:val="000251AD"/>
    <w:rsid w:val="0002641B"/>
    <w:rsid w:val="000265D2"/>
    <w:rsid w:val="00026646"/>
    <w:rsid w:val="00026FD6"/>
    <w:rsid w:val="00027F3D"/>
    <w:rsid w:val="00027F3E"/>
    <w:rsid w:val="00030339"/>
    <w:rsid w:val="00030A75"/>
    <w:rsid w:val="00031D27"/>
    <w:rsid w:val="00032138"/>
    <w:rsid w:val="00032421"/>
    <w:rsid w:val="0003368E"/>
    <w:rsid w:val="00034418"/>
    <w:rsid w:val="00034BB2"/>
    <w:rsid w:val="000351DD"/>
    <w:rsid w:val="00037114"/>
    <w:rsid w:val="00037192"/>
    <w:rsid w:val="00037CC8"/>
    <w:rsid w:val="0004191D"/>
    <w:rsid w:val="00041C2A"/>
    <w:rsid w:val="000440AF"/>
    <w:rsid w:val="000443E1"/>
    <w:rsid w:val="00047CE6"/>
    <w:rsid w:val="000502D8"/>
    <w:rsid w:val="0005043A"/>
    <w:rsid w:val="00050973"/>
    <w:rsid w:val="000513C0"/>
    <w:rsid w:val="00051F5C"/>
    <w:rsid w:val="00052066"/>
    <w:rsid w:val="00052295"/>
    <w:rsid w:val="000533A0"/>
    <w:rsid w:val="00054B67"/>
    <w:rsid w:val="00055A47"/>
    <w:rsid w:val="00055E3C"/>
    <w:rsid w:val="00056587"/>
    <w:rsid w:val="00056D57"/>
    <w:rsid w:val="00057429"/>
    <w:rsid w:val="0006033C"/>
    <w:rsid w:val="000612A9"/>
    <w:rsid w:val="000620DB"/>
    <w:rsid w:val="000622D0"/>
    <w:rsid w:val="000629DB"/>
    <w:rsid w:val="00063175"/>
    <w:rsid w:val="00064238"/>
    <w:rsid w:val="00066BC8"/>
    <w:rsid w:val="00066EAF"/>
    <w:rsid w:val="00070335"/>
    <w:rsid w:val="000712DC"/>
    <w:rsid w:val="00071AB8"/>
    <w:rsid w:val="00071C7C"/>
    <w:rsid w:val="000724FF"/>
    <w:rsid w:val="000727D2"/>
    <w:rsid w:val="00073B68"/>
    <w:rsid w:val="00073E34"/>
    <w:rsid w:val="00075631"/>
    <w:rsid w:val="000759F2"/>
    <w:rsid w:val="000761B8"/>
    <w:rsid w:val="0007748E"/>
    <w:rsid w:val="00077A3A"/>
    <w:rsid w:val="00080C76"/>
    <w:rsid w:val="00081563"/>
    <w:rsid w:val="00081B23"/>
    <w:rsid w:val="00082771"/>
    <w:rsid w:val="00082950"/>
    <w:rsid w:val="00083226"/>
    <w:rsid w:val="00084EC6"/>
    <w:rsid w:val="000850FB"/>
    <w:rsid w:val="00086535"/>
    <w:rsid w:val="00086C33"/>
    <w:rsid w:val="00086F5B"/>
    <w:rsid w:val="0009239A"/>
    <w:rsid w:val="0009263C"/>
    <w:rsid w:val="0009282A"/>
    <w:rsid w:val="00092D03"/>
    <w:rsid w:val="00092D53"/>
    <w:rsid w:val="000930F1"/>
    <w:rsid w:val="00093B9E"/>
    <w:rsid w:val="00095F40"/>
    <w:rsid w:val="000974FE"/>
    <w:rsid w:val="00097E49"/>
    <w:rsid w:val="000A0DCB"/>
    <w:rsid w:val="000A3B00"/>
    <w:rsid w:val="000A3F95"/>
    <w:rsid w:val="000A6444"/>
    <w:rsid w:val="000A64C9"/>
    <w:rsid w:val="000A64FA"/>
    <w:rsid w:val="000A6802"/>
    <w:rsid w:val="000A6C92"/>
    <w:rsid w:val="000A7065"/>
    <w:rsid w:val="000B0D06"/>
    <w:rsid w:val="000B0E88"/>
    <w:rsid w:val="000B30E5"/>
    <w:rsid w:val="000B3960"/>
    <w:rsid w:val="000B488A"/>
    <w:rsid w:val="000B515B"/>
    <w:rsid w:val="000B52B0"/>
    <w:rsid w:val="000B54FE"/>
    <w:rsid w:val="000B5F03"/>
    <w:rsid w:val="000B62AA"/>
    <w:rsid w:val="000B63A3"/>
    <w:rsid w:val="000B6444"/>
    <w:rsid w:val="000B6AB8"/>
    <w:rsid w:val="000B6D10"/>
    <w:rsid w:val="000B6D79"/>
    <w:rsid w:val="000B7C11"/>
    <w:rsid w:val="000C090D"/>
    <w:rsid w:val="000C0C4F"/>
    <w:rsid w:val="000C2065"/>
    <w:rsid w:val="000C313A"/>
    <w:rsid w:val="000C3BD1"/>
    <w:rsid w:val="000C44B3"/>
    <w:rsid w:val="000C4B96"/>
    <w:rsid w:val="000C5A1C"/>
    <w:rsid w:val="000C6F6B"/>
    <w:rsid w:val="000C76CF"/>
    <w:rsid w:val="000D0461"/>
    <w:rsid w:val="000D1435"/>
    <w:rsid w:val="000D1774"/>
    <w:rsid w:val="000D17DC"/>
    <w:rsid w:val="000D33B5"/>
    <w:rsid w:val="000D3402"/>
    <w:rsid w:val="000D352D"/>
    <w:rsid w:val="000D3A42"/>
    <w:rsid w:val="000D3DFA"/>
    <w:rsid w:val="000D3E86"/>
    <w:rsid w:val="000D401F"/>
    <w:rsid w:val="000D65B5"/>
    <w:rsid w:val="000D6FC0"/>
    <w:rsid w:val="000D718F"/>
    <w:rsid w:val="000D7936"/>
    <w:rsid w:val="000D7BAA"/>
    <w:rsid w:val="000E04CD"/>
    <w:rsid w:val="000E0B7D"/>
    <w:rsid w:val="000E15EF"/>
    <w:rsid w:val="000E17C2"/>
    <w:rsid w:val="000E3E13"/>
    <w:rsid w:val="000E3E30"/>
    <w:rsid w:val="000E4688"/>
    <w:rsid w:val="000E47CF"/>
    <w:rsid w:val="000E5A2D"/>
    <w:rsid w:val="000E616D"/>
    <w:rsid w:val="000E6B69"/>
    <w:rsid w:val="000E6FCF"/>
    <w:rsid w:val="000E71BE"/>
    <w:rsid w:val="000E7FCE"/>
    <w:rsid w:val="000F0130"/>
    <w:rsid w:val="000F07D4"/>
    <w:rsid w:val="000F0CA1"/>
    <w:rsid w:val="000F118D"/>
    <w:rsid w:val="000F1307"/>
    <w:rsid w:val="000F1B3A"/>
    <w:rsid w:val="000F2845"/>
    <w:rsid w:val="000F30EE"/>
    <w:rsid w:val="000F344C"/>
    <w:rsid w:val="000F3726"/>
    <w:rsid w:val="000F3EC6"/>
    <w:rsid w:val="000F3F10"/>
    <w:rsid w:val="000F4496"/>
    <w:rsid w:val="000F4566"/>
    <w:rsid w:val="000F4FC8"/>
    <w:rsid w:val="000F51B5"/>
    <w:rsid w:val="000F5430"/>
    <w:rsid w:val="000F56FE"/>
    <w:rsid w:val="000F61D9"/>
    <w:rsid w:val="000F6C9D"/>
    <w:rsid w:val="000F79B8"/>
    <w:rsid w:val="000F7A4F"/>
    <w:rsid w:val="000F7EF3"/>
    <w:rsid w:val="0010034A"/>
    <w:rsid w:val="00101C00"/>
    <w:rsid w:val="00102D1F"/>
    <w:rsid w:val="001030F3"/>
    <w:rsid w:val="00103C4D"/>
    <w:rsid w:val="00103C88"/>
    <w:rsid w:val="00104656"/>
    <w:rsid w:val="0010513C"/>
    <w:rsid w:val="00106368"/>
    <w:rsid w:val="00107721"/>
    <w:rsid w:val="001107E4"/>
    <w:rsid w:val="001107F9"/>
    <w:rsid w:val="0011095C"/>
    <w:rsid w:val="00110ED3"/>
    <w:rsid w:val="001110B9"/>
    <w:rsid w:val="00111F5A"/>
    <w:rsid w:val="0011285E"/>
    <w:rsid w:val="00114201"/>
    <w:rsid w:val="00114542"/>
    <w:rsid w:val="00114A02"/>
    <w:rsid w:val="001159AF"/>
    <w:rsid w:val="00120D40"/>
    <w:rsid w:val="00122CC4"/>
    <w:rsid w:val="001234DD"/>
    <w:rsid w:val="00124603"/>
    <w:rsid w:val="0012533C"/>
    <w:rsid w:val="001257B7"/>
    <w:rsid w:val="00125F44"/>
    <w:rsid w:val="00130330"/>
    <w:rsid w:val="00130E10"/>
    <w:rsid w:val="0013211A"/>
    <w:rsid w:val="00133883"/>
    <w:rsid w:val="00134003"/>
    <w:rsid w:val="001342B8"/>
    <w:rsid w:val="00134A56"/>
    <w:rsid w:val="00134E88"/>
    <w:rsid w:val="001350EC"/>
    <w:rsid w:val="001354A3"/>
    <w:rsid w:val="0013560B"/>
    <w:rsid w:val="001358AD"/>
    <w:rsid w:val="001365E0"/>
    <w:rsid w:val="00136642"/>
    <w:rsid w:val="00136D53"/>
    <w:rsid w:val="00136F27"/>
    <w:rsid w:val="00137779"/>
    <w:rsid w:val="00137CCF"/>
    <w:rsid w:val="0014146F"/>
    <w:rsid w:val="00141997"/>
    <w:rsid w:val="00143CEF"/>
    <w:rsid w:val="00143D47"/>
    <w:rsid w:val="00143D9B"/>
    <w:rsid w:val="00144880"/>
    <w:rsid w:val="0014508A"/>
    <w:rsid w:val="001457A4"/>
    <w:rsid w:val="00145807"/>
    <w:rsid w:val="001458DF"/>
    <w:rsid w:val="00146223"/>
    <w:rsid w:val="001465D2"/>
    <w:rsid w:val="00147A26"/>
    <w:rsid w:val="00147FB9"/>
    <w:rsid w:val="00150464"/>
    <w:rsid w:val="001506F6"/>
    <w:rsid w:val="00150BBB"/>
    <w:rsid w:val="00150CAD"/>
    <w:rsid w:val="00150E4B"/>
    <w:rsid w:val="0015145D"/>
    <w:rsid w:val="001516AC"/>
    <w:rsid w:val="00151A54"/>
    <w:rsid w:val="00152115"/>
    <w:rsid w:val="0015219B"/>
    <w:rsid w:val="00152364"/>
    <w:rsid w:val="00153264"/>
    <w:rsid w:val="0015330A"/>
    <w:rsid w:val="001539CC"/>
    <w:rsid w:val="00156599"/>
    <w:rsid w:val="00156815"/>
    <w:rsid w:val="00157C77"/>
    <w:rsid w:val="0016041B"/>
    <w:rsid w:val="00162507"/>
    <w:rsid w:val="001627F0"/>
    <w:rsid w:val="00163626"/>
    <w:rsid w:val="00164680"/>
    <w:rsid w:val="00164953"/>
    <w:rsid w:val="0016557F"/>
    <w:rsid w:val="0016588A"/>
    <w:rsid w:val="0016610B"/>
    <w:rsid w:val="00166853"/>
    <w:rsid w:val="00167734"/>
    <w:rsid w:val="00170DF4"/>
    <w:rsid w:val="0017148D"/>
    <w:rsid w:val="00172BA3"/>
    <w:rsid w:val="00172C1D"/>
    <w:rsid w:val="001767BF"/>
    <w:rsid w:val="00177538"/>
    <w:rsid w:val="0017765C"/>
    <w:rsid w:val="00177670"/>
    <w:rsid w:val="00180341"/>
    <w:rsid w:val="001805C3"/>
    <w:rsid w:val="00180BBE"/>
    <w:rsid w:val="00181E88"/>
    <w:rsid w:val="001824E2"/>
    <w:rsid w:val="001834E6"/>
    <w:rsid w:val="0018352E"/>
    <w:rsid w:val="001835D2"/>
    <w:rsid w:val="0018392A"/>
    <w:rsid w:val="001843F0"/>
    <w:rsid w:val="001855CD"/>
    <w:rsid w:val="00186688"/>
    <w:rsid w:val="0018724D"/>
    <w:rsid w:val="00187640"/>
    <w:rsid w:val="00187B48"/>
    <w:rsid w:val="0019030E"/>
    <w:rsid w:val="001903AD"/>
    <w:rsid w:val="001913D9"/>
    <w:rsid w:val="001919AC"/>
    <w:rsid w:val="00191BF3"/>
    <w:rsid w:val="00192DF3"/>
    <w:rsid w:val="0019354C"/>
    <w:rsid w:val="00194637"/>
    <w:rsid w:val="00194E9C"/>
    <w:rsid w:val="001955F7"/>
    <w:rsid w:val="001959C5"/>
    <w:rsid w:val="00195AA0"/>
    <w:rsid w:val="00196A83"/>
    <w:rsid w:val="00197F9E"/>
    <w:rsid w:val="001A1A39"/>
    <w:rsid w:val="001A1BC8"/>
    <w:rsid w:val="001A204C"/>
    <w:rsid w:val="001A2660"/>
    <w:rsid w:val="001A2726"/>
    <w:rsid w:val="001A278A"/>
    <w:rsid w:val="001A306B"/>
    <w:rsid w:val="001A36FE"/>
    <w:rsid w:val="001A37C3"/>
    <w:rsid w:val="001A4703"/>
    <w:rsid w:val="001A4812"/>
    <w:rsid w:val="001A5B5C"/>
    <w:rsid w:val="001A5CB2"/>
    <w:rsid w:val="001A5EC3"/>
    <w:rsid w:val="001A6574"/>
    <w:rsid w:val="001A65B3"/>
    <w:rsid w:val="001A6907"/>
    <w:rsid w:val="001B04A3"/>
    <w:rsid w:val="001B05B6"/>
    <w:rsid w:val="001B241A"/>
    <w:rsid w:val="001B381B"/>
    <w:rsid w:val="001B4D44"/>
    <w:rsid w:val="001B56F7"/>
    <w:rsid w:val="001B5A14"/>
    <w:rsid w:val="001B6322"/>
    <w:rsid w:val="001B6BF0"/>
    <w:rsid w:val="001C0815"/>
    <w:rsid w:val="001C0A91"/>
    <w:rsid w:val="001C0C72"/>
    <w:rsid w:val="001C1E15"/>
    <w:rsid w:val="001C25A6"/>
    <w:rsid w:val="001C28E8"/>
    <w:rsid w:val="001C3B36"/>
    <w:rsid w:val="001C44EA"/>
    <w:rsid w:val="001C4B1B"/>
    <w:rsid w:val="001C6455"/>
    <w:rsid w:val="001D0B07"/>
    <w:rsid w:val="001D0F08"/>
    <w:rsid w:val="001D1076"/>
    <w:rsid w:val="001D1C38"/>
    <w:rsid w:val="001D1CE6"/>
    <w:rsid w:val="001D302C"/>
    <w:rsid w:val="001D3071"/>
    <w:rsid w:val="001D3295"/>
    <w:rsid w:val="001D41D7"/>
    <w:rsid w:val="001D4F0D"/>
    <w:rsid w:val="001D67CE"/>
    <w:rsid w:val="001D689A"/>
    <w:rsid w:val="001D6A85"/>
    <w:rsid w:val="001D6F9A"/>
    <w:rsid w:val="001D782A"/>
    <w:rsid w:val="001D78B6"/>
    <w:rsid w:val="001E0996"/>
    <w:rsid w:val="001E0EA8"/>
    <w:rsid w:val="001E12AE"/>
    <w:rsid w:val="001E21E8"/>
    <w:rsid w:val="001E2243"/>
    <w:rsid w:val="001E2CDB"/>
    <w:rsid w:val="001E2E68"/>
    <w:rsid w:val="001E43CD"/>
    <w:rsid w:val="001E493A"/>
    <w:rsid w:val="001E4D76"/>
    <w:rsid w:val="001E529D"/>
    <w:rsid w:val="001E5549"/>
    <w:rsid w:val="001E5AC6"/>
    <w:rsid w:val="001E7301"/>
    <w:rsid w:val="001E76F9"/>
    <w:rsid w:val="001E77D4"/>
    <w:rsid w:val="001F012E"/>
    <w:rsid w:val="001F1AF5"/>
    <w:rsid w:val="001F1D88"/>
    <w:rsid w:val="001F2340"/>
    <w:rsid w:val="001F23FA"/>
    <w:rsid w:val="001F27C5"/>
    <w:rsid w:val="001F2FE2"/>
    <w:rsid w:val="001F340A"/>
    <w:rsid w:val="001F356F"/>
    <w:rsid w:val="001F4621"/>
    <w:rsid w:val="001F4687"/>
    <w:rsid w:val="001F5A25"/>
    <w:rsid w:val="001F6004"/>
    <w:rsid w:val="001F6233"/>
    <w:rsid w:val="001F6747"/>
    <w:rsid w:val="001F6E34"/>
    <w:rsid w:val="001F7303"/>
    <w:rsid w:val="001F7861"/>
    <w:rsid w:val="001F7AA1"/>
    <w:rsid w:val="001F7BBB"/>
    <w:rsid w:val="002008FD"/>
    <w:rsid w:val="00202263"/>
    <w:rsid w:val="0020322D"/>
    <w:rsid w:val="0020335A"/>
    <w:rsid w:val="00203B61"/>
    <w:rsid w:val="002040FA"/>
    <w:rsid w:val="002053C1"/>
    <w:rsid w:val="00207F79"/>
    <w:rsid w:val="002103E1"/>
    <w:rsid w:val="00210F19"/>
    <w:rsid w:val="00212FF3"/>
    <w:rsid w:val="002135ED"/>
    <w:rsid w:val="00213AB8"/>
    <w:rsid w:val="00213B25"/>
    <w:rsid w:val="00214896"/>
    <w:rsid w:val="002151C4"/>
    <w:rsid w:val="00215361"/>
    <w:rsid w:val="00215EC4"/>
    <w:rsid w:val="002177E0"/>
    <w:rsid w:val="00217A87"/>
    <w:rsid w:val="0022108A"/>
    <w:rsid w:val="00221221"/>
    <w:rsid w:val="00221E80"/>
    <w:rsid w:val="002243CE"/>
    <w:rsid w:val="00224CEC"/>
    <w:rsid w:val="002250C0"/>
    <w:rsid w:val="00225250"/>
    <w:rsid w:val="0022608F"/>
    <w:rsid w:val="0022695B"/>
    <w:rsid w:val="00227C55"/>
    <w:rsid w:val="00227CFA"/>
    <w:rsid w:val="0023174F"/>
    <w:rsid w:val="002318CE"/>
    <w:rsid w:val="00231FBC"/>
    <w:rsid w:val="0023209B"/>
    <w:rsid w:val="00232591"/>
    <w:rsid w:val="00232F2A"/>
    <w:rsid w:val="002335B2"/>
    <w:rsid w:val="00233D90"/>
    <w:rsid w:val="002363A0"/>
    <w:rsid w:val="0023691F"/>
    <w:rsid w:val="00237193"/>
    <w:rsid w:val="002401FE"/>
    <w:rsid w:val="00241C53"/>
    <w:rsid w:val="00242891"/>
    <w:rsid w:val="00242DFA"/>
    <w:rsid w:val="00243485"/>
    <w:rsid w:val="002439CC"/>
    <w:rsid w:val="002443E4"/>
    <w:rsid w:val="0024475C"/>
    <w:rsid w:val="00245B34"/>
    <w:rsid w:val="002475C3"/>
    <w:rsid w:val="00247764"/>
    <w:rsid w:val="00250B20"/>
    <w:rsid w:val="002521B2"/>
    <w:rsid w:val="00252E56"/>
    <w:rsid w:val="002555C7"/>
    <w:rsid w:val="002556B4"/>
    <w:rsid w:val="00256B73"/>
    <w:rsid w:val="00257128"/>
    <w:rsid w:val="00257B22"/>
    <w:rsid w:val="00263CF4"/>
    <w:rsid w:val="00265163"/>
    <w:rsid w:val="00265916"/>
    <w:rsid w:val="002659EB"/>
    <w:rsid w:val="00267F3C"/>
    <w:rsid w:val="002701BB"/>
    <w:rsid w:val="00270261"/>
    <w:rsid w:val="00270882"/>
    <w:rsid w:val="00271799"/>
    <w:rsid w:val="00272BCF"/>
    <w:rsid w:val="00272F5C"/>
    <w:rsid w:val="002738AE"/>
    <w:rsid w:val="00274D79"/>
    <w:rsid w:val="00274E45"/>
    <w:rsid w:val="002751BA"/>
    <w:rsid w:val="0027667E"/>
    <w:rsid w:val="00276F76"/>
    <w:rsid w:val="00277A28"/>
    <w:rsid w:val="00280566"/>
    <w:rsid w:val="00280914"/>
    <w:rsid w:val="00280FA4"/>
    <w:rsid w:val="002814DA"/>
    <w:rsid w:val="0028207E"/>
    <w:rsid w:val="00282225"/>
    <w:rsid w:val="00282C5B"/>
    <w:rsid w:val="00282FBC"/>
    <w:rsid w:val="002839FD"/>
    <w:rsid w:val="00284110"/>
    <w:rsid w:val="002847F4"/>
    <w:rsid w:val="0028692B"/>
    <w:rsid w:val="002878AB"/>
    <w:rsid w:val="00287974"/>
    <w:rsid w:val="0029004C"/>
    <w:rsid w:val="002919ED"/>
    <w:rsid w:val="00291ACA"/>
    <w:rsid w:val="00291B38"/>
    <w:rsid w:val="002922C4"/>
    <w:rsid w:val="00292B6D"/>
    <w:rsid w:val="0029515A"/>
    <w:rsid w:val="0029637F"/>
    <w:rsid w:val="0029658B"/>
    <w:rsid w:val="002976CA"/>
    <w:rsid w:val="002A0379"/>
    <w:rsid w:val="002A0414"/>
    <w:rsid w:val="002A0CDB"/>
    <w:rsid w:val="002A0EE6"/>
    <w:rsid w:val="002A1599"/>
    <w:rsid w:val="002A19FB"/>
    <w:rsid w:val="002A318C"/>
    <w:rsid w:val="002A3918"/>
    <w:rsid w:val="002A3DCB"/>
    <w:rsid w:val="002A47D1"/>
    <w:rsid w:val="002A4A4F"/>
    <w:rsid w:val="002A4CB0"/>
    <w:rsid w:val="002A5AE0"/>
    <w:rsid w:val="002A6282"/>
    <w:rsid w:val="002A6D20"/>
    <w:rsid w:val="002A7E50"/>
    <w:rsid w:val="002B0FC1"/>
    <w:rsid w:val="002B1B70"/>
    <w:rsid w:val="002B212C"/>
    <w:rsid w:val="002B2E5A"/>
    <w:rsid w:val="002B34DC"/>
    <w:rsid w:val="002B49B7"/>
    <w:rsid w:val="002B4BB1"/>
    <w:rsid w:val="002B6418"/>
    <w:rsid w:val="002B64D9"/>
    <w:rsid w:val="002B76E1"/>
    <w:rsid w:val="002B7853"/>
    <w:rsid w:val="002C1AB2"/>
    <w:rsid w:val="002C2A6E"/>
    <w:rsid w:val="002C3F4E"/>
    <w:rsid w:val="002C4C11"/>
    <w:rsid w:val="002C75EF"/>
    <w:rsid w:val="002C78FB"/>
    <w:rsid w:val="002C7C93"/>
    <w:rsid w:val="002C7F22"/>
    <w:rsid w:val="002C7FB7"/>
    <w:rsid w:val="002D1042"/>
    <w:rsid w:val="002D2F4A"/>
    <w:rsid w:val="002D426F"/>
    <w:rsid w:val="002D4531"/>
    <w:rsid w:val="002D4DAF"/>
    <w:rsid w:val="002D5A00"/>
    <w:rsid w:val="002D6253"/>
    <w:rsid w:val="002D625B"/>
    <w:rsid w:val="002D692E"/>
    <w:rsid w:val="002E05BA"/>
    <w:rsid w:val="002E096F"/>
    <w:rsid w:val="002E1898"/>
    <w:rsid w:val="002E1987"/>
    <w:rsid w:val="002E1B8F"/>
    <w:rsid w:val="002E1C99"/>
    <w:rsid w:val="002E1CC5"/>
    <w:rsid w:val="002E2081"/>
    <w:rsid w:val="002E37F2"/>
    <w:rsid w:val="002E3AF8"/>
    <w:rsid w:val="002E4E72"/>
    <w:rsid w:val="002E518D"/>
    <w:rsid w:val="002E55B7"/>
    <w:rsid w:val="002E61A3"/>
    <w:rsid w:val="002E6F67"/>
    <w:rsid w:val="002E7715"/>
    <w:rsid w:val="002E78C7"/>
    <w:rsid w:val="002F0C33"/>
    <w:rsid w:val="002F16E8"/>
    <w:rsid w:val="002F1FED"/>
    <w:rsid w:val="002F313D"/>
    <w:rsid w:val="002F35D1"/>
    <w:rsid w:val="002F4377"/>
    <w:rsid w:val="002F4842"/>
    <w:rsid w:val="002F5937"/>
    <w:rsid w:val="002F61C3"/>
    <w:rsid w:val="002F69EE"/>
    <w:rsid w:val="002F7019"/>
    <w:rsid w:val="002F7722"/>
    <w:rsid w:val="002F7ED0"/>
    <w:rsid w:val="00300464"/>
    <w:rsid w:val="00300872"/>
    <w:rsid w:val="0030108A"/>
    <w:rsid w:val="003010FF"/>
    <w:rsid w:val="0030180C"/>
    <w:rsid w:val="00302575"/>
    <w:rsid w:val="00303448"/>
    <w:rsid w:val="003037C3"/>
    <w:rsid w:val="00303BAC"/>
    <w:rsid w:val="003040BA"/>
    <w:rsid w:val="0030467C"/>
    <w:rsid w:val="00304EA0"/>
    <w:rsid w:val="003054EE"/>
    <w:rsid w:val="00305B78"/>
    <w:rsid w:val="00306302"/>
    <w:rsid w:val="003065EA"/>
    <w:rsid w:val="00306E04"/>
    <w:rsid w:val="00307365"/>
    <w:rsid w:val="0031083A"/>
    <w:rsid w:val="00311B04"/>
    <w:rsid w:val="003128CC"/>
    <w:rsid w:val="003128E9"/>
    <w:rsid w:val="00312E6B"/>
    <w:rsid w:val="00313E79"/>
    <w:rsid w:val="00313E9C"/>
    <w:rsid w:val="00314A70"/>
    <w:rsid w:val="00314C98"/>
    <w:rsid w:val="0031522B"/>
    <w:rsid w:val="003153B5"/>
    <w:rsid w:val="00315613"/>
    <w:rsid w:val="00316364"/>
    <w:rsid w:val="0031638C"/>
    <w:rsid w:val="003176CA"/>
    <w:rsid w:val="00317767"/>
    <w:rsid w:val="003177D2"/>
    <w:rsid w:val="003203B0"/>
    <w:rsid w:val="00324EEF"/>
    <w:rsid w:val="003257DD"/>
    <w:rsid w:val="0032663E"/>
    <w:rsid w:val="00326913"/>
    <w:rsid w:val="00327130"/>
    <w:rsid w:val="00327A1B"/>
    <w:rsid w:val="00330790"/>
    <w:rsid w:val="0033106F"/>
    <w:rsid w:val="0033107E"/>
    <w:rsid w:val="003311FB"/>
    <w:rsid w:val="00331470"/>
    <w:rsid w:val="00331DCF"/>
    <w:rsid w:val="0033259E"/>
    <w:rsid w:val="00332757"/>
    <w:rsid w:val="00332F4F"/>
    <w:rsid w:val="0033304E"/>
    <w:rsid w:val="00333DA5"/>
    <w:rsid w:val="0033416B"/>
    <w:rsid w:val="00334BFB"/>
    <w:rsid w:val="003355B6"/>
    <w:rsid w:val="003357B3"/>
    <w:rsid w:val="00335F82"/>
    <w:rsid w:val="003360CF"/>
    <w:rsid w:val="00336317"/>
    <w:rsid w:val="00336CFF"/>
    <w:rsid w:val="0033745F"/>
    <w:rsid w:val="003375BD"/>
    <w:rsid w:val="003379C7"/>
    <w:rsid w:val="00340338"/>
    <w:rsid w:val="00340DE8"/>
    <w:rsid w:val="003436DA"/>
    <w:rsid w:val="00344193"/>
    <w:rsid w:val="0034493B"/>
    <w:rsid w:val="00345110"/>
    <w:rsid w:val="003459E2"/>
    <w:rsid w:val="00345BF1"/>
    <w:rsid w:val="00345EAE"/>
    <w:rsid w:val="0034636A"/>
    <w:rsid w:val="003476B6"/>
    <w:rsid w:val="003478D2"/>
    <w:rsid w:val="00350012"/>
    <w:rsid w:val="00351A0E"/>
    <w:rsid w:val="0035207F"/>
    <w:rsid w:val="003527B1"/>
    <w:rsid w:val="00352F17"/>
    <w:rsid w:val="00353121"/>
    <w:rsid w:val="00353B99"/>
    <w:rsid w:val="0035452A"/>
    <w:rsid w:val="00354B2F"/>
    <w:rsid w:val="00354B7F"/>
    <w:rsid w:val="00354E76"/>
    <w:rsid w:val="00355E23"/>
    <w:rsid w:val="003564C5"/>
    <w:rsid w:val="0035763C"/>
    <w:rsid w:val="003578E7"/>
    <w:rsid w:val="0036041A"/>
    <w:rsid w:val="00360A49"/>
    <w:rsid w:val="00360D32"/>
    <w:rsid w:val="00360F69"/>
    <w:rsid w:val="0036147E"/>
    <w:rsid w:val="0036360D"/>
    <w:rsid w:val="00363746"/>
    <w:rsid w:val="003641A8"/>
    <w:rsid w:val="003648F7"/>
    <w:rsid w:val="00364B3D"/>
    <w:rsid w:val="0036623A"/>
    <w:rsid w:val="00366D3F"/>
    <w:rsid w:val="00370EBE"/>
    <w:rsid w:val="0037123D"/>
    <w:rsid w:val="00372442"/>
    <w:rsid w:val="00372953"/>
    <w:rsid w:val="00372E53"/>
    <w:rsid w:val="00372E78"/>
    <w:rsid w:val="0037320E"/>
    <w:rsid w:val="00373572"/>
    <w:rsid w:val="003735FA"/>
    <w:rsid w:val="00373631"/>
    <w:rsid w:val="00373A91"/>
    <w:rsid w:val="003753FC"/>
    <w:rsid w:val="00375EDC"/>
    <w:rsid w:val="00376206"/>
    <w:rsid w:val="00376254"/>
    <w:rsid w:val="00377631"/>
    <w:rsid w:val="00380678"/>
    <w:rsid w:val="00381372"/>
    <w:rsid w:val="00381799"/>
    <w:rsid w:val="00382539"/>
    <w:rsid w:val="00382D56"/>
    <w:rsid w:val="00383714"/>
    <w:rsid w:val="00385951"/>
    <w:rsid w:val="003876F0"/>
    <w:rsid w:val="00387E0A"/>
    <w:rsid w:val="003904F3"/>
    <w:rsid w:val="00390729"/>
    <w:rsid w:val="00390BCE"/>
    <w:rsid w:val="00390E77"/>
    <w:rsid w:val="003917F6"/>
    <w:rsid w:val="0039223D"/>
    <w:rsid w:val="00394841"/>
    <w:rsid w:val="0039558D"/>
    <w:rsid w:val="00395707"/>
    <w:rsid w:val="003957B7"/>
    <w:rsid w:val="00396059"/>
    <w:rsid w:val="0039633B"/>
    <w:rsid w:val="00397574"/>
    <w:rsid w:val="003A176E"/>
    <w:rsid w:val="003A1865"/>
    <w:rsid w:val="003A1911"/>
    <w:rsid w:val="003A30C7"/>
    <w:rsid w:val="003A3740"/>
    <w:rsid w:val="003A4D00"/>
    <w:rsid w:val="003A52D1"/>
    <w:rsid w:val="003A72F0"/>
    <w:rsid w:val="003A7D54"/>
    <w:rsid w:val="003A7F81"/>
    <w:rsid w:val="003B01E7"/>
    <w:rsid w:val="003B0737"/>
    <w:rsid w:val="003B07DB"/>
    <w:rsid w:val="003B0985"/>
    <w:rsid w:val="003B1E2D"/>
    <w:rsid w:val="003B2099"/>
    <w:rsid w:val="003B47E7"/>
    <w:rsid w:val="003B50FD"/>
    <w:rsid w:val="003B5323"/>
    <w:rsid w:val="003B5700"/>
    <w:rsid w:val="003B5AFF"/>
    <w:rsid w:val="003B681F"/>
    <w:rsid w:val="003B6910"/>
    <w:rsid w:val="003B6D04"/>
    <w:rsid w:val="003B7C6F"/>
    <w:rsid w:val="003B7EAE"/>
    <w:rsid w:val="003C1667"/>
    <w:rsid w:val="003C18C4"/>
    <w:rsid w:val="003C2099"/>
    <w:rsid w:val="003C3BDA"/>
    <w:rsid w:val="003C3C1D"/>
    <w:rsid w:val="003C3E1E"/>
    <w:rsid w:val="003C400A"/>
    <w:rsid w:val="003C4F28"/>
    <w:rsid w:val="003C7D13"/>
    <w:rsid w:val="003D176D"/>
    <w:rsid w:val="003D19B4"/>
    <w:rsid w:val="003D2017"/>
    <w:rsid w:val="003D35D3"/>
    <w:rsid w:val="003D425E"/>
    <w:rsid w:val="003D4EFD"/>
    <w:rsid w:val="003D5109"/>
    <w:rsid w:val="003D68D2"/>
    <w:rsid w:val="003D692B"/>
    <w:rsid w:val="003D6D43"/>
    <w:rsid w:val="003D726D"/>
    <w:rsid w:val="003E0891"/>
    <w:rsid w:val="003E0B66"/>
    <w:rsid w:val="003E0C23"/>
    <w:rsid w:val="003E0D99"/>
    <w:rsid w:val="003E17E3"/>
    <w:rsid w:val="003E226B"/>
    <w:rsid w:val="003E2A82"/>
    <w:rsid w:val="003E2C67"/>
    <w:rsid w:val="003E3314"/>
    <w:rsid w:val="003E3BB5"/>
    <w:rsid w:val="003E3C53"/>
    <w:rsid w:val="003E3D3B"/>
    <w:rsid w:val="003E43AB"/>
    <w:rsid w:val="003E4673"/>
    <w:rsid w:val="003E487B"/>
    <w:rsid w:val="003E536E"/>
    <w:rsid w:val="003E5CCA"/>
    <w:rsid w:val="003E71D7"/>
    <w:rsid w:val="003E738F"/>
    <w:rsid w:val="003E7838"/>
    <w:rsid w:val="003F0492"/>
    <w:rsid w:val="003F08A3"/>
    <w:rsid w:val="003F09D4"/>
    <w:rsid w:val="003F1774"/>
    <w:rsid w:val="003F2010"/>
    <w:rsid w:val="003F2487"/>
    <w:rsid w:val="003F3589"/>
    <w:rsid w:val="003F3D24"/>
    <w:rsid w:val="003F42A5"/>
    <w:rsid w:val="003F513B"/>
    <w:rsid w:val="003F71B0"/>
    <w:rsid w:val="003F79FD"/>
    <w:rsid w:val="003F7DAE"/>
    <w:rsid w:val="00400149"/>
    <w:rsid w:val="00400232"/>
    <w:rsid w:val="00400915"/>
    <w:rsid w:val="00400A79"/>
    <w:rsid w:val="00402977"/>
    <w:rsid w:val="00403C3B"/>
    <w:rsid w:val="00406D65"/>
    <w:rsid w:val="0041094D"/>
    <w:rsid w:val="00410AEB"/>
    <w:rsid w:val="004111AA"/>
    <w:rsid w:val="00411EB0"/>
    <w:rsid w:val="00412803"/>
    <w:rsid w:val="004139E4"/>
    <w:rsid w:val="004161B2"/>
    <w:rsid w:val="00416EDA"/>
    <w:rsid w:val="00420291"/>
    <w:rsid w:val="0042279B"/>
    <w:rsid w:val="00424343"/>
    <w:rsid w:val="0042465C"/>
    <w:rsid w:val="004263D8"/>
    <w:rsid w:val="0042676B"/>
    <w:rsid w:val="0042736D"/>
    <w:rsid w:val="00430482"/>
    <w:rsid w:val="0043082F"/>
    <w:rsid w:val="00430C7B"/>
    <w:rsid w:val="0043108A"/>
    <w:rsid w:val="00432315"/>
    <w:rsid w:val="0043232D"/>
    <w:rsid w:val="00433589"/>
    <w:rsid w:val="00433AE1"/>
    <w:rsid w:val="00434005"/>
    <w:rsid w:val="00434581"/>
    <w:rsid w:val="00435D35"/>
    <w:rsid w:val="00437021"/>
    <w:rsid w:val="00437818"/>
    <w:rsid w:val="00440002"/>
    <w:rsid w:val="0044054D"/>
    <w:rsid w:val="004405A2"/>
    <w:rsid w:val="00440ACA"/>
    <w:rsid w:val="004412F5"/>
    <w:rsid w:val="0044177A"/>
    <w:rsid w:val="00442137"/>
    <w:rsid w:val="0044240C"/>
    <w:rsid w:val="0044341E"/>
    <w:rsid w:val="00443B2C"/>
    <w:rsid w:val="00444488"/>
    <w:rsid w:val="00444B79"/>
    <w:rsid w:val="00446893"/>
    <w:rsid w:val="004469F8"/>
    <w:rsid w:val="00446D84"/>
    <w:rsid w:val="00447D72"/>
    <w:rsid w:val="00450B58"/>
    <w:rsid w:val="004514AE"/>
    <w:rsid w:val="00451621"/>
    <w:rsid w:val="0045193B"/>
    <w:rsid w:val="0045247D"/>
    <w:rsid w:val="00453BF6"/>
    <w:rsid w:val="004545E3"/>
    <w:rsid w:val="004552A8"/>
    <w:rsid w:val="0045571A"/>
    <w:rsid w:val="0045591E"/>
    <w:rsid w:val="00455A45"/>
    <w:rsid w:val="00455F53"/>
    <w:rsid w:val="00456D70"/>
    <w:rsid w:val="0045764A"/>
    <w:rsid w:val="00457CF6"/>
    <w:rsid w:val="004601C3"/>
    <w:rsid w:val="00460B0C"/>
    <w:rsid w:val="00460D11"/>
    <w:rsid w:val="00461283"/>
    <w:rsid w:val="00463CC8"/>
    <w:rsid w:val="004644A7"/>
    <w:rsid w:val="00465821"/>
    <w:rsid w:val="00465D48"/>
    <w:rsid w:val="00467D6A"/>
    <w:rsid w:val="00471470"/>
    <w:rsid w:val="004720ED"/>
    <w:rsid w:val="0047261C"/>
    <w:rsid w:val="004730CE"/>
    <w:rsid w:val="00473E6E"/>
    <w:rsid w:val="004747DB"/>
    <w:rsid w:val="004759B6"/>
    <w:rsid w:val="004759E6"/>
    <w:rsid w:val="00476A5B"/>
    <w:rsid w:val="00477956"/>
    <w:rsid w:val="00480322"/>
    <w:rsid w:val="00480507"/>
    <w:rsid w:val="0048079E"/>
    <w:rsid w:val="00480927"/>
    <w:rsid w:val="004815F9"/>
    <w:rsid w:val="00483278"/>
    <w:rsid w:val="004844B8"/>
    <w:rsid w:val="004846DB"/>
    <w:rsid w:val="00485EA2"/>
    <w:rsid w:val="0048632B"/>
    <w:rsid w:val="00487617"/>
    <w:rsid w:val="00487B92"/>
    <w:rsid w:val="00490A70"/>
    <w:rsid w:val="00490BB0"/>
    <w:rsid w:val="00490E53"/>
    <w:rsid w:val="00491625"/>
    <w:rsid w:val="00491CA3"/>
    <w:rsid w:val="00492191"/>
    <w:rsid w:val="004928F9"/>
    <w:rsid w:val="00493570"/>
    <w:rsid w:val="00493782"/>
    <w:rsid w:val="00493E17"/>
    <w:rsid w:val="00493E3A"/>
    <w:rsid w:val="0049470F"/>
    <w:rsid w:val="00495CA1"/>
    <w:rsid w:val="0049652A"/>
    <w:rsid w:val="00496604"/>
    <w:rsid w:val="00496F40"/>
    <w:rsid w:val="0049760C"/>
    <w:rsid w:val="004A008B"/>
    <w:rsid w:val="004A033F"/>
    <w:rsid w:val="004A239D"/>
    <w:rsid w:val="004A2D3D"/>
    <w:rsid w:val="004A2D3E"/>
    <w:rsid w:val="004A3260"/>
    <w:rsid w:val="004A37E1"/>
    <w:rsid w:val="004A4518"/>
    <w:rsid w:val="004A4B7A"/>
    <w:rsid w:val="004A5592"/>
    <w:rsid w:val="004A55C2"/>
    <w:rsid w:val="004A5B3F"/>
    <w:rsid w:val="004A68A0"/>
    <w:rsid w:val="004A72A4"/>
    <w:rsid w:val="004B0D5E"/>
    <w:rsid w:val="004B0E1F"/>
    <w:rsid w:val="004B139F"/>
    <w:rsid w:val="004B246A"/>
    <w:rsid w:val="004B2B98"/>
    <w:rsid w:val="004B31F7"/>
    <w:rsid w:val="004B3632"/>
    <w:rsid w:val="004B3F9B"/>
    <w:rsid w:val="004B4EC3"/>
    <w:rsid w:val="004B4F37"/>
    <w:rsid w:val="004B54E7"/>
    <w:rsid w:val="004B553A"/>
    <w:rsid w:val="004B5895"/>
    <w:rsid w:val="004B596C"/>
    <w:rsid w:val="004B5D7C"/>
    <w:rsid w:val="004B765E"/>
    <w:rsid w:val="004B7699"/>
    <w:rsid w:val="004C0029"/>
    <w:rsid w:val="004C0F37"/>
    <w:rsid w:val="004C3278"/>
    <w:rsid w:val="004C3377"/>
    <w:rsid w:val="004C3B89"/>
    <w:rsid w:val="004C3E6C"/>
    <w:rsid w:val="004C4FC2"/>
    <w:rsid w:val="004C6D91"/>
    <w:rsid w:val="004C702C"/>
    <w:rsid w:val="004C7377"/>
    <w:rsid w:val="004C7599"/>
    <w:rsid w:val="004D1110"/>
    <w:rsid w:val="004D120C"/>
    <w:rsid w:val="004D20F2"/>
    <w:rsid w:val="004D2EC6"/>
    <w:rsid w:val="004D3B7F"/>
    <w:rsid w:val="004D5F5E"/>
    <w:rsid w:val="004D66C0"/>
    <w:rsid w:val="004D71B9"/>
    <w:rsid w:val="004D7481"/>
    <w:rsid w:val="004D7D68"/>
    <w:rsid w:val="004D7EFB"/>
    <w:rsid w:val="004E08F5"/>
    <w:rsid w:val="004E0EAD"/>
    <w:rsid w:val="004E1179"/>
    <w:rsid w:val="004E11C3"/>
    <w:rsid w:val="004E24F1"/>
    <w:rsid w:val="004E3794"/>
    <w:rsid w:val="004E39F6"/>
    <w:rsid w:val="004E3C1C"/>
    <w:rsid w:val="004E3CA8"/>
    <w:rsid w:val="004E4823"/>
    <w:rsid w:val="004E4AB7"/>
    <w:rsid w:val="004E58B3"/>
    <w:rsid w:val="004E62FF"/>
    <w:rsid w:val="004E683F"/>
    <w:rsid w:val="004E69E0"/>
    <w:rsid w:val="004F2619"/>
    <w:rsid w:val="004F3655"/>
    <w:rsid w:val="004F3DF9"/>
    <w:rsid w:val="004F4788"/>
    <w:rsid w:val="004F56AE"/>
    <w:rsid w:val="004F5A24"/>
    <w:rsid w:val="004F5A2E"/>
    <w:rsid w:val="004F68BF"/>
    <w:rsid w:val="004F7761"/>
    <w:rsid w:val="004F77D7"/>
    <w:rsid w:val="004F7DDB"/>
    <w:rsid w:val="004F7EB9"/>
    <w:rsid w:val="00500092"/>
    <w:rsid w:val="00500209"/>
    <w:rsid w:val="00500600"/>
    <w:rsid w:val="00500C21"/>
    <w:rsid w:val="00501061"/>
    <w:rsid w:val="0050261C"/>
    <w:rsid w:val="00503459"/>
    <w:rsid w:val="0050354E"/>
    <w:rsid w:val="00504B99"/>
    <w:rsid w:val="00505425"/>
    <w:rsid w:val="00505896"/>
    <w:rsid w:val="0050692B"/>
    <w:rsid w:val="00506C9A"/>
    <w:rsid w:val="005072B7"/>
    <w:rsid w:val="0050757D"/>
    <w:rsid w:val="0051019C"/>
    <w:rsid w:val="00511FCD"/>
    <w:rsid w:val="005132E8"/>
    <w:rsid w:val="005143E1"/>
    <w:rsid w:val="00514417"/>
    <w:rsid w:val="00514E7B"/>
    <w:rsid w:val="00515D0E"/>
    <w:rsid w:val="00515E7B"/>
    <w:rsid w:val="00516440"/>
    <w:rsid w:val="005166C8"/>
    <w:rsid w:val="005169DA"/>
    <w:rsid w:val="00517133"/>
    <w:rsid w:val="00517317"/>
    <w:rsid w:val="00517774"/>
    <w:rsid w:val="0052082E"/>
    <w:rsid w:val="00520CA3"/>
    <w:rsid w:val="00521304"/>
    <w:rsid w:val="00521B7D"/>
    <w:rsid w:val="005229A7"/>
    <w:rsid w:val="00522F52"/>
    <w:rsid w:val="00523514"/>
    <w:rsid w:val="00523954"/>
    <w:rsid w:val="00523A76"/>
    <w:rsid w:val="00524024"/>
    <w:rsid w:val="00524118"/>
    <w:rsid w:val="00524CC0"/>
    <w:rsid w:val="005256E1"/>
    <w:rsid w:val="00525BFD"/>
    <w:rsid w:val="00525C23"/>
    <w:rsid w:val="00526199"/>
    <w:rsid w:val="00526262"/>
    <w:rsid w:val="00527CBB"/>
    <w:rsid w:val="00527D3D"/>
    <w:rsid w:val="00527E1B"/>
    <w:rsid w:val="005309AE"/>
    <w:rsid w:val="00531A32"/>
    <w:rsid w:val="00532E0F"/>
    <w:rsid w:val="0053451C"/>
    <w:rsid w:val="005345D6"/>
    <w:rsid w:val="005353C8"/>
    <w:rsid w:val="005363B8"/>
    <w:rsid w:val="0053647C"/>
    <w:rsid w:val="00537360"/>
    <w:rsid w:val="005409AE"/>
    <w:rsid w:val="0054113B"/>
    <w:rsid w:val="00541691"/>
    <w:rsid w:val="0054204D"/>
    <w:rsid w:val="0054291F"/>
    <w:rsid w:val="00542F66"/>
    <w:rsid w:val="005434B2"/>
    <w:rsid w:val="00543AF7"/>
    <w:rsid w:val="00544127"/>
    <w:rsid w:val="005464F3"/>
    <w:rsid w:val="0054677E"/>
    <w:rsid w:val="0054685C"/>
    <w:rsid w:val="00546DDD"/>
    <w:rsid w:val="005473D4"/>
    <w:rsid w:val="00547603"/>
    <w:rsid w:val="00547E68"/>
    <w:rsid w:val="0055130F"/>
    <w:rsid w:val="00552A99"/>
    <w:rsid w:val="00552FAB"/>
    <w:rsid w:val="00553544"/>
    <w:rsid w:val="00553784"/>
    <w:rsid w:val="0055383D"/>
    <w:rsid w:val="00553F94"/>
    <w:rsid w:val="00555C02"/>
    <w:rsid w:val="00557097"/>
    <w:rsid w:val="005570F0"/>
    <w:rsid w:val="00557767"/>
    <w:rsid w:val="00560312"/>
    <w:rsid w:val="00560C34"/>
    <w:rsid w:val="00560D57"/>
    <w:rsid w:val="00562A5A"/>
    <w:rsid w:val="00563952"/>
    <w:rsid w:val="00564993"/>
    <w:rsid w:val="00564B7B"/>
    <w:rsid w:val="005652C3"/>
    <w:rsid w:val="00565E1D"/>
    <w:rsid w:val="0056637F"/>
    <w:rsid w:val="00566F51"/>
    <w:rsid w:val="00567A97"/>
    <w:rsid w:val="005703C4"/>
    <w:rsid w:val="00570B69"/>
    <w:rsid w:val="00571378"/>
    <w:rsid w:val="005720C4"/>
    <w:rsid w:val="00573482"/>
    <w:rsid w:val="00575D7C"/>
    <w:rsid w:val="00576368"/>
    <w:rsid w:val="00576F24"/>
    <w:rsid w:val="005778DE"/>
    <w:rsid w:val="00581DA7"/>
    <w:rsid w:val="00582E79"/>
    <w:rsid w:val="00582F71"/>
    <w:rsid w:val="00583340"/>
    <w:rsid w:val="00583678"/>
    <w:rsid w:val="005863A9"/>
    <w:rsid w:val="00587A2C"/>
    <w:rsid w:val="00587B36"/>
    <w:rsid w:val="00590292"/>
    <w:rsid w:val="00590296"/>
    <w:rsid w:val="00590843"/>
    <w:rsid w:val="00590F61"/>
    <w:rsid w:val="00590F89"/>
    <w:rsid w:val="00591EBE"/>
    <w:rsid w:val="00592123"/>
    <w:rsid w:val="00592608"/>
    <w:rsid w:val="0059300C"/>
    <w:rsid w:val="005931CB"/>
    <w:rsid w:val="005937FC"/>
    <w:rsid w:val="005949E5"/>
    <w:rsid w:val="00594B5E"/>
    <w:rsid w:val="00596FF8"/>
    <w:rsid w:val="005A04A0"/>
    <w:rsid w:val="005A13C1"/>
    <w:rsid w:val="005A1D4D"/>
    <w:rsid w:val="005A257A"/>
    <w:rsid w:val="005A2F34"/>
    <w:rsid w:val="005A37EB"/>
    <w:rsid w:val="005A645C"/>
    <w:rsid w:val="005A6B2E"/>
    <w:rsid w:val="005A79D4"/>
    <w:rsid w:val="005A7F75"/>
    <w:rsid w:val="005B01B8"/>
    <w:rsid w:val="005B078A"/>
    <w:rsid w:val="005B242F"/>
    <w:rsid w:val="005B491B"/>
    <w:rsid w:val="005B5A6F"/>
    <w:rsid w:val="005B5FD2"/>
    <w:rsid w:val="005B7165"/>
    <w:rsid w:val="005C0563"/>
    <w:rsid w:val="005C06EB"/>
    <w:rsid w:val="005C0B16"/>
    <w:rsid w:val="005C0D6F"/>
    <w:rsid w:val="005C1DDD"/>
    <w:rsid w:val="005C1F2A"/>
    <w:rsid w:val="005C2712"/>
    <w:rsid w:val="005C3525"/>
    <w:rsid w:val="005C3C20"/>
    <w:rsid w:val="005C4E20"/>
    <w:rsid w:val="005C5606"/>
    <w:rsid w:val="005C5694"/>
    <w:rsid w:val="005C581E"/>
    <w:rsid w:val="005C5CF8"/>
    <w:rsid w:val="005C6A86"/>
    <w:rsid w:val="005D0547"/>
    <w:rsid w:val="005D0836"/>
    <w:rsid w:val="005D0DC3"/>
    <w:rsid w:val="005D0FD0"/>
    <w:rsid w:val="005D1296"/>
    <w:rsid w:val="005D212B"/>
    <w:rsid w:val="005D2694"/>
    <w:rsid w:val="005D2696"/>
    <w:rsid w:val="005D38C8"/>
    <w:rsid w:val="005D3C06"/>
    <w:rsid w:val="005D58FD"/>
    <w:rsid w:val="005D60B3"/>
    <w:rsid w:val="005D6135"/>
    <w:rsid w:val="005D616F"/>
    <w:rsid w:val="005D6A3B"/>
    <w:rsid w:val="005D7887"/>
    <w:rsid w:val="005E32AC"/>
    <w:rsid w:val="005E382D"/>
    <w:rsid w:val="005E4354"/>
    <w:rsid w:val="005E4E50"/>
    <w:rsid w:val="005E569F"/>
    <w:rsid w:val="005F06F4"/>
    <w:rsid w:val="005F0D52"/>
    <w:rsid w:val="005F0F50"/>
    <w:rsid w:val="005F1215"/>
    <w:rsid w:val="005F2D6E"/>
    <w:rsid w:val="005F3276"/>
    <w:rsid w:val="005F33C2"/>
    <w:rsid w:val="005F3BCB"/>
    <w:rsid w:val="005F5F94"/>
    <w:rsid w:val="005F667F"/>
    <w:rsid w:val="005F72B1"/>
    <w:rsid w:val="005F7DC2"/>
    <w:rsid w:val="00600902"/>
    <w:rsid w:val="00600B71"/>
    <w:rsid w:val="0060172A"/>
    <w:rsid w:val="00602F73"/>
    <w:rsid w:val="006031C9"/>
    <w:rsid w:val="00603599"/>
    <w:rsid w:val="0060359E"/>
    <w:rsid w:val="006047D3"/>
    <w:rsid w:val="00604C70"/>
    <w:rsid w:val="0060511A"/>
    <w:rsid w:val="006057F9"/>
    <w:rsid w:val="006058EB"/>
    <w:rsid w:val="006063A3"/>
    <w:rsid w:val="006066E1"/>
    <w:rsid w:val="006075BD"/>
    <w:rsid w:val="006078C8"/>
    <w:rsid w:val="00607C03"/>
    <w:rsid w:val="00610B09"/>
    <w:rsid w:val="00611021"/>
    <w:rsid w:val="006119A1"/>
    <w:rsid w:val="00611EB4"/>
    <w:rsid w:val="00613126"/>
    <w:rsid w:val="00613C3D"/>
    <w:rsid w:val="00613CFC"/>
    <w:rsid w:val="00614059"/>
    <w:rsid w:val="006149B2"/>
    <w:rsid w:val="00614CDB"/>
    <w:rsid w:val="00616BCA"/>
    <w:rsid w:val="0061703A"/>
    <w:rsid w:val="0061751B"/>
    <w:rsid w:val="00617C6C"/>
    <w:rsid w:val="00620764"/>
    <w:rsid w:val="006209DD"/>
    <w:rsid w:val="00620CC7"/>
    <w:rsid w:val="00622741"/>
    <w:rsid w:val="00622900"/>
    <w:rsid w:val="00622FA5"/>
    <w:rsid w:val="00623D66"/>
    <w:rsid w:val="0062529A"/>
    <w:rsid w:val="00626BCD"/>
    <w:rsid w:val="00627B01"/>
    <w:rsid w:val="00631D98"/>
    <w:rsid w:val="006346C0"/>
    <w:rsid w:val="006355B6"/>
    <w:rsid w:val="00635719"/>
    <w:rsid w:val="0063610B"/>
    <w:rsid w:val="00636BC9"/>
    <w:rsid w:val="006370AB"/>
    <w:rsid w:val="006376DF"/>
    <w:rsid w:val="006376F2"/>
    <w:rsid w:val="00637D3C"/>
    <w:rsid w:val="00640800"/>
    <w:rsid w:val="00641D1C"/>
    <w:rsid w:val="00642B3B"/>
    <w:rsid w:val="00643A5F"/>
    <w:rsid w:val="00646DFC"/>
    <w:rsid w:val="00650232"/>
    <w:rsid w:val="006510DD"/>
    <w:rsid w:val="00651782"/>
    <w:rsid w:val="006520E6"/>
    <w:rsid w:val="0065245A"/>
    <w:rsid w:val="006529C7"/>
    <w:rsid w:val="006531DC"/>
    <w:rsid w:val="00653871"/>
    <w:rsid w:val="00653EC2"/>
    <w:rsid w:val="00654E21"/>
    <w:rsid w:val="00656A9F"/>
    <w:rsid w:val="00657C5E"/>
    <w:rsid w:val="00661853"/>
    <w:rsid w:val="00662F8E"/>
    <w:rsid w:val="00664E9B"/>
    <w:rsid w:val="00665525"/>
    <w:rsid w:val="00665573"/>
    <w:rsid w:val="006659E8"/>
    <w:rsid w:val="0066664A"/>
    <w:rsid w:val="00667F14"/>
    <w:rsid w:val="00670107"/>
    <w:rsid w:val="00670866"/>
    <w:rsid w:val="00673DDB"/>
    <w:rsid w:val="0067417F"/>
    <w:rsid w:val="006744BA"/>
    <w:rsid w:val="0067458C"/>
    <w:rsid w:val="006747F7"/>
    <w:rsid w:val="00674A7B"/>
    <w:rsid w:val="00674AB7"/>
    <w:rsid w:val="00676419"/>
    <w:rsid w:val="006769FF"/>
    <w:rsid w:val="0067747B"/>
    <w:rsid w:val="0068093E"/>
    <w:rsid w:val="00680BF0"/>
    <w:rsid w:val="0068100A"/>
    <w:rsid w:val="006813A3"/>
    <w:rsid w:val="00683029"/>
    <w:rsid w:val="0068406C"/>
    <w:rsid w:val="006847E6"/>
    <w:rsid w:val="00684E28"/>
    <w:rsid w:val="00684F83"/>
    <w:rsid w:val="00685CFC"/>
    <w:rsid w:val="00686718"/>
    <w:rsid w:val="00686FC0"/>
    <w:rsid w:val="00687702"/>
    <w:rsid w:val="00690341"/>
    <w:rsid w:val="0069053F"/>
    <w:rsid w:val="0069074A"/>
    <w:rsid w:val="006916FB"/>
    <w:rsid w:val="00691CC1"/>
    <w:rsid w:val="00691DC4"/>
    <w:rsid w:val="00692269"/>
    <w:rsid w:val="00692917"/>
    <w:rsid w:val="00692FE5"/>
    <w:rsid w:val="00693364"/>
    <w:rsid w:val="00694B13"/>
    <w:rsid w:val="00694BF0"/>
    <w:rsid w:val="0069562D"/>
    <w:rsid w:val="00695952"/>
    <w:rsid w:val="00696ABF"/>
    <w:rsid w:val="00696EA1"/>
    <w:rsid w:val="00697BF8"/>
    <w:rsid w:val="006A01EA"/>
    <w:rsid w:val="006A2518"/>
    <w:rsid w:val="006A34F4"/>
    <w:rsid w:val="006A37F5"/>
    <w:rsid w:val="006A3E3E"/>
    <w:rsid w:val="006A423A"/>
    <w:rsid w:val="006A48B2"/>
    <w:rsid w:val="006A49E3"/>
    <w:rsid w:val="006A6099"/>
    <w:rsid w:val="006A62E2"/>
    <w:rsid w:val="006A6D4C"/>
    <w:rsid w:val="006A7284"/>
    <w:rsid w:val="006A7DDC"/>
    <w:rsid w:val="006B0496"/>
    <w:rsid w:val="006B0E52"/>
    <w:rsid w:val="006B1AE5"/>
    <w:rsid w:val="006B3120"/>
    <w:rsid w:val="006B477F"/>
    <w:rsid w:val="006B47E7"/>
    <w:rsid w:val="006B52ED"/>
    <w:rsid w:val="006B5469"/>
    <w:rsid w:val="006B7435"/>
    <w:rsid w:val="006B7E16"/>
    <w:rsid w:val="006C1F6E"/>
    <w:rsid w:val="006C2534"/>
    <w:rsid w:val="006C3160"/>
    <w:rsid w:val="006C4DBC"/>
    <w:rsid w:val="006C5F49"/>
    <w:rsid w:val="006C639B"/>
    <w:rsid w:val="006C66AB"/>
    <w:rsid w:val="006D016E"/>
    <w:rsid w:val="006D0596"/>
    <w:rsid w:val="006D146D"/>
    <w:rsid w:val="006D1490"/>
    <w:rsid w:val="006D1FF2"/>
    <w:rsid w:val="006D2112"/>
    <w:rsid w:val="006D2545"/>
    <w:rsid w:val="006D26C0"/>
    <w:rsid w:val="006D29F1"/>
    <w:rsid w:val="006D32F6"/>
    <w:rsid w:val="006D337C"/>
    <w:rsid w:val="006D4AF0"/>
    <w:rsid w:val="006D6778"/>
    <w:rsid w:val="006D67C1"/>
    <w:rsid w:val="006D705F"/>
    <w:rsid w:val="006E266A"/>
    <w:rsid w:val="006E34E3"/>
    <w:rsid w:val="006E3776"/>
    <w:rsid w:val="006E381F"/>
    <w:rsid w:val="006E415E"/>
    <w:rsid w:val="006E455D"/>
    <w:rsid w:val="006E488A"/>
    <w:rsid w:val="006E4927"/>
    <w:rsid w:val="006E4A9A"/>
    <w:rsid w:val="006E56DB"/>
    <w:rsid w:val="006E5C35"/>
    <w:rsid w:val="006E5D92"/>
    <w:rsid w:val="006E6048"/>
    <w:rsid w:val="006E7D55"/>
    <w:rsid w:val="006F05DE"/>
    <w:rsid w:val="006F066E"/>
    <w:rsid w:val="006F1708"/>
    <w:rsid w:val="006F1FA6"/>
    <w:rsid w:val="006F23A6"/>
    <w:rsid w:val="006F413C"/>
    <w:rsid w:val="006F4C1D"/>
    <w:rsid w:val="006F5DA5"/>
    <w:rsid w:val="006F5FD0"/>
    <w:rsid w:val="006F606C"/>
    <w:rsid w:val="006F67BF"/>
    <w:rsid w:val="006F6BE7"/>
    <w:rsid w:val="006F6DA0"/>
    <w:rsid w:val="006F7053"/>
    <w:rsid w:val="006F746A"/>
    <w:rsid w:val="00700F2B"/>
    <w:rsid w:val="00701A83"/>
    <w:rsid w:val="00701B38"/>
    <w:rsid w:val="00701FA7"/>
    <w:rsid w:val="00702089"/>
    <w:rsid w:val="00702871"/>
    <w:rsid w:val="00702ABC"/>
    <w:rsid w:val="00703575"/>
    <w:rsid w:val="007035BE"/>
    <w:rsid w:val="0070418B"/>
    <w:rsid w:val="007041C8"/>
    <w:rsid w:val="007042FC"/>
    <w:rsid w:val="00704499"/>
    <w:rsid w:val="00705330"/>
    <w:rsid w:val="00706880"/>
    <w:rsid w:val="007073D7"/>
    <w:rsid w:val="0070746A"/>
    <w:rsid w:val="007109A7"/>
    <w:rsid w:val="00710F02"/>
    <w:rsid w:val="00711451"/>
    <w:rsid w:val="00712410"/>
    <w:rsid w:val="00712A1D"/>
    <w:rsid w:val="007132F7"/>
    <w:rsid w:val="00713366"/>
    <w:rsid w:val="00714059"/>
    <w:rsid w:val="00714FD2"/>
    <w:rsid w:val="00715276"/>
    <w:rsid w:val="00715F07"/>
    <w:rsid w:val="0071650E"/>
    <w:rsid w:val="0071696A"/>
    <w:rsid w:val="00716D63"/>
    <w:rsid w:val="007172F6"/>
    <w:rsid w:val="00717841"/>
    <w:rsid w:val="007201AC"/>
    <w:rsid w:val="0072072D"/>
    <w:rsid w:val="00720A1B"/>
    <w:rsid w:val="00722ED5"/>
    <w:rsid w:val="00723FAF"/>
    <w:rsid w:val="007249FA"/>
    <w:rsid w:val="00727446"/>
    <w:rsid w:val="007279D6"/>
    <w:rsid w:val="007300FE"/>
    <w:rsid w:val="007316AC"/>
    <w:rsid w:val="00731A2B"/>
    <w:rsid w:val="007332B7"/>
    <w:rsid w:val="007332CD"/>
    <w:rsid w:val="00733721"/>
    <w:rsid w:val="007341ED"/>
    <w:rsid w:val="007345D6"/>
    <w:rsid w:val="00736A70"/>
    <w:rsid w:val="00737311"/>
    <w:rsid w:val="00737B6D"/>
    <w:rsid w:val="00740B9F"/>
    <w:rsid w:val="00740DDD"/>
    <w:rsid w:val="007411D6"/>
    <w:rsid w:val="00741397"/>
    <w:rsid w:val="007414A2"/>
    <w:rsid w:val="007439E9"/>
    <w:rsid w:val="00744157"/>
    <w:rsid w:val="00745A1D"/>
    <w:rsid w:val="00745E1E"/>
    <w:rsid w:val="007479F2"/>
    <w:rsid w:val="00747A27"/>
    <w:rsid w:val="0075031A"/>
    <w:rsid w:val="00750332"/>
    <w:rsid w:val="00750739"/>
    <w:rsid w:val="0075104A"/>
    <w:rsid w:val="00751161"/>
    <w:rsid w:val="007512E8"/>
    <w:rsid w:val="00751670"/>
    <w:rsid w:val="007517F0"/>
    <w:rsid w:val="00752760"/>
    <w:rsid w:val="007533A6"/>
    <w:rsid w:val="007535CB"/>
    <w:rsid w:val="00753CE6"/>
    <w:rsid w:val="007549CE"/>
    <w:rsid w:val="00754D9E"/>
    <w:rsid w:val="00754F1E"/>
    <w:rsid w:val="007551D7"/>
    <w:rsid w:val="00755902"/>
    <w:rsid w:val="007560C1"/>
    <w:rsid w:val="0075626B"/>
    <w:rsid w:val="00756FA5"/>
    <w:rsid w:val="0075749F"/>
    <w:rsid w:val="0076145A"/>
    <w:rsid w:val="00761760"/>
    <w:rsid w:val="00761A14"/>
    <w:rsid w:val="00763D65"/>
    <w:rsid w:val="007645A9"/>
    <w:rsid w:val="00765260"/>
    <w:rsid w:val="00765498"/>
    <w:rsid w:val="00765757"/>
    <w:rsid w:val="00765792"/>
    <w:rsid w:val="00765A94"/>
    <w:rsid w:val="007664DA"/>
    <w:rsid w:val="007667AE"/>
    <w:rsid w:val="007667FF"/>
    <w:rsid w:val="0076770E"/>
    <w:rsid w:val="00771F57"/>
    <w:rsid w:val="007724BD"/>
    <w:rsid w:val="00772BCD"/>
    <w:rsid w:val="00774AD2"/>
    <w:rsid w:val="00774ED9"/>
    <w:rsid w:val="00774F11"/>
    <w:rsid w:val="00775C4A"/>
    <w:rsid w:val="00775DDF"/>
    <w:rsid w:val="0077649C"/>
    <w:rsid w:val="00776B26"/>
    <w:rsid w:val="00777085"/>
    <w:rsid w:val="007770BA"/>
    <w:rsid w:val="007806E8"/>
    <w:rsid w:val="007808BB"/>
    <w:rsid w:val="00780F0B"/>
    <w:rsid w:val="0078160D"/>
    <w:rsid w:val="00781781"/>
    <w:rsid w:val="0078181C"/>
    <w:rsid w:val="00781D78"/>
    <w:rsid w:val="007821DD"/>
    <w:rsid w:val="007838E2"/>
    <w:rsid w:val="0078396D"/>
    <w:rsid w:val="00783CB3"/>
    <w:rsid w:val="00784893"/>
    <w:rsid w:val="0078492E"/>
    <w:rsid w:val="00784D4F"/>
    <w:rsid w:val="00784D5A"/>
    <w:rsid w:val="007862DA"/>
    <w:rsid w:val="007866AA"/>
    <w:rsid w:val="00786D81"/>
    <w:rsid w:val="00787230"/>
    <w:rsid w:val="00787636"/>
    <w:rsid w:val="00790168"/>
    <w:rsid w:val="007932F5"/>
    <w:rsid w:val="007933F1"/>
    <w:rsid w:val="0079390C"/>
    <w:rsid w:val="00793D17"/>
    <w:rsid w:val="00794880"/>
    <w:rsid w:val="007952EC"/>
    <w:rsid w:val="007961AE"/>
    <w:rsid w:val="007968B6"/>
    <w:rsid w:val="00796B7E"/>
    <w:rsid w:val="00796F84"/>
    <w:rsid w:val="007974A5"/>
    <w:rsid w:val="007A04D9"/>
    <w:rsid w:val="007A0CD7"/>
    <w:rsid w:val="007A126A"/>
    <w:rsid w:val="007A12A6"/>
    <w:rsid w:val="007A176F"/>
    <w:rsid w:val="007A2298"/>
    <w:rsid w:val="007A2448"/>
    <w:rsid w:val="007A305A"/>
    <w:rsid w:val="007A35AD"/>
    <w:rsid w:val="007A3731"/>
    <w:rsid w:val="007A3F32"/>
    <w:rsid w:val="007A4616"/>
    <w:rsid w:val="007A5D04"/>
    <w:rsid w:val="007A6FB5"/>
    <w:rsid w:val="007A7E2E"/>
    <w:rsid w:val="007A7F0E"/>
    <w:rsid w:val="007B03B3"/>
    <w:rsid w:val="007B10CA"/>
    <w:rsid w:val="007B122D"/>
    <w:rsid w:val="007B2A72"/>
    <w:rsid w:val="007B36AA"/>
    <w:rsid w:val="007B3F14"/>
    <w:rsid w:val="007B46C2"/>
    <w:rsid w:val="007B4AAD"/>
    <w:rsid w:val="007B5C72"/>
    <w:rsid w:val="007B6737"/>
    <w:rsid w:val="007B6DEC"/>
    <w:rsid w:val="007B7151"/>
    <w:rsid w:val="007B7481"/>
    <w:rsid w:val="007C18E2"/>
    <w:rsid w:val="007C21C1"/>
    <w:rsid w:val="007C2675"/>
    <w:rsid w:val="007C2887"/>
    <w:rsid w:val="007C2A33"/>
    <w:rsid w:val="007C2B6A"/>
    <w:rsid w:val="007C2BCE"/>
    <w:rsid w:val="007C3886"/>
    <w:rsid w:val="007C3BDA"/>
    <w:rsid w:val="007C3BE1"/>
    <w:rsid w:val="007C5FD5"/>
    <w:rsid w:val="007C7435"/>
    <w:rsid w:val="007C7D0F"/>
    <w:rsid w:val="007D0043"/>
    <w:rsid w:val="007D1524"/>
    <w:rsid w:val="007D3583"/>
    <w:rsid w:val="007D36BC"/>
    <w:rsid w:val="007D37B1"/>
    <w:rsid w:val="007D3C49"/>
    <w:rsid w:val="007D3D24"/>
    <w:rsid w:val="007D4990"/>
    <w:rsid w:val="007D5CF5"/>
    <w:rsid w:val="007D63B5"/>
    <w:rsid w:val="007D67D1"/>
    <w:rsid w:val="007D7032"/>
    <w:rsid w:val="007D7E69"/>
    <w:rsid w:val="007D7F0F"/>
    <w:rsid w:val="007E0047"/>
    <w:rsid w:val="007E17E0"/>
    <w:rsid w:val="007E1F5F"/>
    <w:rsid w:val="007E21D0"/>
    <w:rsid w:val="007E2E39"/>
    <w:rsid w:val="007E3318"/>
    <w:rsid w:val="007E35A1"/>
    <w:rsid w:val="007E377A"/>
    <w:rsid w:val="007E37F2"/>
    <w:rsid w:val="007E39C8"/>
    <w:rsid w:val="007E48BC"/>
    <w:rsid w:val="007E4C2A"/>
    <w:rsid w:val="007E5A0C"/>
    <w:rsid w:val="007E6059"/>
    <w:rsid w:val="007E6189"/>
    <w:rsid w:val="007E61B9"/>
    <w:rsid w:val="007E620F"/>
    <w:rsid w:val="007E69E2"/>
    <w:rsid w:val="007F0811"/>
    <w:rsid w:val="007F0A8D"/>
    <w:rsid w:val="007F23EF"/>
    <w:rsid w:val="007F250C"/>
    <w:rsid w:val="007F2E60"/>
    <w:rsid w:val="007F366C"/>
    <w:rsid w:val="007F3B93"/>
    <w:rsid w:val="007F3D69"/>
    <w:rsid w:val="007F469B"/>
    <w:rsid w:val="007F4E3F"/>
    <w:rsid w:val="007F526A"/>
    <w:rsid w:val="007F58F3"/>
    <w:rsid w:val="007F5958"/>
    <w:rsid w:val="007F6063"/>
    <w:rsid w:val="007F6E34"/>
    <w:rsid w:val="008016E2"/>
    <w:rsid w:val="0080182C"/>
    <w:rsid w:val="00801995"/>
    <w:rsid w:val="00803977"/>
    <w:rsid w:val="00804378"/>
    <w:rsid w:val="008049AA"/>
    <w:rsid w:val="008054B1"/>
    <w:rsid w:val="00805515"/>
    <w:rsid w:val="008056FC"/>
    <w:rsid w:val="00805BA4"/>
    <w:rsid w:val="00806017"/>
    <w:rsid w:val="008067F7"/>
    <w:rsid w:val="00806839"/>
    <w:rsid w:val="0080706B"/>
    <w:rsid w:val="0080758B"/>
    <w:rsid w:val="00807673"/>
    <w:rsid w:val="00807F56"/>
    <w:rsid w:val="00810B72"/>
    <w:rsid w:val="008118AF"/>
    <w:rsid w:val="00811CD5"/>
    <w:rsid w:val="00811E03"/>
    <w:rsid w:val="00812890"/>
    <w:rsid w:val="008130E9"/>
    <w:rsid w:val="0081396E"/>
    <w:rsid w:val="00813AE7"/>
    <w:rsid w:val="00813FE9"/>
    <w:rsid w:val="0081403F"/>
    <w:rsid w:val="00814495"/>
    <w:rsid w:val="00814902"/>
    <w:rsid w:val="0081621D"/>
    <w:rsid w:val="00816D0A"/>
    <w:rsid w:val="00817CD8"/>
    <w:rsid w:val="00820567"/>
    <w:rsid w:val="00820B6B"/>
    <w:rsid w:val="00821400"/>
    <w:rsid w:val="00821C88"/>
    <w:rsid w:val="00822B7C"/>
    <w:rsid w:val="008241D0"/>
    <w:rsid w:val="0082433B"/>
    <w:rsid w:val="00825C68"/>
    <w:rsid w:val="00825CE5"/>
    <w:rsid w:val="00826007"/>
    <w:rsid w:val="0082630E"/>
    <w:rsid w:val="008265F4"/>
    <w:rsid w:val="00826643"/>
    <w:rsid w:val="008266D9"/>
    <w:rsid w:val="00826D83"/>
    <w:rsid w:val="00827171"/>
    <w:rsid w:val="00827AE1"/>
    <w:rsid w:val="00832507"/>
    <w:rsid w:val="00833EEC"/>
    <w:rsid w:val="008343B2"/>
    <w:rsid w:val="00834910"/>
    <w:rsid w:val="00834D4C"/>
    <w:rsid w:val="008355EB"/>
    <w:rsid w:val="008358AC"/>
    <w:rsid w:val="008367C6"/>
    <w:rsid w:val="0083796F"/>
    <w:rsid w:val="00837B50"/>
    <w:rsid w:val="008403C4"/>
    <w:rsid w:val="00840496"/>
    <w:rsid w:val="00841B69"/>
    <w:rsid w:val="008438FB"/>
    <w:rsid w:val="00844B5A"/>
    <w:rsid w:val="0084735B"/>
    <w:rsid w:val="00850D76"/>
    <w:rsid w:val="00852718"/>
    <w:rsid w:val="00852FA7"/>
    <w:rsid w:val="008536AC"/>
    <w:rsid w:val="00853F57"/>
    <w:rsid w:val="00854E6B"/>
    <w:rsid w:val="00855545"/>
    <w:rsid w:val="00855D07"/>
    <w:rsid w:val="00855DCC"/>
    <w:rsid w:val="008571EC"/>
    <w:rsid w:val="008604BB"/>
    <w:rsid w:val="008606B7"/>
    <w:rsid w:val="00861165"/>
    <w:rsid w:val="00862EB6"/>
    <w:rsid w:val="00863174"/>
    <w:rsid w:val="008636CD"/>
    <w:rsid w:val="00865159"/>
    <w:rsid w:val="0086586D"/>
    <w:rsid w:val="00866F3D"/>
    <w:rsid w:val="0086737C"/>
    <w:rsid w:val="00867970"/>
    <w:rsid w:val="00867AC0"/>
    <w:rsid w:val="00867F63"/>
    <w:rsid w:val="008719B3"/>
    <w:rsid w:val="008721B4"/>
    <w:rsid w:val="0087222C"/>
    <w:rsid w:val="0087245B"/>
    <w:rsid w:val="00872A74"/>
    <w:rsid w:val="00873CF2"/>
    <w:rsid w:val="00873DD0"/>
    <w:rsid w:val="00874FF8"/>
    <w:rsid w:val="008751F6"/>
    <w:rsid w:val="00875843"/>
    <w:rsid w:val="00876886"/>
    <w:rsid w:val="0087761F"/>
    <w:rsid w:val="008777AC"/>
    <w:rsid w:val="00880078"/>
    <w:rsid w:val="00880AA6"/>
    <w:rsid w:val="00881A69"/>
    <w:rsid w:val="00882D82"/>
    <w:rsid w:val="008830C6"/>
    <w:rsid w:val="00883B82"/>
    <w:rsid w:val="00884DB9"/>
    <w:rsid w:val="00885427"/>
    <w:rsid w:val="00885CE3"/>
    <w:rsid w:val="00887023"/>
    <w:rsid w:val="008872C5"/>
    <w:rsid w:val="0089042A"/>
    <w:rsid w:val="00891247"/>
    <w:rsid w:val="0089189A"/>
    <w:rsid w:val="00892FE4"/>
    <w:rsid w:val="0089301D"/>
    <w:rsid w:val="008936E1"/>
    <w:rsid w:val="00893F1C"/>
    <w:rsid w:val="00895231"/>
    <w:rsid w:val="00895531"/>
    <w:rsid w:val="008956F0"/>
    <w:rsid w:val="00895A2B"/>
    <w:rsid w:val="00896E34"/>
    <w:rsid w:val="00897B7D"/>
    <w:rsid w:val="00897BAB"/>
    <w:rsid w:val="00897EF9"/>
    <w:rsid w:val="008A0553"/>
    <w:rsid w:val="008A1556"/>
    <w:rsid w:val="008A163C"/>
    <w:rsid w:val="008A1876"/>
    <w:rsid w:val="008A18A7"/>
    <w:rsid w:val="008A1D6C"/>
    <w:rsid w:val="008A224C"/>
    <w:rsid w:val="008A2ABF"/>
    <w:rsid w:val="008A2B37"/>
    <w:rsid w:val="008A330C"/>
    <w:rsid w:val="008A40E3"/>
    <w:rsid w:val="008A40F1"/>
    <w:rsid w:val="008A4AE9"/>
    <w:rsid w:val="008A6C6D"/>
    <w:rsid w:val="008A7BE5"/>
    <w:rsid w:val="008B0146"/>
    <w:rsid w:val="008B053D"/>
    <w:rsid w:val="008B0DB1"/>
    <w:rsid w:val="008B273B"/>
    <w:rsid w:val="008B2904"/>
    <w:rsid w:val="008B2E47"/>
    <w:rsid w:val="008B30D2"/>
    <w:rsid w:val="008B3950"/>
    <w:rsid w:val="008B5360"/>
    <w:rsid w:val="008B5886"/>
    <w:rsid w:val="008B5D23"/>
    <w:rsid w:val="008B63CD"/>
    <w:rsid w:val="008B6EE6"/>
    <w:rsid w:val="008B75D4"/>
    <w:rsid w:val="008B771B"/>
    <w:rsid w:val="008C1BDA"/>
    <w:rsid w:val="008C20DD"/>
    <w:rsid w:val="008C2398"/>
    <w:rsid w:val="008C285C"/>
    <w:rsid w:val="008C2D70"/>
    <w:rsid w:val="008C2E32"/>
    <w:rsid w:val="008C3C13"/>
    <w:rsid w:val="008C6A24"/>
    <w:rsid w:val="008C6D55"/>
    <w:rsid w:val="008C7260"/>
    <w:rsid w:val="008C7415"/>
    <w:rsid w:val="008C79F8"/>
    <w:rsid w:val="008D0F90"/>
    <w:rsid w:val="008D1AD0"/>
    <w:rsid w:val="008D1BF9"/>
    <w:rsid w:val="008D27A7"/>
    <w:rsid w:val="008D302B"/>
    <w:rsid w:val="008D3069"/>
    <w:rsid w:val="008D4009"/>
    <w:rsid w:val="008D49F4"/>
    <w:rsid w:val="008D4A19"/>
    <w:rsid w:val="008D5B9C"/>
    <w:rsid w:val="008D61E3"/>
    <w:rsid w:val="008D6CD8"/>
    <w:rsid w:val="008E0BD2"/>
    <w:rsid w:val="008E3012"/>
    <w:rsid w:val="008E3873"/>
    <w:rsid w:val="008E417C"/>
    <w:rsid w:val="008E489C"/>
    <w:rsid w:val="008E58CA"/>
    <w:rsid w:val="008E5C3F"/>
    <w:rsid w:val="008E6AE8"/>
    <w:rsid w:val="008E6CC0"/>
    <w:rsid w:val="008E7003"/>
    <w:rsid w:val="008E7010"/>
    <w:rsid w:val="008E7813"/>
    <w:rsid w:val="008E7EA9"/>
    <w:rsid w:val="008F0197"/>
    <w:rsid w:val="008F0E5D"/>
    <w:rsid w:val="008F23C8"/>
    <w:rsid w:val="008F2452"/>
    <w:rsid w:val="008F2514"/>
    <w:rsid w:val="008F2610"/>
    <w:rsid w:val="008F355D"/>
    <w:rsid w:val="008F4743"/>
    <w:rsid w:val="008F57A7"/>
    <w:rsid w:val="008F586A"/>
    <w:rsid w:val="008F6D3A"/>
    <w:rsid w:val="008F70AF"/>
    <w:rsid w:val="008F70D2"/>
    <w:rsid w:val="008F71DA"/>
    <w:rsid w:val="008F76B2"/>
    <w:rsid w:val="0090081E"/>
    <w:rsid w:val="009013E0"/>
    <w:rsid w:val="00903BC7"/>
    <w:rsid w:val="00903D6C"/>
    <w:rsid w:val="00904807"/>
    <w:rsid w:val="00904DF1"/>
    <w:rsid w:val="0090501C"/>
    <w:rsid w:val="009059B6"/>
    <w:rsid w:val="009059F7"/>
    <w:rsid w:val="00905B77"/>
    <w:rsid w:val="00906ADE"/>
    <w:rsid w:val="009106C3"/>
    <w:rsid w:val="00910F11"/>
    <w:rsid w:val="00911FD5"/>
    <w:rsid w:val="00912064"/>
    <w:rsid w:val="0091206A"/>
    <w:rsid w:val="0091299A"/>
    <w:rsid w:val="00912F96"/>
    <w:rsid w:val="0091354B"/>
    <w:rsid w:val="00913D36"/>
    <w:rsid w:val="00915789"/>
    <w:rsid w:val="00916042"/>
    <w:rsid w:val="0091614C"/>
    <w:rsid w:val="00916597"/>
    <w:rsid w:val="009168E7"/>
    <w:rsid w:val="00916BBE"/>
    <w:rsid w:val="00917946"/>
    <w:rsid w:val="00920202"/>
    <w:rsid w:val="009210DD"/>
    <w:rsid w:val="009227CD"/>
    <w:rsid w:val="00923FD2"/>
    <w:rsid w:val="00924E0C"/>
    <w:rsid w:val="009253FE"/>
    <w:rsid w:val="00925BEF"/>
    <w:rsid w:val="0092603B"/>
    <w:rsid w:val="00926A6A"/>
    <w:rsid w:val="009271B2"/>
    <w:rsid w:val="00927AB8"/>
    <w:rsid w:val="00927DD2"/>
    <w:rsid w:val="00930C9F"/>
    <w:rsid w:val="00931A29"/>
    <w:rsid w:val="00932228"/>
    <w:rsid w:val="009323D0"/>
    <w:rsid w:val="009337F2"/>
    <w:rsid w:val="00933E04"/>
    <w:rsid w:val="00934877"/>
    <w:rsid w:val="009348F3"/>
    <w:rsid w:val="009353F3"/>
    <w:rsid w:val="00935477"/>
    <w:rsid w:val="00936E98"/>
    <w:rsid w:val="00937F11"/>
    <w:rsid w:val="009409CC"/>
    <w:rsid w:val="00940D61"/>
    <w:rsid w:val="009436C7"/>
    <w:rsid w:val="00943E0E"/>
    <w:rsid w:val="0094453C"/>
    <w:rsid w:val="009463D5"/>
    <w:rsid w:val="0094645A"/>
    <w:rsid w:val="00946B46"/>
    <w:rsid w:val="00946E67"/>
    <w:rsid w:val="0094775A"/>
    <w:rsid w:val="00952704"/>
    <w:rsid w:val="00955BBD"/>
    <w:rsid w:val="0095607C"/>
    <w:rsid w:val="00957107"/>
    <w:rsid w:val="0095748D"/>
    <w:rsid w:val="0095760F"/>
    <w:rsid w:val="00960A3D"/>
    <w:rsid w:val="00960F63"/>
    <w:rsid w:val="00961EF3"/>
    <w:rsid w:val="0096208A"/>
    <w:rsid w:val="009623FC"/>
    <w:rsid w:val="00963012"/>
    <w:rsid w:val="009633C4"/>
    <w:rsid w:val="00963440"/>
    <w:rsid w:val="00963653"/>
    <w:rsid w:val="00963BFB"/>
    <w:rsid w:val="009641D3"/>
    <w:rsid w:val="009642D3"/>
    <w:rsid w:val="0096529F"/>
    <w:rsid w:val="00965A10"/>
    <w:rsid w:val="00966470"/>
    <w:rsid w:val="009679C1"/>
    <w:rsid w:val="00970285"/>
    <w:rsid w:val="00971897"/>
    <w:rsid w:val="00971B55"/>
    <w:rsid w:val="00972267"/>
    <w:rsid w:val="009723FC"/>
    <w:rsid w:val="009726E0"/>
    <w:rsid w:val="00972D09"/>
    <w:rsid w:val="00973F24"/>
    <w:rsid w:val="009743E4"/>
    <w:rsid w:val="00974E40"/>
    <w:rsid w:val="00976715"/>
    <w:rsid w:val="00977A33"/>
    <w:rsid w:val="00977F22"/>
    <w:rsid w:val="00980017"/>
    <w:rsid w:val="00981A58"/>
    <w:rsid w:val="00982568"/>
    <w:rsid w:val="00982769"/>
    <w:rsid w:val="00984459"/>
    <w:rsid w:val="00985144"/>
    <w:rsid w:val="00985AEF"/>
    <w:rsid w:val="00985DDF"/>
    <w:rsid w:val="0098601A"/>
    <w:rsid w:val="009866F5"/>
    <w:rsid w:val="0099164F"/>
    <w:rsid w:val="0099247F"/>
    <w:rsid w:val="0099301F"/>
    <w:rsid w:val="00993359"/>
    <w:rsid w:val="009933DD"/>
    <w:rsid w:val="00993C29"/>
    <w:rsid w:val="0099538A"/>
    <w:rsid w:val="00995552"/>
    <w:rsid w:val="00995BEB"/>
    <w:rsid w:val="009965FA"/>
    <w:rsid w:val="0099726A"/>
    <w:rsid w:val="009975A5"/>
    <w:rsid w:val="00997783"/>
    <w:rsid w:val="00997DBD"/>
    <w:rsid w:val="00997DCF"/>
    <w:rsid w:val="009A0198"/>
    <w:rsid w:val="009A10C4"/>
    <w:rsid w:val="009A1656"/>
    <w:rsid w:val="009A1830"/>
    <w:rsid w:val="009A1F4C"/>
    <w:rsid w:val="009A258D"/>
    <w:rsid w:val="009A2CFE"/>
    <w:rsid w:val="009A36DB"/>
    <w:rsid w:val="009A3CFF"/>
    <w:rsid w:val="009A46AB"/>
    <w:rsid w:val="009A4779"/>
    <w:rsid w:val="009A48C9"/>
    <w:rsid w:val="009A4924"/>
    <w:rsid w:val="009A4B37"/>
    <w:rsid w:val="009A4D8E"/>
    <w:rsid w:val="009A53AB"/>
    <w:rsid w:val="009A67D6"/>
    <w:rsid w:val="009A780D"/>
    <w:rsid w:val="009B03AD"/>
    <w:rsid w:val="009B098B"/>
    <w:rsid w:val="009B142D"/>
    <w:rsid w:val="009B17CD"/>
    <w:rsid w:val="009B19FE"/>
    <w:rsid w:val="009B28A7"/>
    <w:rsid w:val="009B2B44"/>
    <w:rsid w:val="009B2BB1"/>
    <w:rsid w:val="009B364C"/>
    <w:rsid w:val="009B48F9"/>
    <w:rsid w:val="009B4B73"/>
    <w:rsid w:val="009B5139"/>
    <w:rsid w:val="009B5218"/>
    <w:rsid w:val="009B573C"/>
    <w:rsid w:val="009B5833"/>
    <w:rsid w:val="009B5F28"/>
    <w:rsid w:val="009B5F6F"/>
    <w:rsid w:val="009B7756"/>
    <w:rsid w:val="009B7938"/>
    <w:rsid w:val="009B7EF0"/>
    <w:rsid w:val="009C0351"/>
    <w:rsid w:val="009C1C3F"/>
    <w:rsid w:val="009C1CF3"/>
    <w:rsid w:val="009C1FD9"/>
    <w:rsid w:val="009C22A8"/>
    <w:rsid w:val="009C2FA7"/>
    <w:rsid w:val="009C327F"/>
    <w:rsid w:val="009C3779"/>
    <w:rsid w:val="009C5C1E"/>
    <w:rsid w:val="009C5C4D"/>
    <w:rsid w:val="009C5D09"/>
    <w:rsid w:val="009C614D"/>
    <w:rsid w:val="009C644A"/>
    <w:rsid w:val="009C6534"/>
    <w:rsid w:val="009C67D7"/>
    <w:rsid w:val="009C7B1A"/>
    <w:rsid w:val="009D0E05"/>
    <w:rsid w:val="009D1E19"/>
    <w:rsid w:val="009D2407"/>
    <w:rsid w:val="009D25FF"/>
    <w:rsid w:val="009D318C"/>
    <w:rsid w:val="009D4759"/>
    <w:rsid w:val="009D5201"/>
    <w:rsid w:val="009D5541"/>
    <w:rsid w:val="009D655A"/>
    <w:rsid w:val="009D688B"/>
    <w:rsid w:val="009D71E0"/>
    <w:rsid w:val="009D77A3"/>
    <w:rsid w:val="009D79DC"/>
    <w:rsid w:val="009D7F41"/>
    <w:rsid w:val="009E032B"/>
    <w:rsid w:val="009E073A"/>
    <w:rsid w:val="009E10CE"/>
    <w:rsid w:val="009E154D"/>
    <w:rsid w:val="009E1DDB"/>
    <w:rsid w:val="009E2FC4"/>
    <w:rsid w:val="009E3825"/>
    <w:rsid w:val="009E39CA"/>
    <w:rsid w:val="009E3F1F"/>
    <w:rsid w:val="009E5850"/>
    <w:rsid w:val="009E5F5E"/>
    <w:rsid w:val="009E613C"/>
    <w:rsid w:val="009E63B3"/>
    <w:rsid w:val="009E655C"/>
    <w:rsid w:val="009E6B85"/>
    <w:rsid w:val="009E73CD"/>
    <w:rsid w:val="009E7894"/>
    <w:rsid w:val="009F00DF"/>
    <w:rsid w:val="009F1FB7"/>
    <w:rsid w:val="009F20EC"/>
    <w:rsid w:val="009F2680"/>
    <w:rsid w:val="009F2D25"/>
    <w:rsid w:val="009F2D28"/>
    <w:rsid w:val="009F3569"/>
    <w:rsid w:val="009F3602"/>
    <w:rsid w:val="009F37C1"/>
    <w:rsid w:val="009F4239"/>
    <w:rsid w:val="009F58E8"/>
    <w:rsid w:val="009F5CDC"/>
    <w:rsid w:val="009F5DFA"/>
    <w:rsid w:val="009F65E1"/>
    <w:rsid w:val="009F6EF8"/>
    <w:rsid w:val="009F7B76"/>
    <w:rsid w:val="00A010B6"/>
    <w:rsid w:val="00A0125B"/>
    <w:rsid w:val="00A01294"/>
    <w:rsid w:val="00A01A42"/>
    <w:rsid w:val="00A02647"/>
    <w:rsid w:val="00A029F6"/>
    <w:rsid w:val="00A02FFE"/>
    <w:rsid w:val="00A03C3A"/>
    <w:rsid w:val="00A045E6"/>
    <w:rsid w:val="00A056D4"/>
    <w:rsid w:val="00A07089"/>
    <w:rsid w:val="00A078A8"/>
    <w:rsid w:val="00A10AA9"/>
    <w:rsid w:val="00A10F5D"/>
    <w:rsid w:val="00A11867"/>
    <w:rsid w:val="00A11A24"/>
    <w:rsid w:val="00A11CAE"/>
    <w:rsid w:val="00A13305"/>
    <w:rsid w:val="00A13BC6"/>
    <w:rsid w:val="00A140BE"/>
    <w:rsid w:val="00A14141"/>
    <w:rsid w:val="00A154D8"/>
    <w:rsid w:val="00A15800"/>
    <w:rsid w:val="00A15C7D"/>
    <w:rsid w:val="00A177DA"/>
    <w:rsid w:val="00A200BA"/>
    <w:rsid w:val="00A20FD9"/>
    <w:rsid w:val="00A21803"/>
    <w:rsid w:val="00A2301C"/>
    <w:rsid w:val="00A23D1F"/>
    <w:rsid w:val="00A24F97"/>
    <w:rsid w:val="00A26A9A"/>
    <w:rsid w:val="00A279FC"/>
    <w:rsid w:val="00A323C3"/>
    <w:rsid w:val="00A3265B"/>
    <w:rsid w:val="00A32C0C"/>
    <w:rsid w:val="00A339F9"/>
    <w:rsid w:val="00A33C72"/>
    <w:rsid w:val="00A34E7D"/>
    <w:rsid w:val="00A350DF"/>
    <w:rsid w:val="00A351A9"/>
    <w:rsid w:val="00A359AA"/>
    <w:rsid w:val="00A35DEF"/>
    <w:rsid w:val="00A36A51"/>
    <w:rsid w:val="00A37321"/>
    <w:rsid w:val="00A375EF"/>
    <w:rsid w:val="00A40806"/>
    <w:rsid w:val="00A41CA0"/>
    <w:rsid w:val="00A41D01"/>
    <w:rsid w:val="00A42448"/>
    <w:rsid w:val="00A42859"/>
    <w:rsid w:val="00A43552"/>
    <w:rsid w:val="00A44998"/>
    <w:rsid w:val="00A44E55"/>
    <w:rsid w:val="00A45090"/>
    <w:rsid w:val="00A45978"/>
    <w:rsid w:val="00A45C93"/>
    <w:rsid w:val="00A4661B"/>
    <w:rsid w:val="00A47AE0"/>
    <w:rsid w:val="00A47EC2"/>
    <w:rsid w:val="00A47F8D"/>
    <w:rsid w:val="00A514A1"/>
    <w:rsid w:val="00A52B10"/>
    <w:rsid w:val="00A52FF7"/>
    <w:rsid w:val="00A5315C"/>
    <w:rsid w:val="00A532D6"/>
    <w:rsid w:val="00A53A69"/>
    <w:rsid w:val="00A55687"/>
    <w:rsid w:val="00A55737"/>
    <w:rsid w:val="00A55834"/>
    <w:rsid w:val="00A5670E"/>
    <w:rsid w:val="00A57A8C"/>
    <w:rsid w:val="00A57B51"/>
    <w:rsid w:val="00A60981"/>
    <w:rsid w:val="00A60986"/>
    <w:rsid w:val="00A609DC"/>
    <w:rsid w:val="00A60DBE"/>
    <w:rsid w:val="00A60E74"/>
    <w:rsid w:val="00A610E9"/>
    <w:rsid w:val="00A61355"/>
    <w:rsid w:val="00A613C9"/>
    <w:rsid w:val="00A61CCE"/>
    <w:rsid w:val="00A62DC4"/>
    <w:rsid w:val="00A6310D"/>
    <w:rsid w:val="00A646A2"/>
    <w:rsid w:val="00A65AE8"/>
    <w:rsid w:val="00A66409"/>
    <w:rsid w:val="00A66A22"/>
    <w:rsid w:val="00A66E6E"/>
    <w:rsid w:val="00A67E56"/>
    <w:rsid w:val="00A67E81"/>
    <w:rsid w:val="00A71346"/>
    <w:rsid w:val="00A71710"/>
    <w:rsid w:val="00A71B9D"/>
    <w:rsid w:val="00A7222A"/>
    <w:rsid w:val="00A72A43"/>
    <w:rsid w:val="00A72C2E"/>
    <w:rsid w:val="00A73C98"/>
    <w:rsid w:val="00A74C96"/>
    <w:rsid w:val="00A75612"/>
    <w:rsid w:val="00A75B92"/>
    <w:rsid w:val="00A75CF5"/>
    <w:rsid w:val="00A773CB"/>
    <w:rsid w:val="00A774EB"/>
    <w:rsid w:val="00A77DE7"/>
    <w:rsid w:val="00A77DF7"/>
    <w:rsid w:val="00A810BC"/>
    <w:rsid w:val="00A81ED1"/>
    <w:rsid w:val="00A82772"/>
    <w:rsid w:val="00A82E16"/>
    <w:rsid w:val="00A835F5"/>
    <w:rsid w:val="00A841B8"/>
    <w:rsid w:val="00A861E5"/>
    <w:rsid w:val="00A86DB7"/>
    <w:rsid w:val="00A87CC8"/>
    <w:rsid w:val="00A87EF1"/>
    <w:rsid w:val="00A91BEB"/>
    <w:rsid w:val="00A920A9"/>
    <w:rsid w:val="00A9236E"/>
    <w:rsid w:val="00A934A7"/>
    <w:rsid w:val="00A9397F"/>
    <w:rsid w:val="00A93F1E"/>
    <w:rsid w:val="00A943C9"/>
    <w:rsid w:val="00A95438"/>
    <w:rsid w:val="00A957DF"/>
    <w:rsid w:val="00AA0259"/>
    <w:rsid w:val="00AA1441"/>
    <w:rsid w:val="00AA1FCC"/>
    <w:rsid w:val="00AA2632"/>
    <w:rsid w:val="00AA2A4E"/>
    <w:rsid w:val="00AA2CCD"/>
    <w:rsid w:val="00AA2F57"/>
    <w:rsid w:val="00AA389E"/>
    <w:rsid w:val="00AA5F1A"/>
    <w:rsid w:val="00AA6F75"/>
    <w:rsid w:val="00AA7CDF"/>
    <w:rsid w:val="00AB0453"/>
    <w:rsid w:val="00AB09D4"/>
    <w:rsid w:val="00AB177F"/>
    <w:rsid w:val="00AB244F"/>
    <w:rsid w:val="00AB246E"/>
    <w:rsid w:val="00AB28DC"/>
    <w:rsid w:val="00AB32EA"/>
    <w:rsid w:val="00AB3E0D"/>
    <w:rsid w:val="00AB4923"/>
    <w:rsid w:val="00AB4DB2"/>
    <w:rsid w:val="00AB59DD"/>
    <w:rsid w:val="00AB5E27"/>
    <w:rsid w:val="00AB5EE7"/>
    <w:rsid w:val="00AB5F39"/>
    <w:rsid w:val="00AB72BF"/>
    <w:rsid w:val="00AB7936"/>
    <w:rsid w:val="00AB7F1C"/>
    <w:rsid w:val="00AC099D"/>
    <w:rsid w:val="00AC1D89"/>
    <w:rsid w:val="00AC3043"/>
    <w:rsid w:val="00AC4B76"/>
    <w:rsid w:val="00AC4EEB"/>
    <w:rsid w:val="00AC51BF"/>
    <w:rsid w:val="00AC51EE"/>
    <w:rsid w:val="00AC65E8"/>
    <w:rsid w:val="00AC673E"/>
    <w:rsid w:val="00AC7406"/>
    <w:rsid w:val="00AC7CFE"/>
    <w:rsid w:val="00AD02BC"/>
    <w:rsid w:val="00AD0C1A"/>
    <w:rsid w:val="00AD0FA6"/>
    <w:rsid w:val="00AD284A"/>
    <w:rsid w:val="00AD2DF8"/>
    <w:rsid w:val="00AD2FAE"/>
    <w:rsid w:val="00AD4914"/>
    <w:rsid w:val="00AD515C"/>
    <w:rsid w:val="00AD548A"/>
    <w:rsid w:val="00AD589E"/>
    <w:rsid w:val="00AD5F68"/>
    <w:rsid w:val="00AD65E4"/>
    <w:rsid w:val="00AD6E5D"/>
    <w:rsid w:val="00AD72EE"/>
    <w:rsid w:val="00AE1212"/>
    <w:rsid w:val="00AE1664"/>
    <w:rsid w:val="00AE18C8"/>
    <w:rsid w:val="00AE2D04"/>
    <w:rsid w:val="00AE356B"/>
    <w:rsid w:val="00AE3F6F"/>
    <w:rsid w:val="00AE41C4"/>
    <w:rsid w:val="00AE42CB"/>
    <w:rsid w:val="00AE494B"/>
    <w:rsid w:val="00AE4DA6"/>
    <w:rsid w:val="00AE53B3"/>
    <w:rsid w:val="00AE5BD7"/>
    <w:rsid w:val="00AE66AD"/>
    <w:rsid w:val="00AE74EB"/>
    <w:rsid w:val="00AF110C"/>
    <w:rsid w:val="00AF267C"/>
    <w:rsid w:val="00AF2EB3"/>
    <w:rsid w:val="00AF2FB8"/>
    <w:rsid w:val="00AF3096"/>
    <w:rsid w:val="00AF3163"/>
    <w:rsid w:val="00AF3CDD"/>
    <w:rsid w:val="00AF40D7"/>
    <w:rsid w:val="00AF45FB"/>
    <w:rsid w:val="00AF4C6A"/>
    <w:rsid w:val="00AF4DE1"/>
    <w:rsid w:val="00AF50BD"/>
    <w:rsid w:val="00AF5671"/>
    <w:rsid w:val="00AF5F67"/>
    <w:rsid w:val="00B02A34"/>
    <w:rsid w:val="00B035EC"/>
    <w:rsid w:val="00B03A59"/>
    <w:rsid w:val="00B03E6B"/>
    <w:rsid w:val="00B04B67"/>
    <w:rsid w:val="00B05AF8"/>
    <w:rsid w:val="00B06279"/>
    <w:rsid w:val="00B077B7"/>
    <w:rsid w:val="00B07889"/>
    <w:rsid w:val="00B106DD"/>
    <w:rsid w:val="00B11A6A"/>
    <w:rsid w:val="00B11C30"/>
    <w:rsid w:val="00B12304"/>
    <w:rsid w:val="00B12453"/>
    <w:rsid w:val="00B12632"/>
    <w:rsid w:val="00B13645"/>
    <w:rsid w:val="00B139C6"/>
    <w:rsid w:val="00B14C35"/>
    <w:rsid w:val="00B152F3"/>
    <w:rsid w:val="00B15562"/>
    <w:rsid w:val="00B156BB"/>
    <w:rsid w:val="00B164DB"/>
    <w:rsid w:val="00B1728D"/>
    <w:rsid w:val="00B20918"/>
    <w:rsid w:val="00B21441"/>
    <w:rsid w:val="00B21751"/>
    <w:rsid w:val="00B21CE7"/>
    <w:rsid w:val="00B2224F"/>
    <w:rsid w:val="00B22C5D"/>
    <w:rsid w:val="00B22E49"/>
    <w:rsid w:val="00B233A8"/>
    <w:rsid w:val="00B23453"/>
    <w:rsid w:val="00B236D6"/>
    <w:rsid w:val="00B24CCC"/>
    <w:rsid w:val="00B26475"/>
    <w:rsid w:val="00B27B01"/>
    <w:rsid w:val="00B27BFB"/>
    <w:rsid w:val="00B27DF2"/>
    <w:rsid w:val="00B27EC7"/>
    <w:rsid w:val="00B31113"/>
    <w:rsid w:val="00B31190"/>
    <w:rsid w:val="00B31229"/>
    <w:rsid w:val="00B31500"/>
    <w:rsid w:val="00B31A4E"/>
    <w:rsid w:val="00B32366"/>
    <w:rsid w:val="00B3282F"/>
    <w:rsid w:val="00B32F1D"/>
    <w:rsid w:val="00B33329"/>
    <w:rsid w:val="00B34330"/>
    <w:rsid w:val="00B3450D"/>
    <w:rsid w:val="00B35F62"/>
    <w:rsid w:val="00B363EA"/>
    <w:rsid w:val="00B367FD"/>
    <w:rsid w:val="00B372A7"/>
    <w:rsid w:val="00B40429"/>
    <w:rsid w:val="00B408E7"/>
    <w:rsid w:val="00B41DB6"/>
    <w:rsid w:val="00B41F2F"/>
    <w:rsid w:val="00B428D0"/>
    <w:rsid w:val="00B42AA6"/>
    <w:rsid w:val="00B43CD7"/>
    <w:rsid w:val="00B441AC"/>
    <w:rsid w:val="00B4488E"/>
    <w:rsid w:val="00B452B0"/>
    <w:rsid w:val="00B45DA2"/>
    <w:rsid w:val="00B462B5"/>
    <w:rsid w:val="00B469EE"/>
    <w:rsid w:val="00B46A03"/>
    <w:rsid w:val="00B46B78"/>
    <w:rsid w:val="00B478BD"/>
    <w:rsid w:val="00B47E26"/>
    <w:rsid w:val="00B511C6"/>
    <w:rsid w:val="00B5149E"/>
    <w:rsid w:val="00B515BD"/>
    <w:rsid w:val="00B51F71"/>
    <w:rsid w:val="00B520CD"/>
    <w:rsid w:val="00B52174"/>
    <w:rsid w:val="00B522ED"/>
    <w:rsid w:val="00B52C58"/>
    <w:rsid w:val="00B54490"/>
    <w:rsid w:val="00B5561F"/>
    <w:rsid w:val="00B5601A"/>
    <w:rsid w:val="00B56B48"/>
    <w:rsid w:val="00B56DFB"/>
    <w:rsid w:val="00B56FED"/>
    <w:rsid w:val="00B574B7"/>
    <w:rsid w:val="00B57637"/>
    <w:rsid w:val="00B57D0C"/>
    <w:rsid w:val="00B615B5"/>
    <w:rsid w:val="00B615BF"/>
    <w:rsid w:val="00B621A4"/>
    <w:rsid w:val="00B62573"/>
    <w:rsid w:val="00B62640"/>
    <w:rsid w:val="00B64D24"/>
    <w:rsid w:val="00B664F7"/>
    <w:rsid w:val="00B679CA"/>
    <w:rsid w:val="00B67E64"/>
    <w:rsid w:val="00B71D2B"/>
    <w:rsid w:val="00B72137"/>
    <w:rsid w:val="00B72186"/>
    <w:rsid w:val="00B723E6"/>
    <w:rsid w:val="00B72A11"/>
    <w:rsid w:val="00B72AD8"/>
    <w:rsid w:val="00B7323C"/>
    <w:rsid w:val="00B7344D"/>
    <w:rsid w:val="00B73467"/>
    <w:rsid w:val="00B73FBC"/>
    <w:rsid w:val="00B74F55"/>
    <w:rsid w:val="00B7565C"/>
    <w:rsid w:val="00B759E0"/>
    <w:rsid w:val="00B75C52"/>
    <w:rsid w:val="00B76A39"/>
    <w:rsid w:val="00B80413"/>
    <w:rsid w:val="00B815B4"/>
    <w:rsid w:val="00B81C8E"/>
    <w:rsid w:val="00B8291B"/>
    <w:rsid w:val="00B833AA"/>
    <w:rsid w:val="00B83EFA"/>
    <w:rsid w:val="00B8523B"/>
    <w:rsid w:val="00B85283"/>
    <w:rsid w:val="00B858AE"/>
    <w:rsid w:val="00B85D93"/>
    <w:rsid w:val="00B865F9"/>
    <w:rsid w:val="00B8708A"/>
    <w:rsid w:val="00B91D05"/>
    <w:rsid w:val="00B93143"/>
    <w:rsid w:val="00B932DA"/>
    <w:rsid w:val="00B9332A"/>
    <w:rsid w:val="00B93464"/>
    <w:rsid w:val="00B947AD"/>
    <w:rsid w:val="00B96322"/>
    <w:rsid w:val="00B96B9F"/>
    <w:rsid w:val="00B97971"/>
    <w:rsid w:val="00B97D05"/>
    <w:rsid w:val="00BA001A"/>
    <w:rsid w:val="00BA080E"/>
    <w:rsid w:val="00BA11EE"/>
    <w:rsid w:val="00BA1914"/>
    <w:rsid w:val="00BA1BFD"/>
    <w:rsid w:val="00BA4A72"/>
    <w:rsid w:val="00BA590B"/>
    <w:rsid w:val="00BA6DEF"/>
    <w:rsid w:val="00BB069B"/>
    <w:rsid w:val="00BB0CEC"/>
    <w:rsid w:val="00BB0D16"/>
    <w:rsid w:val="00BB0DDC"/>
    <w:rsid w:val="00BB204A"/>
    <w:rsid w:val="00BB2420"/>
    <w:rsid w:val="00BB3444"/>
    <w:rsid w:val="00BB3790"/>
    <w:rsid w:val="00BB3E89"/>
    <w:rsid w:val="00BB4223"/>
    <w:rsid w:val="00BB50A6"/>
    <w:rsid w:val="00BB5F00"/>
    <w:rsid w:val="00BB635E"/>
    <w:rsid w:val="00BB6E63"/>
    <w:rsid w:val="00BC0FB1"/>
    <w:rsid w:val="00BC10DA"/>
    <w:rsid w:val="00BC15EB"/>
    <w:rsid w:val="00BC1C42"/>
    <w:rsid w:val="00BC2656"/>
    <w:rsid w:val="00BC2914"/>
    <w:rsid w:val="00BC3F12"/>
    <w:rsid w:val="00BC417D"/>
    <w:rsid w:val="00BC4A6F"/>
    <w:rsid w:val="00BC50A5"/>
    <w:rsid w:val="00BC52C4"/>
    <w:rsid w:val="00BC6E7F"/>
    <w:rsid w:val="00BC6FC6"/>
    <w:rsid w:val="00BC7590"/>
    <w:rsid w:val="00BD1490"/>
    <w:rsid w:val="00BD16BA"/>
    <w:rsid w:val="00BD1AE5"/>
    <w:rsid w:val="00BD2E85"/>
    <w:rsid w:val="00BD36E5"/>
    <w:rsid w:val="00BD4640"/>
    <w:rsid w:val="00BD477E"/>
    <w:rsid w:val="00BD4EFC"/>
    <w:rsid w:val="00BD559F"/>
    <w:rsid w:val="00BD57EB"/>
    <w:rsid w:val="00BD5B80"/>
    <w:rsid w:val="00BD5DC6"/>
    <w:rsid w:val="00BD64A5"/>
    <w:rsid w:val="00BD78FC"/>
    <w:rsid w:val="00BD7CFF"/>
    <w:rsid w:val="00BE018C"/>
    <w:rsid w:val="00BE08E8"/>
    <w:rsid w:val="00BE22D6"/>
    <w:rsid w:val="00BE2EAA"/>
    <w:rsid w:val="00BE30BB"/>
    <w:rsid w:val="00BE54C0"/>
    <w:rsid w:val="00BE565E"/>
    <w:rsid w:val="00BE68BC"/>
    <w:rsid w:val="00BE6EA3"/>
    <w:rsid w:val="00BE7756"/>
    <w:rsid w:val="00BF0794"/>
    <w:rsid w:val="00BF134F"/>
    <w:rsid w:val="00BF1C74"/>
    <w:rsid w:val="00BF28DA"/>
    <w:rsid w:val="00BF2A20"/>
    <w:rsid w:val="00BF3337"/>
    <w:rsid w:val="00BF3ABD"/>
    <w:rsid w:val="00BF4352"/>
    <w:rsid w:val="00BF4A4C"/>
    <w:rsid w:val="00BF53DA"/>
    <w:rsid w:val="00BF5A1F"/>
    <w:rsid w:val="00BF5DAC"/>
    <w:rsid w:val="00BF6B95"/>
    <w:rsid w:val="00C00155"/>
    <w:rsid w:val="00C0053B"/>
    <w:rsid w:val="00C0067F"/>
    <w:rsid w:val="00C0094E"/>
    <w:rsid w:val="00C012A0"/>
    <w:rsid w:val="00C012C9"/>
    <w:rsid w:val="00C01E86"/>
    <w:rsid w:val="00C0212E"/>
    <w:rsid w:val="00C02558"/>
    <w:rsid w:val="00C029F9"/>
    <w:rsid w:val="00C02A17"/>
    <w:rsid w:val="00C02F88"/>
    <w:rsid w:val="00C030D7"/>
    <w:rsid w:val="00C031F3"/>
    <w:rsid w:val="00C04BE5"/>
    <w:rsid w:val="00C04FC8"/>
    <w:rsid w:val="00C05406"/>
    <w:rsid w:val="00C069D6"/>
    <w:rsid w:val="00C06AE2"/>
    <w:rsid w:val="00C073EF"/>
    <w:rsid w:val="00C07AA6"/>
    <w:rsid w:val="00C1060A"/>
    <w:rsid w:val="00C108B8"/>
    <w:rsid w:val="00C10DCE"/>
    <w:rsid w:val="00C10F95"/>
    <w:rsid w:val="00C11CBB"/>
    <w:rsid w:val="00C11E73"/>
    <w:rsid w:val="00C12A48"/>
    <w:rsid w:val="00C12C55"/>
    <w:rsid w:val="00C12F5E"/>
    <w:rsid w:val="00C13250"/>
    <w:rsid w:val="00C136A6"/>
    <w:rsid w:val="00C1409B"/>
    <w:rsid w:val="00C14344"/>
    <w:rsid w:val="00C14996"/>
    <w:rsid w:val="00C1575C"/>
    <w:rsid w:val="00C159EB"/>
    <w:rsid w:val="00C15B59"/>
    <w:rsid w:val="00C15E20"/>
    <w:rsid w:val="00C16561"/>
    <w:rsid w:val="00C16689"/>
    <w:rsid w:val="00C16AF1"/>
    <w:rsid w:val="00C170D7"/>
    <w:rsid w:val="00C171A3"/>
    <w:rsid w:val="00C222FD"/>
    <w:rsid w:val="00C23880"/>
    <w:rsid w:val="00C23C88"/>
    <w:rsid w:val="00C2412F"/>
    <w:rsid w:val="00C24D0B"/>
    <w:rsid w:val="00C257A1"/>
    <w:rsid w:val="00C25F30"/>
    <w:rsid w:val="00C261D3"/>
    <w:rsid w:val="00C30329"/>
    <w:rsid w:val="00C317BF"/>
    <w:rsid w:val="00C320F5"/>
    <w:rsid w:val="00C33042"/>
    <w:rsid w:val="00C34981"/>
    <w:rsid w:val="00C362DC"/>
    <w:rsid w:val="00C37935"/>
    <w:rsid w:val="00C37B00"/>
    <w:rsid w:val="00C40402"/>
    <w:rsid w:val="00C42C6A"/>
    <w:rsid w:val="00C42ED5"/>
    <w:rsid w:val="00C446B9"/>
    <w:rsid w:val="00C44718"/>
    <w:rsid w:val="00C45EAD"/>
    <w:rsid w:val="00C469A9"/>
    <w:rsid w:val="00C47025"/>
    <w:rsid w:val="00C508AD"/>
    <w:rsid w:val="00C50D41"/>
    <w:rsid w:val="00C50FCF"/>
    <w:rsid w:val="00C5179D"/>
    <w:rsid w:val="00C51E00"/>
    <w:rsid w:val="00C5256E"/>
    <w:rsid w:val="00C5258F"/>
    <w:rsid w:val="00C529E3"/>
    <w:rsid w:val="00C52A2D"/>
    <w:rsid w:val="00C53477"/>
    <w:rsid w:val="00C53C64"/>
    <w:rsid w:val="00C53DDE"/>
    <w:rsid w:val="00C54BC5"/>
    <w:rsid w:val="00C55630"/>
    <w:rsid w:val="00C573F7"/>
    <w:rsid w:val="00C57AC5"/>
    <w:rsid w:val="00C612D8"/>
    <w:rsid w:val="00C615C1"/>
    <w:rsid w:val="00C61BA7"/>
    <w:rsid w:val="00C61EE5"/>
    <w:rsid w:val="00C62851"/>
    <w:rsid w:val="00C63419"/>
    <w:rsid w:val="00C6378A"/>
    <w:rsid w:val="00C63A2E"/>
    <w:rsid w:val="00C63DC7"/>
    <w:rsid w:val="00C6413F"/>
    <w:rsid w:val="00C64303"/>
    <w:rsid w:val="00C65016"/>
    <w:rsid w:val="00C6554B"/>
    <w:rsid w:val="00C65BE1"/>
    <w:rsid w:val="00C668AE"/>
    <w:rsid w:val="00C66C73"/>
    <w:rsid w:val="00C67BC7"/>
    <w:rsid w:val="00C70027"/>
    <w:rsid w:val="00C7017E"/>
    <w:rsid w:val="00C70BDE"/>
    <w:rsid w:val="00C70D8B"/>
    <w:rsid w:val="00C70FB2"/>
    <w:rsid w:val="00C716F1"/>
    <w:rsid w:val="00C71C84"/>
    <w:rsid w:val="00C728AD"/>
    <w:rsid w:val="00C72B4F"/>
    <w:rsid w:val="00C732C1"/>
    <w:rsid w:val="00C73723"/>
    <w:rsid w:val="00C73763"/>
    <w:rsid w:val="00C73923"/>
    <w:rsid w:val="00C745B3"/>
    <w:rsid w:val="00C745EE"/>
    <w:rsid w:val="00C747D2"/>
    <w:rsid w:val="00C748D6"/>
    <w:rsid w:val="00C74A1F"/>
    <w:rsid w:val="00C74A79"/>
    <w:rsid w:val="00C751C5"/>
    <w:rsid w:val="00C75E90"/>
    <w:rsid w:val="00C76560"/>
    <w:rsid w:val="00C7664B"/>
    <w:rsid w:val="00C76830"/>
    <w:rsid w:val="00C76E8A"/>
    <w:rsid w:val="00C7723B"/>
    <w:rsid w:val="00C77B95"/>
    <w:rsid w:val="00C8053A"/>
    <w:rsid w:val="00C8158F"/>
    <w:rsid w:val="00C81705"/>
    <w:rsid w:val="00C81D7D"/>
    <w:rsid w:val="00C81FCC"/>
    <w:rsid w:val="00C831A9"/>
    <w:rsid w:val="00C8394F"/>
    <w:rsid w:val="00C8398F"/>
    <w:rsid w:val="00C84AF6"/>
    <w:rsid w:val="00C84C12"/>
    <w:rsid w:val="00C85593"/>
    <w:rsid w:val="00C85863"/>
    <w:rsid w:val="00C87063"/>
    <w:rsid w:val="00C87630"/>
    <w:rsid w:val="00C8764C"/>
    <w:rsid w:val="00C91602"/>
    <w:rsid w:val="00C9500F"/>
    <w:rsid w:val="00C961E1"/>
    <w:rsid w:val="00C96493"/>
    <w:rsid w:val="00C96A63"/>
    <w:rsid w:val="00C97904"/>
    <w:rsid w:val="00CA1866"/>
    <w:rsid w:val="00CA1FDC"/>
    <w:rsid w:val="00CA2147"/>
    <w:rsid w:val="00CA2442"/>
    <w:rsid w:val="00CA2EB6"/>
    <w:rsid w:val="00CA491A"/>
    <w:rsid w:val="00CA4C01"/>
    <w:rsid w:val="00CA4F14"/>
    <w:rsid w:val="00CA540B"/>
    <w:rsid w:val="00CA69BD"/>
    <w:rsid w:val="00CA6DFE"/>
    <w:rsid w:val="00CA7108"/>
    <w:rsid w:val="00CA7648"/>
    <w:rsid w:val="00CA7E02"/>
    <w:rsid w:val="00CB05A0"/>
    <w:rsid w:val="00CB060D"/>
    <w:rsid w:val="00CB0A5B"/>
    <w:rsid w:val="00CB0DD1"/>
    <w:rsid w:val="00CB1808"/>
    <w:rsid w:val="00CB2030"/>
    <w:rsid w:val="00CB2072"/>
    <w:rsid w:val="00CB2753"/>
    <w:rsid w:val="00CB2FD1"/>
    <w:rsid w:val="00CB357D"/>
    <w:rsid w:val="00CB4826"/>
    <w:rsid w:val="00CB4E95"/>
    <w:rsid w:val="00CB4EF6"/>
    <w:rsid w:val="00CB700F"/>
    <w:rsid w:val="00CB7030"/>
    <w:rsid w:val="00CB7554"/>
    <w:rsid w:val="00CB760E"/>
    <w:rsid w:val="00CB764F"/>
    <w:rsid w:val="00CB7717"/>
    <w:rsid w:val="00CB7A40"/>
    <w:rsid w:val="00CB7EF7"/>
    <w:rsid w:val="00CC0050"/>
    <w:rsid w:val="00CC0E85"/>
    <w:rsid w:val="00CC11FD"/>
    <w:rsid w:val="00CC211F"/>
    <w:rsid w:val="00CC3212"/>
    <w:rsid w:val="00CC3352"/>
    <w:rsid w:val="00CC3D93"/>
    <w:rsid w:val="00CC5792"/>
    <w:rsid w:val="00CC6B3C"/>
    <w:rsid w:val="00CC7F85"/>
    <w:rsid w:val="00CD014C"/>
    <w:rsid w:val="00CD0972"/>
    <w:rsid w:val="00CD0D97"/>
    <w:rsid w:val="00CD1319"/>
    <w:rsid w:val="00CD22F8"/>
    <w:rsid w:val="00CD2A5B"/>
    <w:rsid w:val="00CD36A6"/>
    <w:rsid w:val="00CD376A"/>
    <w:rsid w:val="00CD3C1E"/>
    <w:rsid w:val="00CD3EC8"/>
    <w:rsid w:val="00CD4144"/>
    <w:rsid w:val="00CD454A"/>
    <w:rsid w:val="00CD4A89"/>
    <w:rsid w:val="00CD4CE4"/>
    <w:rsid w:val="00CD6568"/>
    <w:rsid w:val="00CD73E0"/>
    <w:rsid w:val="00CE1531"/>
    <w:rsid w:val="00CE1976"/>
    <w:rsid w:val="00CE3505"/>
    <w:rsid w:val="00CE3955"/>
    <w:rsid w:val="00CE3F1C"/>
    <w:rsid w:val="00CE4386"/>
    <w:rsid w:val="00CE56AA"/>
    <w:rsid w:val="00CE58EB"/>
    <w:rsid w:val="00CE62AE"/>
    <w:rsid w:val="00CE688E"/>
    <w:rsid w:val="00CE6D97"/>
    <w:rsid w:val="00CE73C1"/>
    <w:rsid w:val="00CF026A"/>
    <w:rsid w:val="00CF347B"/>
    <w:rsid w:val="00CF3BAD"/>
    <w:rsid w:val="00CF3EFE"/>
    <w:rsid w:val="00CF3FDF"/>
    <w:rsid w:val="00CF4B19"/>
    <w:rsid w:val="00CF4CB3"/>
    <w:rsid w:val="00CF636F"/>
    <w:rsid w:val="00CF6AD4"/>
    <w:rsid w:val="00CF6F76"/>
    <w:rsid w:val="00CF7EB9"/>
    <w:rsid w:val="00CF7ED7"/>
    <w:rsid w:val="00CF7EE8"/>
    <w:rsid w:val="00D0008E"/>
    <w:rsid w:val="00D00294"/>
    <w:rsid w:val="00D01C8E"/>
    <w:rsid w:val="00D02562"/>
    <w:rsid w:val="00D02C72"/>
    <w:rsid w:val="00D03C6B"/>
    <w:rsid w:val="00D04FD4"/>
    <w:rsid w:val="00D05066"/>
    <w:rsid w:val="00D056B7"/>
    <w:rsid w:val="00D06127"/>
    <w:rsid w:val="00D06460"/>
    <w:rsid w:val="00D06665"/>
    <w:rsid w:val="00D067D9"/>
    <w:rsid w:val="00D06B6B"/>
    <w:rsid w:val="00D0725A"/>
    <w:rsid w:val="00D07B77"/>
    <w:rsid w:val="00D10F54"/>
    <w:rsid w:val="00D116CB"/>
    <w:rsid w:val="00D11F20"/>
    <w:rsid w:val="00D12109"/>
    <w:rsid w:val="00D1222D"/>
    <w:rsid w:val="00D123EE"/>
    <w:rsid w:val="00D132D2"/>
    <w:rsid w:val="00D137AB"/>
    <w:rsid w:val="00D1389F"/>
    <w:rsid w:val="00D13C2E"/>
    <w:rsid w:val="00D14AE6"/>
    <w:rsid w:val="00D14B81"/>
    <w:rsid w:val="00D162A7"/>
    <w:rsid w:val="00D164D4"/>
    <w:rsid w:val="00D16851"/>
    <w:rsid w:val="00D174EE"/>
    <w:rsid w:val="00D17C9F"/>
    <w:rsid w:val="00D17EAE"/>
    <w:rsid w:val="00D2073E"/>
    <w:rsid w:val="00D208A8"/>
    <w:rsid w:val="00D20C4E"/>
    <w:rsid w:val="00D21078"/>
    <w:rsid w:val="00D2249C"/>
    <w:rsid w:val="00D2352B"/>
    <w:rsid w:val="00D244FA"/>
    <w:rsid w:val="00D25861"/>
    <w:rsid w:val="00D26199"/>
    <w:rsid w:val="00D268CB"/>
    <w:rsid w:val="00D2695D"/>
    <w:rsid w:val="00D27A95"/>
    <w:rsid w:val="00D27AFA"/>
    <w:rsid w:val="00D30210"/>
    <w:rsid w:val="00D312E7"/>
    <w:rsid w:val="00D320B9"/>
    <w:rsid w:val="00D3235D"/>
    <w:rsid w:val="00D332C9"/>
    <w:rsid w:val="00D336FD"/>
    <w:rsid w:val="00D33BC0"/>
    <w:rsid w:val="00D33F5E"/>
    <w:rsid w:val="00D3451C"/>
    <w:rsid w:val="00D346D0"/>
    <w:rsid w:val="00D34A6B"/>
    <w:rsid w:val="00D35143"/>
    <w:rsid w:val="00D36DCA"/>
    <w:rsid w:val="00D379B5"/>
    <w:rsid w:val="00D37F8C"/>
    <w:rsid w:val="00D40DE3"/>
    <w:rsid w:val="00D41333"/>
    <w:rsid w:val="00D42D4A"/>
    <w:rsid w:val="00D4386B"/>
    <w:rsid w:val="00D456E4"/>
    <w:rsid w:val="00D459A0"/>
    <w:rsid w:val="00D46181"/>
    <w:rsid w:val="00D46568"/>
    <w:rsid w:val="00D4669E"/>
    <w:rsid w:val="00D46D11"/>
    <w:rsid w:val="00D472B2"/>
    <w:rsid w:val="00D476F4"/>
    <w:rsid w:val="00D479A6"/>
    <w:rsid w:val="00D479C1"/>
    <w:rsid w:val="00D47CD6"/>
    <w:rsid w:val="00D52390"/>
    <w:rsid w:val="00D5263F"/>
    <w:rsid w:val="00D529BD"/>
    <w:rsid w:val="00D541C0"/>
    <w:rsid w:val="00D54574"/>
    <w:rsid w:val="00D546AC"/>
    <w:rsid w:val="00D54701"/>
    <w:rsid w:val="00D54B0A"/>
    <w:rsid w:val="00D55224"/>
    <w:rsid w:val="00D55ACE"/>
    <w:rsid w:val="00D5693A"/>
    <w:rsid w:val="00D6037A"/>
    <w:rsid w:val="00D60602"/>
    <w:rsid w:val="00D60BB9"/>
    <w:rsid w:val="00D60F09"/>
    <w:rsid w:val="00D61325"/>
    <w:rsid w:val="00D6185D"/>
    <w:rsid w:val="00D61B27"/>
    <w:rsid w:val="00D61C75"/>
    <w:rsid w:val="00D6277C"/>
    <w:rsid w:val="00D6443F"/>
    <w:rsid w:val="00D64F7D"/>
    <w:rsid w:val="00D65C36"/>
    <w:rsid w:val="00D67762"/>
    <w:rsid w:val="00D67A41"/>
    <w:rsid w:val="00D707DD"/>
    <w:rsid w:val="00D715FB"/>
    <w:rsid w:val="00D716DB"/>
    <w:rsid w:val="00D719DC"/>
    <w:rsid w:val="00D72084"/>
    <w:rsid w:val="00D72450"/>
    <w:rsid w:val="00D72867"/>
    <w:rsid w:val="00D72962"/>
    <w:rsid w:val="00D72D2E"/>
    <w:rsid w:val="00D72DB7"/>
    <w:rsid w:val="00D7375B"/>
    <w:rsid w:val="00D73B43"/>
    <w:rsid w:val="00D74164"/>
    <w:rsid w:val="00D74792"/>
    <w:rsid w:val="00D762E2"/>
    <w:rsid w:val="00D76B56"/>
    <w:rsid w:val="00D77E21"/>
    <w:rsid w:val="00D815F6"/>
    <w:rsid w:val="00D81D58"/>
    <w:rsid w:val="00D82725"/>
    <w:rsid w:val="00D82C3A"/>
    <w:rsid w:val="00D834EA"/>
    <w:rsid w:val="00D83522"/>
    <w:rsid w:val="00D8387A"/>
    <w:rsid w:val="00D84593"/>
    <w:rsid w:val="00D848F1"/>
    <w:rsid w:val="00D85E60"/>
    <w:rsid w:val="00D8602A"/>
    <w:rsid w:val="00D869CE"/>
    <w:rsid w:val="00D86A40"/>
    <w:rsid w:val="00D86FFE"/>
    <w:rsid w:val="00D87109"/>
    <w:rsid w:val="00D90097"/>
    <w:rsid w:val="00D900E3"/>
    <w:rsid w:val="00D90631"/>
    <w:rsid w:val="00D9081F"/>
    <w:rsid w:val="00D9237F"/>
    <w:rsid w:val="00D9239B"/>
    <w:rsid w:val="00D92F93"/>
    <w:rsid w:val="00D93065"/>
    <w:rsid w:val="00D93176"/>
    <w:rsid w:val="00D935DC"/>
    <w:rsid w:val="00D94B29"/>
    <w:rsid w:val="00D94E24"/>
    <w:rsid w:val="00D951C7"/>
    <w:rsid w:val="00D974CC"/>
    <w:rsid w:val="00D9793A"/>
    <w:rsid w:val="00DA0A38"/>
    <w:rsid w:val="00DA0ED2"/>
    <w:rsid w:val="00DA1D59"/>
    <w:rsid w:val="00DA2E13"/>
    <w:rsid w:val="00DA38AF"/>
    <w:rsid w:val="00DA4981"/>
    <w:rsid w:val="00DA4F0D"/>
    <w:rsid w:val="00DA584F"/>
    <w:rsid w:val="00DA623D"/>
    <w:rsid w:val="00DA6E43"/>
    <w:rsid w:val="00DA6FAE"/>
    <w:rsid w:val="00DA7B0F"/>
    <w:rsid w:val="00DB08A3"/>
    <w:rsid w:val="00DB0CD2"/>
    <w:rsid w:val="00DB0D83"/>
    <w:rsid w:val="00DB0F5D"/>
    <w:rsid w:val="00DB11B5"/>
    <w:rsid w:val="00DB11CE"/>
    <w:rsid w:val="00DB185A"/>
    <w:rsid w:val="00DB30D0"/>
    <w:rsid w:val="00DB3113"/>
    <w:rsid w:val="00DB36D0"/>
    <w:rsid w:val="00DB4264"/>
    <w:rsid w:val="00DB57C6"/>
    <w:rsid w:val="00DB58AC"/>
    <w:rsid w:val="00DB614D"/>
    <w:rsid w:val="00DB682A"/>
    <w:rsid w:val="00DB70D2"/>
    <w:rsid w:val="00DC01E7"/>
    <w:rsid w:val="00DC0C98"/>
    <w:rsid w:val="00DC0D6D"/>
    <w:rsid w:val="00DC184D"/>
    <w:rsid w:val="00DC21AD"/>
    <w:rsid w:val="00DC21E7"/>
    <w:rsid w:val="00DC234F"/>
    <w:rsid w:val="00DC2B59"/>
    <w:rsid w:val="00DC30C3"/>
    <w:rsid w:val="00DC34E6"/>
    <w:rsid w:val="00DC39B1"/>
    <w:rsid w:val="00DC3FEF"/>
    <w:rsid w:val="00DC477B"/>
    <w:rsid w:val="00DC4A0B"/>
    <w:rsid w:val="00DC4B3C"/>
    <w:rsid w:val="00DC553D"/>
    <w:rsid w:val="00DC5799"/>
    <w:rsid w:val="00DC6EBF"/>
    <w:rsid w:val="00DC7EE9"/>
    <w:rsid w:val="00DD1294"/>
    <w:rsid w:val="00DD1C70"/>
    <w:rsid w:val="00DD1E04"/>
    <w:rsid w:val="00DD4C75"/>
    <w:rsid w:val="00DD584A"/>
    <w:rsid w:val="00DD5D34"/>
    <w:rsid w:val="00DD6B42"/>
    <w:rsid w:val="00DD767F"/>
    <w:rsid w:val="00DE0065"/>
    <w:rsid w:val="00DE131A"/>
    <w:rsid w:val="00DE176B"/>
    <w:rsid w:val="00DE3298"/>
    <w:rsid w:val="00DE3856"/>
    <w:rsid w:val="00DE52A5"/>
    <w:rsid w:val="00DE5C04"/>
    <w:rsid w:val="00DE6F64"/>
    <w:rsid w:val="00DE717F"/>
    <w:rsid w:val="00DE7620"/>
    <w:rsid w:val="00DE7DAF"/>
    <w:rsid w:val="00DF2B27"/>
    <w:rsid w:val="00DF3D1C"/>
    <w:rsid w:val="00DF4775"/>
    <w:rsid w:val="00DF482E"/>
    <w:rsid w:val="00DF58C9"/>
    <w:rsid w:val="00DF6766"/>
    <w:rsid w:val="00DF689F"/>
    <w:rsid w:val="00E004E5"/>
    <w:rsid w:val="00E011BF"/>
    <w:rsid w:val="00E01BF6"/>
    <w:rsid w:val="00E01F3C"/>
    <w:rsid w:val="00E04351"/>
    <w:rsid w:val="00E04A6B"/>
    <w:rsid w:val="00E053E3"/>
    <w:rsid w:val="00E05EFC"/>
    <w:rsid w:val="00E06937"/>
    <w:rsid w:val="00E07284"/>
    <w:rsid w:val="00E10B68"/>
    <w:rsid w:val="00E10C63"/>
    <w:rsid w:val="00E10D21"/>
    <w:rsid w:val="00E119F0"/>
    <w:rsid w:val="00E11E5A"/>
    <w:rsid w:val="00E121EE"/>
    <w:rsid w:val="00E12491"/>
    <w:rsid w:val="00E1377E"/>
    <w:rsid w:val="00E13DF1"/>
    <w:rsid w:val="00E143CC"/>
    <w:rsid w:val="00E14622"/>
    <w:rsid w:val="00E1475D"/>
    <w:rsid w:val="00E154CD"/>
    <w:rsid w:val="00E15A34"/>
    <w:rsid w:val="00E162FA"/>
    <w:rsid w:val="00E16922"/>
    <w:rsid w:val="00E16B28"/>
    <w:rsid w:val="00E17087"/>
    <w:rsid w:val="00E17650"/>
    <w:rsid w:val="00E17817"/>
    <w:rsid w:val="00E20054"/>
    <w:rsid w:val="00E20482"/>
    <w:rsid w:val="00E2151B"/>
    <w:rsid w:val="00E2188C"/>
    <w:rsid w:val="00E21D0B"/>
    <w:rsid w:val="00E2227A"/>
    <w:rsid w:val="00E22A9D"/>
    <w:rsid w:val="00E239A4"/>
    <w:rsid w:val="00E23AC3"/>
    <w:rsid w:val="00E23DCC"/>
    <w:rsid w:val="00E251EB"/>
    <w:rsid w:val="00E2577F"/>
    <w:rsid w:val="00E25976"/>
    <w:rsid w:val="00E26C02"/>
    <w:rsid w:val="00E2729A"/>
    <w:rsid w:val="00E27721"/>
    <w:rsid w:val="00E27C1F"/>
    <w:rsid w:val="00E27DB1"/>
    <w:rsid w:val="00E30B46"/>
    <w:rsid w:val="00E31FFB"/>
    <w:rsid w:val="00E323DA"/>
    <w:rsid w:val="00E32B68"/>
    <w:rsid w:val="00E33DA7"/>
    <w:rsid w:val="00E34AA6"/>
    <w:rsid w:val="00E34F5C"/>
    <w:rsid w:val="00E3540B"/>
    <w:rsid w:val="00E358DB"/>
    <w:rsid w:val="00E37B91"/>
    <w:rsid w:val="00E37C10"/>
    <w:rsid w:val="00E4025A"/>
    <w:rsid w:val="00E4152F"/>
    <w:rsid w:val="00E415C0"/>
    <w:rsid w:val="00E41887"/>
    <w:rsid w:val="00E42BB8"/>
    <w:rsid w:val="00E42D5C"/>
    <w:rsid w:val="00E43701"/>
    <w:rsid w:val="00E43AAF"/>
    <w:rsid w:val="00E4425B"/>
    <w:rsid w:val="00E45390"/>
    <w:rsid w:val="00E45CF5"/>
    <w:rsid w:val="00E46137"/>
    <w:rsid w:val="00E478D7"/>
    <w:rsid w:val="00E47D10"/>
    <w:rsid w:val="00E502A6"/>
    <w:rsid w:val="00E508D2"/>
    <w:rsid w:val="00E50FEF"/>
    <w:rsid w:val="00E51ED1"/>
    <w:rsid w:val="00E54F07"/>
    <w:rsid w:val="00E57DD7"/>
    <w:rsid w:val="00E600ED"/>
    <w:rsid w:val="00E609D9"/>
    <w:rsid w:val="00E619AE"/>
    <w:rsid w:val="00E61D84"/>
    <w:rsid w:val="00E6208E"/>
    <w:rsid w:val="00E620DB"/>
    <w:rsid w:val="00E636DD"/>
    <w:rsid w:val="00E639BD"/>
    <w:rsid w:val="00E643B3"/>
    <w:rsid w:val="00E64ECA"/>
    <w:rsid w:val="00E6505A"/>
    <w:rsid w:val="00E656EC"/>
    <w:rsid w:val="00E65BD9"/>
    <w:rsid w:val="00E6653D"/>
    <w:rsid w:val="00E668BD"/>
    <w:rsid w:val="00E67ABA"/>
    <w:rsid w:val="00E70494"/>
    <w:rsid w:val="00E70BC8"/>
    <w:rsid w:val="00E7114C"/>
    <w:rsid w:val="00E7118B"/>
    <w:rsid w:val="00E7183D"/>
    <w:rsid w:val="00E723FE"/>
    <w:rsid w:val="00E72682"/>
    <w:rsid w:val="00E73D08"/>
    <w:rsid w:val="00E747DE"/>
    <w:rsid w:val="00E7481A"/>
    <w:rsid w:val="00E74C12"/>
    <w:rsid w:val="00E75A69"/>
    <w:rsid w:val="00E75FAC"/>
    <w:rsid w:val="00E76EE2"/>
    <w:rsid w:val="00E80D8C"/>
    <w:rsid w:val="00E84718"/>
    <w:rsid w:val="00E84882"/>
    <w:rsid w:val="00E85636"/>
    <w:rsid w:val="00E91726"/>
    <w:rsid w:val="00E92180"/>
    <w:rsid w:val="00E93AD0"/>
    <w:rsid w:val="00E93D63"/>
    <w:rsid w:val="00E93DC2"/>
    <w:rsid w:val="00E94D5F"/>
    <w:rsid w:val="00E955E4"/>
    <w:rsid w:val="00EA0D94"/>
    <w:rsid w:val="00EA3070"/>
    <w:rsid w:val="00EA3404"/>
    <w:rsid w:val="00EA3AA3"/>
    <w:rsid w:val="00EA4156"/>
    <w:rsid w:val="00EA41B2"/>
    <w:rsid w:val="00EA5663"/>
    <w:rsid w:val="00EA5B0E"/>
    <w:rsid w:val="00EA5BB5"/>
    <w:rsid w:val="00EA5D1F"/>
    <w:rsid w:val="00EA75EB"/>
    <w:rsid w:val="00EB0F3B"/>
    <w:rsid w:val="00EB15D1"/>
    <w:rsid w:val="00EB1684"/>
    <w:rsid w:val="00EB1C32"/>
    <w:rsid w:val="00EB207E"/>
    <w:rsid w:val="00EB2868"/>
    <w:rsid w:val="00EB31E1"/>
    <w:rsid w:val="00EB571C"/>
    <w:rsid w:val="00EB5931"/>
    <w:rsid w:val="00EB5B07"/>
    <w:rsid w:val="00EB5C5A"/>
    <w:rsid w:val="00EB5E89"/>
    <w:rsid w:val="00EB6437"/>
    <w:rsid w:val="00EB6580"/>
    <w:rsid w:val="00EC019B"/>
    <w:rsid w:val="00EC048D"/>
    <w:rsid w:val="00EC10E6"/>
    <w:rsid w:val="00EC1732"/>
    <w:rsid w:val="00EC1875"/>
    <w:rsid w:val="00EC2E49"/>
    <w:rsid w:val="00EC424E"/>
    <w:rsid w:val="00EC47CB"/>
    <w:rsid w:val="00EC488B"/>
    <w:rsid w:val="00EC4F2A"/>
    <w:rsid w:val="00EC59EC"/>
    <w:rsid w:val="00EC6153"/>
    <w:rsid w:val="00EC623B"/>
    <w:rsid w:val="00EC732B"/>
    <w:rsid w:val="00ED0BE4"/>
    <w:rsid w:val="00ED164C"/>
    <w:rsid w:val="00ED1991"/>
    <w:rsid w:val="00ED28C2"/>
    <w:rsid w:val="00ED3BED"/>
    <w:rsid w:val="00ED41D8"/>
    <w:rsid w:val="00ED5C88"/>
    <w:rsid w:val="00ED5FD9"/>
    <w:rsid w:val="00ED62F3"/>
    <w:rsid w:val="00ED7769"/>
    <w:rsid w:val="00ED7F8E"/>
    <w:rsid w:val="00EE09C7"/>
    <w:rsid w:val="00EE0ACC"/>
    <w:rsid w:val="00EE0EB8"/>
    <w:rsid w:val="00EE134E"/>
    <w:rsid w:val="00EE16C6"/>
    <w:rsid w:val="00EE21B8"/>
    <w:rsid w:val="00EE2492"/>
    <w:rsid w:val="00EE33DB"/>
    <w:rsid w:val="00EE3AE2"/>
    <w:rsid w:val="00EE3FF5"/>
    <w:rsid w:val="00EE445D"/>
    <w:rsid w:val="00EE4A89"/>
    <w:rsid w:val="00EE5B93"/>
    <w:rsid w:val="00EE5E8C"/>
    <w:rsid w:val="00EE6122"/>
    <w:rsid w:val="00EE67CE"/>
    <w:rsid w:val="00EE79CF"/>
    <w:rsid w:val="00EF0918"/>
    <w:rsid w:val="00EF0BEF"/>
    <w:rsid w:val="00EF102F"/>
    <w:rsid w:val="00EF11E0"/>
    <w:rsid w:val="00EF1554"/>
    <w:rsid w:val="00EF1A33"/>
    <w:rsid w:val="00EF28BC"/>
    <w:rsid w:val="00EF36AB"/>
    <w:rsid w:val="00EF3941"/>
    <w:rsid w:val="00EF40C6"/>
    <w:rsid w:val="00EF4129"/>
    <w:rsid w:val="00EF46EC"/>
    <w:rsid w:val="00EF6E3E"/>
    <w:rsid w:val="00EF7CF8"/>
    <w:rsid w:val="00F00217"/>
    <w:rsid w:val="00F00428"/>
    <w:rsid w:val="00F02126"/>
    <w:rsid w:val="00F025AB"/>
    <w:rsid w:val="00F027C3"/>
    <w:rsid w:val="00F03603"/>
    <w:rsid w:val="00F03660"/>
    <w:rsid w:val="00F036AF"/>
    <w:rsid w:val="00F03704"/>
    <w:rsid w:val="00F03952"/>
    <w:rsid w:val="00F04128"/>
    <w:rsid w:val="00F04837"/>
    <w:rsid w:val="00F0614E"/>
    <w:rsid w:val="00F10FF4"/>
    <w:rsid w:val="00F11057"/>
    <w:rsid w:val="00F11823"/>
    <w:rsid w:val="00F1329C"/>
    <w:rsid w:val="00F13584"/>
    <w:rsid w:val="00F152D0"/>
    <w:rsid w:val="00F154A7"/>
    <w:rsid w:val="00F16139"/>
    <w:rsid w:val="00F16A70"/>
    <w:rsid w:val="00F20408"/>
    <w:rsid w:val="00F20859"/>
    <w:rsid w:val="00F20924"/>
    <w:rsid w:val="00F20DFB"/>
    <w:rsid w:val="00F20EF9"/>
    <w:rsid w:val="00F217A6"/>
    <w:rsid w:val="00F2257C"/>
    <w:rsid w:val="00F23A60"/>
    <w:rsid w:val="00F23BB4"/>
    <w:rsid w:val="00F247BE"/>
    <w:rsid w:val="00F255BE"/>
    <w:rsid w:val="00F2573E"/>
    <w:rsid w:val="00F257A7"/>
    <w:rsid w:val="00F257AA"/>
    <w:rsid w:val="00F26FC4"/>
    <w:rsid w:val="00F30103"/>
    <w:rsid w:val="00F31F7F"/>
    <w:rsid w:val="00F3232C"/>
    <w:rsid w:val="00F32462"/>
    <w:rsid w:val="00F3337C"/>
    <w:rsid w:val="00F33704"/>
    <w:rsid w:val="00F33A62"/>
    <w:rsid w:val="00F340FA"/>
    <w:rsid w:val="00F345B2"/>
    <w:rsid w:val="00F34BAA"/>
    <w:rsid w:val="00F352EC"/>
    <w:rsid w:val="00F36E39"/>
    <w:rsid w:val="00F3728D"/>
    <w:rsid w:val="00F40ECF"/>
    <w:rsid w:val="00F41C75"/>
    <w:rsid w:val="00F42494"/>
    <w:rsid w:val="00F42732"/>
    <w:rsid w:val="00F4287D"/>
    <w:rsid w:val="00F432DA"/>
    <w:rsid w:val="00F43B5E"/>
    <w:rsid w:val="00F45B49"/>
    <w:rsid w:val="00F45C92"/>
    <w:rsid w:val="00F4776C"/>
    <w:rsid w:val="00F50409"/>
    <w:rsid w:val="00F51740"/>
    <w:rsid w:val="00F51ED8"/>
    <w:rsid w:val="00F5429D"/>
    <w:rsid w:val="00F5492F"/>
    <w:rsid w:val="00F54CB9"/>
    <w:rsid w:val="00F54FAD"/>
    <w:rsid w:val="00F551B7"/>
    <w:rsid w:val="00F557E5"/>
    <w:rsid w:val="00F55AAA"/>
    <w:rsid w:val="00F578BD"/>
    <w:rsid w:val="00F6334E"/>
    <w:rsid w:val="00F63C35"/>
    <w:rsid w:val="00F64288"/>
    <w:rsid w:val="00F64AF4"/>
    <w:rsid w:val="00F65F34"/>
    <w:rsid w:val="00F6601A"/>
    <w:rsid w:val="00F66AB8"/>
    <w:rsid w:val="00F673C1"/>
    <w:rsid w:val="00F677D5"/>
    <w:rsid w:val="00F67A50"/>
    <w:rsid w:val="00F70B26"/>
    <w:rsid w:val="00F7144F"/>
    <w:rsid w:val="00F7152A"/>
    <w:rsid w:val="00F71613"/>
    <w:rsid w:val="00F71622"/>
    <w:rsid w:val="00F71FA7"/>
    <w:rsid w:val="00F727EF"/>
    <w:rsid w:val="00F7426F"/>
    <w:rsid w:val="00F74671"/>
    <w:rsid w:val="00F75D16"/>
    <w:rsid w:val="00F75F83"/>
    <w:rsid w:val="00F7670A"/>
    <w:rsid w:val="00F76AFD"/>
    <w:rsid w:val="00F77631"/>
    <w:rsid w:val="00F8014F"/>
    <w:rsid w:val="00F80954"/>
    <w:rsid w:val="00F81BC6"/>
    <w:rsid w:val="00F82578"/>
    <w:rsid w:val="00F82AAC"/>
    <w:rsid w:val="00F83339"/>
    <w:rsid w:val="00F8344B"/>
    <w:rsid w:val="00F83E18"/>
    <w:rsid w:val="00F84B65"/>
    <w:rsid w:val="00F84CD5"/>
    <w:rsid w:val="00F865C7"/>
    <w:rsid w:val="00F87693"/>
    <w:rsid w:val="00F90241"/>
    <w:rsid w:val="00F9085E"/>
    <w:rsid w:val="00F9097C"/>
    <w:rsid w:val="00F90A15"/>
    <w:rsid w:val="00F90BEB"/>
    <w:rsid w:val="00F91A8F"/>
    <w:rsid w:val="00F92C5D"/>
    <w:rsid w:val="00F9311E"/>
    <w:rsid w:val="00F94EDC"/>
    <w:rsid w:val="00F95C62"/>
    <w:rsid w:val="00F96504"/>
    <w:rsid w:val="00F96820"/>
    <w:rsid w:val="00F973BB"/>
    <w:rsid w:val="00F9751E"/>
    <w:rsid w:val="00FA0AEF"/>
    <w:rsid w:val="00FA1AFF"/>
    <w:rsid w:val="00FA2918"/>
    <w:rsid w:val="00FA29B6"/>
    <w:rsid w:val="00FA2FEA"/>
    <w:rsid w:val="00FA360B"/>
    <w:rsid w:val="00FA3C36"/>
    <w:rsid w:val="00FA63C7"/>
    <w:rsid w:val="00FA7132"/>
    <w:rsid w:val="00FA7919"/>
    <w:rsid w:val="00FA7B1E"/>
    <w:rsid w:val="00FA7DC6"/>
    <w:rsid w:val="00FB0128"/>
    <w:rsid w:val="00FB0D53"/>
    <w:rsid w:val="00FB1C8B"/>
    <w:rsid w:val="00FB1CDA"/>
    <w:rsid w:val="00FB2372"/>
    <w:rsid w:val="00FB32F9"/>
    <w:rsid w:val="00FB33CD"/>
    <w:rsid w:val="00FB356F"/>
    <w:rsid w:val="00FB3CC7"/>
    <w:rsid w:val="00FB45CE"/>
    <w:rsid w:val="00FB4939"/>
    <w:rsid w:val="00FB49CC"/>
    <w:rsid w:val="00FB4B1C"/>
    <w:rsid w:val="00FB5763"/>
    <w:rsid w:val="00FB59EB"/>
    <w:rsid w:val="00FB6690"/>
    <w:rsid w:val="00FB74BF"/>
    <w:rsid w:val="00FB7FD1"/>
    <w:rsid w:val="00FC12BC"/>
    <w:rsid w:val="00FC2D04"/>
    <w:rsid w:val="00FC3825"/>
    <w:rsid w:val="00FC3834"/>
    <w:rsid w:val="00FC3B2B"/>
    <w:rsid w:val="00FC64C7"/>
    <w:rsid w:val="00FC792C"/>
    <w:rsid w:val="00FC7B65"/>
    <w:rsid w:val="00FC7EA0"/>
    <w:rsid w:val="00FD03FC"/>
    <w:rsid w:val="00FD04D7"/>
    <w:rsid w:val="00FD06A3"/>
    <w:rsid w:val="00FD0718"/>
    <w:rsid w:val="00FD1206"/>
    <w:rsid w:val="00FD1B08"/>
    <w:rsid w:val="00FD27D1"/>
    <w:rsid w:val="00FD2AD6"/>
    <w:rsid w:val="00FD2F85"/>
    <w:rsid w:val="00FD3213"/>
    <w:rsid w:val="00FD33D3"/>
    <w:rsid w:val="00FD3EBA"/>
    <w:rsid w:val="00FD426A"/>
    <w:rsid w:val="00FD493D"/>
    <w:rsid w:val="00FD5850"/>
    <w:rsid w:val="00FD592B"/>
    <w:rsid w:val="00FD6F82"/>
    <w:rsid w:val="00FE04D8"/>
    <w:rsid w:val="00FE1095"/>
    <w:rsid w:val="00FE23E8"/>
    <w:rsid w:val="00FE2428"/>
    <w:rsid w:val="00FE2B6E"/>
    <w:rsid w:val="00FE3047"/>
    <w:rsid w:val="00FE488C"/>
    <w:rsid w:val="00FE4E05"/>
    <w:rsid w:val="00FE5992"/>
    <w:rsid w:val="00FE5A7C"/>
    <w:rsid w:val="00FE6267"/>
    <w:rsid w:val="00FE754C"/>
    <w:rsid w:val="00FE7822"/>
    <w:rsid w:val="00FF0673"/>
    <w:rsid w:val="00FF14A1"/>
    <w:rsid w:val="00FF198D"/>
    <w:rsid w:val="00FF1AF1"/>
    <w:rsid w:val="00FF1B68"/>
    <w:rsid w:val="00FF1E1C"/>
    <w:rsid w:val="00FF2597"/>
    <w:rsid w:val="00FF285A"/>
    <w:rsid w:val="00FF31D8"/>
    <w:rsid w:val="00FF3709"/>
    <w:rsid w:val="00FF3AFC"/>
    <w:rsid w:val="00FF3B3B"/>
    <w:rsid w:val="00FF3DED"/>
    <w:rsid w:val="00FF431B"/>
    <w:rsid w:val="00FF5477"/>
    <w:rsid w:val="00FF66BA"/>
    <w:rsid w:val="00FF6CC6"/>
    <w:rsid w:val="00FF6CE9"/>
    <w:rsid w:val="00FF6E47"/>
    <w:rsid w:val="00FF7121"/>
    <w:rsid w:val="00FF7463"/>
    <w:rsid w:val="00FF7768"/>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2DA"/>
    <w:pPr>
      <w:spacing w:line="360" w:lineRule="auto"/>
      <w:jc w:val="both"/>
    </w:pPr>
    <w:rPr>
      <w:rFonts w:ascii="Times New Roman" w:hAnsi="Times New Roman"/>
      <w:sz w:val="24"/>
      <w:lang w:val="fr-FR"/>
    </w:rPr>
  </w:style>
  <w:style w:type="paragraph" w:styleId="Heading1">
    <w:name w:val="heading 1"/>
    <w:basedOn w:val="Normal"/>
    <w:next w:val="Normal"/>
    <w:link w:val="Heading1Char"/>
    <w:autoRedefine/>
    <w:uiPriority w:val="9"/>
    <w:qFormat/>
    <w:rsid w:val="0037320E"/>
    <w:pPr>
      <w:keepNext/>
      <w:keepLines/>
      <w:numPr>
        <w:numId w:val="18"/>
      </w:numPr>
      <w:spacing w:before="480" w:after="0"/>
      <w:outlineLvl w:val="0"/>
    </w:pPr>
    <w:rPr>
      <w:rFonts w:eastAsiaTheme="majorEastAsia" w:cstheme="majorBidi"/>
      <w:b/>
      <w:color w:val="000000" w:themeColor="text1"/>
      <w:sz w:val="32"/>
      <w:szCs w:val="32"/>
    </w:rPr>
  </w:style>
  <w:style w:type="paragraph" w:styleId="Heading2">
    <w:name w:val="heading 2"/>
    <w:basedOn w:val="Heading1"/>
    <w:next w:val="Heading1"/>
    <w:link w:val="Heading2Char"/>
    <w:autoRedefine/>
    <w:uiPriority w:val="9"/>
    <w:unhideWhenUsed/>
    <w:qFormat/>
    <w:rsid w:val="00DC34E6"/>
    <w:pPr>
      <w:numPr>
        <w:ilvl w:val="1"/>
      </w:numPr>
      <w:spacing w:before="100" w:beforeAutospacing="1"/>
      <w:outlineLvl w:val="1"/>
    </w:pPr>
    <w:rPr>
      <w:sz w:val="28"/>
      <w:szCs w:val="26"/>
    </w:rPr>
  </w:style>
  <w:style w:type="paragraph" w:styleId="Heading3">
    <w:name w:val="heading 3"/>
    <w:basedOn w:val="Heading2"/>
    <w:next w:val="Heading2"/>
    <w:link w:val="Heading3Char"/>
    <w:autoRedefine/>
    <w:uiPriority w:val="9"/>
    <w:unhideWhenUsed/>
    <w:qFormat/>
    <w:rsid w:val="002318CE"/>
    <w:pPr>
      <w:numPr>
        <w:ilvl w:val="2"/>
      </w:numPr>
      <w:outlineLvl w:val="2"/>
    </w:pPr>
    <w:rPr>
      <w:sz w:val="24"/>
      <w:szCs w:val="24"/>
    </w:rPr>
  </w:style>
  <w:style w:type="paragraph" w:styleId="Heading4">
    <w:name w:val="heading 4"/>
    <w:aliases w:val="titre fig"/>
    <w:basedOn w:val="Normal"/>
    <w:next w:val="Normal"/>
    <w:link w:val="Heading4Char"/>
    <w:uiPriority w:val="9"/>
    <w:unhideWhenUsed/>
    <w:qFormat/>
    <w:rsid w:val="007D67D1"/>
    <w:pPr>
      <w:keepNext/>
      <w:keepLines/>
      <w:spacing w:after="100" w:afterAutospacing="1" w:line="240" w:lineRule="auto"/>
      <w:ind w:left="720" w:right="720"/>
      <w:jc w:val="center"/>
      <w:outlineLvl w:val="3"/>
    </w:pPr>
    <w:rPr>
      <w:rFonts w:eastAsiaTheme="majorEastAsia" w:cstheme="majorBidi"/>
      <w:i/>
      <w:iCs/>
      <w:sz w:val="22"/>
    </w:rPr>
  </w:style>
  <w:style w:type="paragraph" w:styleId="Heading5">
    <w:name w:val="heading 5"/>
    <w:aliases w:val="notes"/>
    <w:basedOn w:val="Normal"/>
    <w:next w:val="Normal"/>
    <w:link w:val="Heading5Char"/>
    <w:uiPriority w:val="9"/>
    <w:unhideWhenUsed/>
    <w:qFormat/>
    <w:rsid w:val="0060172A"/>
    <w:pPr>
      <w:keepNext/>
      <w:keepLines/>
      <w:numPr>
        <w:ilvl w:val="4"/>
        <w:numId w:val="18"/>
      </w:numPr>
      <w:spacing w:after="100" w:afterAutospacing="1" w:line="240" w:lineRule="auto"/>
      <w:outlineLvl w:val="4"/>
    </w:pPr>
    <w:rPr>
      <w:rFonts w:eastAsiaTheme="majorEastAsia" w:cstheme="majorBidi"/>
      <w:color w:val="4472C4" w:themeColor="accent1"/>
      <w:sz w:val="20"/>
    </w:rPr>
  </w:style>
  <w:style w:type="paragraph" w:styleId="Heading6">
    <w:name w:val="heading 6"/>
    <w:basedOn w:val="Normal"/>
    <w:next w:val="Normal"/>
    <w:link w:val="Heading6Char"/>
    <w:uiPriority w:val="9"/>
    <w:unhideWhenUsed/>
    <w:rsid w:val="008D6CD8"/>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A26A9A"/>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26A9A"/>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6A9A"/>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5390"/>
    <w:rPr>
      <w:color w:val="0563C1" w:themeColor="hyperlink"/>
      <w:u w:val="single"/>
    </w:rPr>
  </w:style>
  <w:style w:type="character" w:styleId="UnresolvedMention">
    <w:name w:val="Unresolved Mention"/>
    <w:basedOn w:val="DefaultParagraphFont"/>
    <w:uiPriority w:val="99"/>
    <w:semiHidden/>
    <w:unhideWhenUsed/>
    <w:rsid w:val="00E45390"/>
    <w:rPr>
      <w:color w:val="605E5C"/>
      <w:shd w:val="clear" w:color="auto" w:fill="E1DFDD"/>
    </w:rPr>
  </w:style>
  <w:style w:type="character" w:styleId="Strong">
    <w:name w:val="Strong"/>
    <w:basedOn w:val="DefaultParagraphFont"/>
    <w:uiPriority w:val="22"/>
    <w:qFormat/>
    <w:rsid w:val="00CD1319"/>
    <w:rPr>
      <w:b/>
      <w:bCs/>
    </w:rPr>
  </w:style>
  <w:style w:type="paragraph" w:styleId="ListParagraph">
    <w:name w:val="List Paragraph"/>
    <w:basedOn w:val="Normal"/>
    <w:uiPriority w:val="34"/>
    <w:rsid w:val="007109A7"/>
    <w:pPr>
      <w:ind w:left="720"/>
      <w:contextualSpacing/>
    </w:pPr>
  </w:style>
  <w:style w:type="table" w:styleId="TableGrid">
    <w:name w:val="Table Grid"/>
    <w:basedOn w:val="Table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7D05"/>
    <w:rPr>
      <w:color w:val="954F72" w:themeColor="followedHyperlink"/>
      <w:u w:val="single"/>
    </w:rPr>
  </w:style>
  <w:style w:type="character" w:styleId="CommentReference">
    <w:name w:val="annotation reference"/>
    <w:basedOn w:val="DefaultParagraphFont"/>
    <w:uiPriority w:val="99"/>
    <w:semiHidden/>
    <w:unhideWhenUsed/>
    <w:rsid w:val="007B5C72"/>
    <w:rPr>
      <w:sz w:val="16"/>
      <w:szCs w:val="16"/>
    </w:rPr>
  </w:style>
  <w:style w:type="paragraph" w:styleId="CommentText">
    <w:name w:val="annotation text"/>
    <w:basedOn w:val="Normal"/>
    <w:link w:val="CommentTextChar"/>
    <w:uiPriority w:val="99"/>
    <w:unhideWhenUsed/>
    <w:rsid w:val="007B5C72"/>
    <w:pPr>
      <w:spacing w:line="240" w:lineRule="auto"/>
    </w:pPr>
    <w:rPr>
      <w:sz w:val="20"/>
      <w:szCs w:val="20"/>
    </w:rPr>
  </w:style>
  <w:style w:type="character" w:customStyle="1" w:styleId="CommentTextChar">
    <w:name w:val="Comment Text Char"/>
    <w:basedOn w:val="DefaultParagraphFont"/>
    <w:link w:val="CommentText"/>
    <w:uiPriority w:val="99"/>
    <w:rsid w:val="007B5C72"/>
    <w:rPr>
      <w:sz w:val="20"/>
      <w:szCs w:val="20"/>
    </w:rPr>
  </w:style>
  <w:style w:type="paragraph" w:styleId="CommentSubject">
    <w:name w:val="annotation subject"/>
    <w:basedOn w:val="CommentText"/>
    <w:next w:val="CommentText"/>
    <w:link w:val="CommentSubjectChar"/>
    <w:uiPriority w:val="99"/>
    <w:semiHidden/>
    <w:unhideWhenUsed/>
    <w:rsid w:val="007B5C72"/>
    <w:rPr>
      <w:b/>
      <w:bCs/>
    </w:rPr>
  </w:style>
  <w:style w:type="character" w:customStyle="1" w:styleId="CommentSubjectChar">
    <w:name w:val="Comment Subject Char"/>
    <w:basedOn w:val="CommentTextChar"/>
    <w:link w:val="CommentSubject"/>
    <w:uiPriority w:val="99"/>
    <w:semiHidden/>
    <w:rsid w:val="007B5C72"/>
    <w:rPr>
      <w:b/>
      <w:bCs/>
      <w:sz w:val="20"/>
      <w:szCs w:val="20"/>
    </w:rPr>
  </w:style>
  <w:style w:type="character" w:customStyle="1" w:styleId="cf01">
    <w:name w:val="cf01"/>
    <w:basedOn w:val="DefaultParagraphFont"/>
    <w:rsid w:val="001D41D7"/>
    <w:rPr>
      <w:rFonts w:ascii="Segoe UI" w:hAnsi="Segoe UI" w:cs="Segoe UI" w:hint="default"/>
      <w:b/>
      <w:bCs/>
      <w:sz w:val="18"/>
      <w:szCs w:val="18"/>
    </w:rPr>
  </w:style>
  <w:style w:type="paragraph" w:styleId="Header">
    <w:name w:val="header"/>
    <w:basedOn w:val="Normal"/>
    <w:link w:val="HeaderChar"/>
    <w:uiPriority w:val="99"/>
    <w:unhideWhenUsed/>
    <w:rsid w:val="0075626B"/>
    <w:pPr>
      <w:tabs>
        <w:tab w:val="center" w:pos="4703"/>
        <w:tab w:val="right" w:pos="9406"/>
      </w:tabs>
      <w:spacing w:after="0" w:line="240" w:lineRule="auto"/>
    </w:pPr>
  </w:style>
  <w:style w:type="character" w:customStyle="1" w:styleId="HeaderChar">
    <w:name w:val="Header Char"/>
    <w:basedOn w:val="DefaultParagraphFont"/>
    <w:link w:val="Header"/>
    <w:uiPriority w:val="99"/>
    <w:rsid w:val="0075626B"/>
  </w:style>
  <w:style w:type="paragraph" w:styleId="Footer">
    <w:name w:val="footer"/>
    <w:basedOn w:val="Normal"/>
    <w:link w:val="FooterChar"/>
    <w:uiPriority w:val="99"/>
    <w:unhideWhenUsed/>
    <w:rsid w:val="0075626B"/>
    <w:pPr>
      <w:tabs>
        <w:tab w:val="center" w:pos="4703"/>
        <w:tab w:val="right" w:pos="9406"/>
      </w:tabs>
      <w:spacing w:after="0" w:line="240" w:lineRule="auto"/>
    </w:pPr>
  </w:style>
  <w:style w:type="character" w:customStyle="1" w:styleId="FooterChar">
    <w:name w:val="Footer Char"/>
    <w:basedOn w:val="DefaultParagraphFont"/>
    <w:link w:val="Footer"/>
    <w:uiPriority w:val="99"/>
    <w:rsid w:val="0075626B"/>
  </w:style>
  <w:style w:type="paragraph" w:styleId="Bibliography">
    <w:name w:val="Bibliography"/>
    <w:basedOn w:val="Normal"/>
    <w:next w:val="Normal"/>
    <w:uiPriority w:val="37"/>
    <w:unhideWhenUsed/>
    <w:rsid w:val="00C12C55"/>
    <w:pPr>
      <w:spacing w:after="0" w:line="480" w:lineRule="auto"/>
      <w:ind w:left="720" w:hanging="720"/>
    </w:pPr>
  </w:style>
  <w:style w:type="character" w:customStyle="1" w:styleId="Heading1Char">
    <w:name w:val="Heading 1 Char"/>
    <w:basedOn w:val="DefaultParagraphFont"/>
    <w:link w:val="Heading1"/>
    <w:uiPriority w:val="9"/>
    <w:rsid w:val="0037320E"/>
    <w:rPr>
      <w:rFonts w:ascii="Times New Roman" w:eastAsiaTheme="majorEastAsia" w:hAnsi="Times New Roman" w:cstheme="majorBidi"/>
      <w:b/>
      <w:color w:val="000000" w:themeColor="text1"/>
      <w:sz w:val="32"/>
      <w:szCs w:val="32"/>
      <w:lang w:val="fr-FR"/>
    </w:rPr>
  </w:style>
  <w:style w:type="character" w:customStyle="1" w:styleId="Heading2Char">
    <w:name w:val="Heading 2 Char"/>
    <w:basedOn w:val="DefaultParagraphFont"/>
    <w:link w:val="Heading2"/>
    <w:uiPriority w:val="9"/>
    <w:rsid w:val="00DC34E6"/>
    <w:rPr>
      <w:rFonts w:ascii="Times New Roman" w:eastAsiaTheme="majorEastAsia" w:hAnsi="Times New Roman" w:cstheme="majorBidi"/>
      <w:b/>
      <w:color w:val="000000" w:themeColor="text1"/>
      <w:sz w:val="28"/>
      <w:szCs w:val="26"/>
      <w:lang w:val="fr-FR"/>
    </w:rPr>
  </w:style>
  <w:style w:type="character" w:customStyle="1" w:styleId="Heading3Char">
    <w:name w:val="Heading 3 Char"/>
    <w:basedOn w:val="DefaultParagraphFont"/>
    <w:link w:val="Heading3"/>
    <w:uiPriority w:val="9"/>
    <w:rsid w:val="002318CE"/>
    <w:rPr>
      <w:rFonts w:ascii="Times New Roman" w:eastAsiaTheme="majorEastAsia" w:hAnsi="Times New Roman" w:cstheme="majorBidi"/>
      <w:b/>
      <w:color w:val="000000" w:themeColor="text1"/>
      <w:sz w:val="24"/>
      <w:szCs w:val="24"/>
      <w:lang w:val="fr-FR"/>
    </w:rPr>
  </w:style>
  <w:style w:type="character" w:customStyle="1" w:styleId="Heading4Char">
    <w:name w:val="Heading 4 Char"/>
    <w:aliases w:val="titre fig Char"/>
    <w:basedOn w:val="DefaultParagraphFont"/>
    <w:link w:val="Heading4"/>
    <w:uiPriority w:val="9"/>
    <w:rsid w:val="007D67D1"/>
    <w:rPr>
      <w:rFonts w:ascii="Times New Roman" w:eastAsiaTheme="majorEastAsia" w:hAnsi="Times New Roman" w:cstheme="majorBidi"/>
      <w:i/>
      <w:iCs/>
      <w:lang w:val="fr-FR"/>
    </w:rPr>
  </w:style>
  <w:style w:type="character" w:customStyle="1" w:styleId="Heading5Char">
    <w:name w:val="Heading 5 Char"/>
    <w:aliases w:val="notes Char"/>
    <w:basedOn w:val="DefaultParagraphFont"/>
    <w:link w:val="Heading5"/>
    <w:uiPriority w:val="9"/>
    <w:rsid w:val="00D82725"/>
    <w:rPr>
      <w:rFonts w:ascii="Times New Roman" w:eastAsiaTheme="majorEastAsia" w:hAnsi="Times New Roman" w:cstheme="majorBidi"/>
      <w:color w:val="4472C4" w:themeColor="accent1"/>
      <w:sz w:val="20"/>
      <w:lang w:val="fr-FR"/>
    </w:rPr>
  </w:style>
  <w:style w:type="character" w:customStyle="1" w:styleId="Heading6Char">
    <w:name w:val="Heading 6 Char"/>
    <w:basedOn w:val="DefaultParagraphFont"/>
    <w:link w:val="Heading6"/>
    <w:uiPriority w:val="9"/>
    <w:rsid w:val="008D6CD8"/>
    <w:rPr>
      <w:rFonts w:asciiTheme="majorHAnsi" w:eastAsiaTheme="majorEastAsia" w:hAnsiTheme="majorHAnsi" w:cstheme="majorBidi"/>
      <w:color w:val="1F3763" w:themeColor="accent1" w:themeShade="7F"/>
      <w:sz w:val="24"/>
      <w:lang w:val="fr-FR"/>
    </w:rPr>
  </w:style>
  <w:style w:type="character" w:customStyle="1" w:styleId="Heading7Char">
    <w:name w:val="Heading 7 Char"/>
    <w:basedOn w:val="DefaultParagraphFont"/>
    <w:link w:val="Heading7"/>
    <w:uiPriority w:val="9"/>
    <w:semiHidden/>
    <w:rsid w:val="00A26A9A"/>
    <w:rPr>
      <w:rFonts w:asciiTheme="majorHAnsi" w:eastAsiaTheme="majorEastAsia" w:hAnsiTheme="majorHAnsi" w:cstheme="majorBidi"/>
      <w:i/>
      <w:iCs/>
      <w:color w:val="1F3763" w:themeColor="accent1" w:themeShade="7F"/>
      <w:sz w:val="24"/>
      <w:lang w:val="fr-FR"/>
    </w:rPr>
  </w:style>
  <w:style w:type="character" w:customStyle="1" w:styleId="Heading8Char">
    <w:name w:val="Heading 8 Char"/>
    <w:basedOn w:val="DefaultParagraphFont"/>
    <w:link w:val="Heading8"/>
    <w:uiPriority w:val="9"/>
    <w:semiHidden/>
    <w:rsid w:val="00A26A9A"/>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A26A9A"/>
    <w:rPr>
      <w:rFonts w:asciiTheme="majorHAnsi" w:eastAsiaTheme="majorEastAsia" w:hAnsiTheme="majorHAnsi" w:cstheme="majorBidi"/>
      <w:i/>
      <w:iCs/>
      <w:color w:val="272727" w:themeColor="text1" w:themeTint="D8"/>
      <w:sz w:val="21"/>
      <w:szCs w:val="21"/>
      <w:lang w:val="fr-FR"/>
    </w:rPr>
  </w:style>
  <w:style w:type="paragraph" w:styleId="NormalWeb">
    <w:name w:val="Normal (Web)"/>
    <w:basedOn w:val="Normal"/>
    <w:uiPriority w:val="99"/>
    <w:unhideWhenUsed/>
    <w:rsid w:val="00D123EE"/>
    <w:pPr>
      <w:spacing w:before="100" w:beforeAutospacing="1" w:after="100" w:afterAutospacing="1" w:line="240" w:lineRule="auto"/>
      <w:jc w:val="left"/>
    </w:pPr>
    <w:rPr>
      <w:rFonts w:eastAsia="Times New Roman" w:cs="Times New Roman"/>
      <w:kern w:val="0"/>
      <w:szCs w:val="24"/>
      <w:lang w:eastAsia="fr-FR"/>
      <w14:ligatures w14:val="none"/>
    </w:rPr>
  </w:style>
  <w:style w:type="paragraph" w:styleId="Revision">
    <w:name w:val="Revision"/>
    <w:hidden/>
    <w:uiPriority w:val="99"/>
    <w:semiHidden/>
    <w:rsid w:val="00B20918"/>
    <w:pPr>
      <w:spacing w:after="0" w:line="240" w:lineRule="auto"/>
    </w:pPr>
    <w:rPr>
      <w:rFonts w:ascii="Times New Roman" w:hAnsi="Times New Roman"/>
      <w:sz w:val="24"/>
      <w:lang w:val="fr-FR"/>
    </w:rPr>
  </w:style>
  <w:style w:type="paragraph" w:styleId="BalloonText">
    <w:name w:val="Balloon Text"/>
    <w:basedOn w:val="Normal"/>
    <w:link w:val="BalloonTextChar"/>
    <w:uiPriority w:val="99"/>
    <w:semiHidden/>
    <w:unhideWhenUsed/>
    <w:rsid w:val="00BB3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790"/>
    <w:rPr>
      <w:rFonts w:ascii="Segoe UI" w:hAnsi="Segoe UI" w:cs="Segoe UI"/>
      <w:sz w:val="18"/>
      <w:szCs w:val="18"/>
      <w:lang w:val="fr-FR"/>
    </w:rPr>
  </w:style>
  <w:style w:type="table" w:styleId="ListTable1Light">
    <w:name w:val="List Table 1 Light"/>
    <w:basedOn w:val="TableNormal"/>
    <w:uiPriority w:val="46"/>
    <w:rsid w:val="00853F5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D7E6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0549">
      <w:bodyDiv w:val="1"/>
      <w:marLeft w:val="0"/>
      <w:marRight w:val="0"/>
      <w:marTop w:val="0"/>
      <w:marBottom w:val="0"/>
      <w:divBdr>
        <w:top w:val="none" w:sz="0" w:space="0" w:color="auto"/>
        <w:left w:val="none" w:sz="0" w:space="0" w:color="auto"/>
        <w:bottom w:val="none" w:sz="0" w:space="0" w:color="auto"/>
        <w:right w:val="none" w:sz="0" w:space="0" w:color="auto"/>
      </w:divBdr>
      <w:divsChild>
        <w:div w:id="1659843060">
          <w:marLeft w:val="480"/>
          <w:marRight w:val="0"/>
          <w:marTop w:val="0"/>
          <w:marBottom w:val="0"/>
          <w:divBdr>
            <w:top w:val="none" w:sz="0" w:space="0" w:color="auto"/>
            <w:left w:val="none" w:sz="0" w:space="0" w:color="auto"/>
            <w:bottom w:val="none" w:sz="0" w:space="0" w:color="auto"/>
            <w:right w:val="none" w:sz="0" w:space="0" w:color="auto"/>
          </w:divBdr>
          <w:divsChild>
            <w:div w:id="1586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07702">
      <w:bodyDiv w:val="1"/>
      <w:marLeft w:val="0"/>
      <w:marRight w:val="0"/>
      <w:marTop w:val="0"/>
      <w:marBottom w:val="0"/>
      <w:divBdr>
        <w:top w:val="none" w:sz="0" w:space="0" w:color="auto"/>
        <w:left w:val="none" w:sz="0" w:space="0" w:color="auto"/>
        <w:bottom w:val="none" w:sz="0" w:space="0" w:color="auto"/>
        <w:right w:val="none" w:sz="0" w:space="0" w:color="auto"/>
      </w:divBdr>
    </w:div>
    <w:div w:id="27293334">
      <w:bodyDiv w:val="1"/>
      <w:marLeft w:val="0"/>
      <w:marRight w:val="0"/>
      <w:marTop w:val="0"/>
      <w:marBottom w:val="0"/>
      <w:divBdr>
        <w:top w:val="none" w:sz="0" w:space="0" w:color="auto"/>
        <w:left w:val="none" w:sz="0" w:space="0" w:color="auto"/>
        <w:bottom w:val="none" w:sz="0" w:space="0" w:color="auto"/>
        <w:right w:val="none" w:sz="0" w:space="0" w:color="auto"/>
      </w:divBdr>
    </w:div>
    <w:div w:id="32538359">
      <w:bodyDiv w:val="1"/>
      <w:marLeft w:val="0"/>
      <w:marRight w:val="0"/>
      <w:marTop w:val="0"/>
      <w:marBottom w:val="0"/>
      <w:divBdr>
        <w:top w:val="none" w:sz="0" w:space="0" w:color="auto"/>
        <w:left w:val="none" w:sz="0" w:space="0" w:color="auto"/>
        <w:bottom w:val="none" w:sz="0" w:space="0" w:color="auto"/>
        <w:right w:val="none" w:sz="0" w:space="0" w:color="auto"/>
      </w:divBdr>
      <w:divsChild>
        <w:div w:id="1905067265">
          <w:marLeft w:val="480"/>
          <w:marRight w:val="0"/>
          <w:marTop w:val="0"/>
          <w:marBottom w:val="0"/>
          <w:divBdr>
            <w:top w:val="none" w:sz="0" w:space="0" w:color="auto"/>
            <w:left w:val="none" w:sz="0" w:space="0" w:color="auto"/>
            <w:bottom w:val="none" w:sz="0" w:space="0" w:color="auto"/>
            <w:right w:val="none" w:sz="0" w:space="0" w:color="auto"/>
          </w:divBdr>
          <w:divsChild>
            <w:div w:id="1477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7866">
      <w:bodyDiv w:val="1"/>
      <w:marLeft w:val="0"/>
      <w:marRight w:val="0"/>
      <w:marTop w:val="0"/>
      <w:marBottom w:val="0"/>
      <w:divBdr>
        <w:top w:val="none" w:sz="0" w:space="0" w:color="auto"/>
        <w:left w:val="none" w:sz="0" w:space="0" w:color="auto"/>
        <w:bottom w:val="none" w:sz="0" w:space="0" w:color="auto"/>
        <w:right w:val="none" w:sz="0" w:space="0" w:color="auto"/>
      </w:divBdr>
    </w:div>
    <w:div w:id="136917614">
      <w:bodyDiv w:val="1"/>
      <w:marLeft w:val="0"/>
      <w:marRight w:val="0"/>
      <w:marTop w:val="0"/>
      <w:marBottom w:val="0"/>
      <w:divBdr>
        <w:top w:val="none" w:sz="0" w:space="0" w:color="auto"/>
        <w:left w:val="none" w:sz="0" w:space="0" w:color="auto"/>
        <w:bottom w:val="none" w:sz="0" w:space="0" w:color="auto"/>
        <w:right w:val="none" w:sz="0" w:space="0" w:color="auto"/>
      </w:divBdr>
    </w:div>
    <w:div w:id="299464765">
      <w:bodyDiv w:val="1"/>
      <w:marLeft w:val="0"/>
      <w:marRight w:val="0"/>
      <w:marTop w:val="0"/>
      <w:marBottom w:val="0"/>
      <w:divBdr>
        <w:top w:val="none" w:sz="0" w:space="0" w:color="auto"/>
        <w:left w:val="none" w:sz="0" w:space="0" w:color="auto"/>
        <w:bottom w:val="none" w:sz="0" w:space="0" w:color="auto"/>
        <w:right w:val="none" w:sz="0" w:space="0" w:color="auto"/>
      </w:divBdr>
    </w:div>
    <w:div w:id="318577396">
      <w:bodyDiv w:val="1"/>
      <w:marLeft w:val="0"/>
      <w:marRight w:val="0"/>
      <w:marTop w:val="0"/>
      <w:marBottom w:val="0"/>
      <w:divBdr>
        <w:top w:val="none" w:sz="0" w:space="0" w:color="auto"/>
        <w:left w:val="none" w:sz="0" w:space="0" w:color="auto"/>
        <w:bottom w:val="none" w:sz="0" w:space="0" w:color="auto"/>
        <w:right w:val="none" w:sz="0" w:space="0" w:color="auto"/>
      </w:divBdr>
    </w:div>
    <w:div w:id="330643987">
      <w:bodyDiv w:val="1"/>
      <w:marLeft w:val="0"/>
      <w:marRight w:val="0"/>
      <w:marTop w:val="0"/>
      <w:marBottom w:val="0"/>
      <w:divBdr>
        <w:top w:val="none" w:sz="0" w:space="0" w:color="auto"/>
        <w:left w:val="none" w:sz="0" w:space="0" w:color="auto"/>
        <w:bottom w:val="none" w:sz="0" w:space="0" w:color="auto"/>
        <w:right w:val="none" w:sz="0" w:space="0" w:color="auto"/>
      </w:divBdr>
    </w:div>
    <w:div w:id="416484019">
      <w:bodyDiv w:val="1"/>
      <w:marLeft w:val="0"/>
      <w:marRight w:val="0"/>
      <w:marTop w:val="0"/>
      <w:marBottom w:val="0"/>
      <w:divBdr>
        <w:top w:val="none" w:sz="0" w:space="0" w:color="auto"/>
        <w:left w:val="none" w:sz="0" w:space="0" w:color="auto"/>
        <w:bottom w:val="none" w:sz="0" w:space="0" w:color="auto"/>
        <w:right w:val="none" w:sz="0" w:space="0" w:color="auto"/>
      </w:divBdr>
    </w:div>
    <w:div w:id="439028106">
      <w:bodyDiv w:val="1"/>
      <w:marLeft w:val="0"/>
      <w:marRight w:val="0"/>
      <w:marTop w:val="0"/>
      <w:marBottom w:val="0"/>
      <w:divBdr>
        <w:top w:val="none" w:sz="0" w:space="0" w:color="auto"/>
        <w:left w:val="none" w:sz="0" w:space="0" w:color="auto"/>
        <w:bottom w:val="none" w:sz="0" w:space="0" w:color="auto"/>
        <w:right w:val="none" w:sz="0" w:space="0" w:color="auto"/>
      </w:divBdr>
    </w:div>
    <w:div w:id="472716899">
      <w:bodyDiv w:val="1"/>
      <w:marLeft w:val="0"/>
      <w:marRight w:val="0"/>
      <w:marTop w:val="0"/>
      <w:marBottom w:val="0"/>
      <w:divBdr>
        <w:top w:val="none" w:sz="0" w:space="0" w:color="auto"/>
        <w:left w:val="none" w:sz="0" w:space="0" w:color="auto"/>
        <w:bottom w:val="none" w:sz="0" w:space="0" w:color="auto"/>
        <w:right w:val="none" w:sz="0" w:space="0" w:color="auto"/>
      </w:divBdr>
    </w:div>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536433163">
      <w:bodyDiv w:val="1"/>
      <w:marLeft w:val="0"/>
      <w:marRight w:val="0"/>
      <w:marTop w:val="0"/>
      <w:marBottom w:val="0"/>
      <w:divBdr>
        <w:top w:val="none" w:sz="0" w:space="0" w:color="auto"/>
        <w:left w:val="none" w:sz="0" w:space="0" w:color="auto"/>
        <w:bottom w:val="none" w:sz="0" w:space="0" w:color="auto"/>
        <w:right w:val="none" w:sz="0" w:space="0" w:color="auto"/>
      </w:divBdr>
      <w:divsChild>
        <w:div w:id="283849058">
          <w:marLeft w:val="480"/>
          <w:marRight w:val="0"/>
          <w:marTop w:val="0"/>
          <w:marBottom w:val="0"/>
          <w:divBdr>
            <w:top w:val="none" w:sz="0" w:space="0" w:color="auto"/>
            <w:left w:val="none" w:sz="0" w:space="0" w:color="auto"/>
            <w:bottom w:val="none" w:sz="0" w:space="0" w:color="auto"/>
            <w:right w:val="none" w:sz="0" w:space="0" w:color="auto"/>
          </w:divBdr>
          <w:divsChild>
            <w:div w:id="14798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250690">
      <w:bodyDiv w:val="1"/>
      <w:marLeft w:val="0"/>
      <w:marRight w:val="0"/>
      <w:marTop w:val="0"/>
      <w:marBottom w:val="0"/>
      <w:divBdr>
        <w:top w:val="none" w:sz="0" w:space="0" w:color="auto"/>
        <w:left w:val="none" w:sz="0" w:space="0" w:color="auto"/>
        <w:bottom w:val="none" w:sz="0" w:space="0" w:color="auto"/>
        <w:right w:val="none" w:sz="0" w:space="0" w:color="auto"/>
      </w:divBdr>
    </w:div>
    <w:div w:id="568805522">
      <w:bodyDiv w:val="1"/>
      <w:marLeft w:val="0"/>
      <w:marRight w:val="0"/>
      <w:marTop w:val="0"/>
      <w:marBottom w:val="0"/>
      <w:divBdr>
        <w:top w:val="none" w:sz="0" w:space="0" w:color="auto"/>
        <w:left w:val="none" w:sz="0" w:space="0" w:color="auto"/>
        <w:bottom w:val="none" w:sz="0" w:space="0" w:color="auto"/>
        <w:right w:val="none" w:sz="0" w:space="0" w:color="auto"/>
      </w:divBdr>
    </w:div>
    <w:div w:id="582908882">
      <w:bodyDiv w:val="1"/>
      <w:marLeft w:val="0"/>
      <w:marRight w:val="0"/>
      <w:marTop w:val="0"/>
      <w:marBottom w:val="0"/>
      <w:divBdr>
        <w:top w:val="none" w:sz="0" w:space="0" w:color="auto"/>
        <w:left w:val="none" w:sz="0" w:space="0" w:color="auto"/>
        <w:bottom w:val="none" w:sz="0" w:space="0" w:color="auto"/>
        <w:right w:val="none" w:sz="0" w:space="0" w:color="auto"/>
      </w:divBdr>
    </w:div>
    <w:div w:id="636186370">
      <w:bodyDiv w:val="1"/>
      <w:marLeft w:val="0"/>
      <w:marRight w:val="0"/>
      <w:marTop w:val="0"/>
      <w:marBottom w:val="0"/>
      <w:divBdr>
        <w:top w:val="none" w:sz="0" w:space="0" w:color="auto"/>
        <w:left w:val="none" w:sz="0" w:space="0" w:color="auto"/>
        <w:bottom w:val="none" w:sz="0" w:space="0" w:color="auto"/>
        <w:right w:val="none" w:sz="0" w:space="0" w:color="auto"/>
      </w:divBdr>
    </w:div>
    <w:div w:id="669522651">
      <w:bodyDiv w:val="1"/>
      <w:marLeft w:val="0"/>
      <w:marRight w:val="0"/>
      <w:marTop w:val="0"/>
      <w:marBottom w:val="0"/>
      <w:divBdr>
        <w:top w:val="none" w:sz="0" w:space="0" w:color="auto"/>
        <w:left w:val="none" w:sz="0" w:space="0" w:color="auto"/>
        <w:bottom w:val="none" w:sz="0" w:space="0" w:color="auto"/>
        <w:right w:val="none" w:sz="0" w:space="0" w:color="auto"/>
      </w:divBdr>
    </w:div>
    <w:div w:id="711880772">
      <w:bodyDiv w:val="1"/>
      <w:marLeft w:val="0"/>
      <w:marRight w:val="0"/>
      <w:marTop w:val="0"/>
      <w:marBottom w:val="0"/>
      <w:divBdr>
        <w:top w:val="none" w:sz="0" w:space="0" w:color="auto"/>
        <w:left w:val="none" w:sz="0" w:space="0" w:color="auto"/>
        <w:bottom w:val="none" w:sz="0" w:space="0" w:color="auto"/>
        <w:right w:val="none" w:sz="0" w:space="0" w:color="auto"/>
      </w:divBdr>
    </w:div>
    <w:div w:id="718237914">
      <w:bodyDiv w:val="1"/>
      <w:marLeft w:val="0"/>
      <w:marRight w:val="0"/>
      <w:marTop w:val="0"/>
      <w:marBottom w:val="0"/>
      <w:divBdr>
        <w:top w:val="none" w:sz="0" w:space="0" w:color="auto"/>
        <w:left w:val="none" w:sz="0" w:space="0" w:color="auto"/>
        <w:bottom w:val="none" w:sz="0" w:space="0" w:color="auto"/>
        <w:right w:val="none" w:sz="0" w:space="0" w:color="auto"/>
      </w:divBdr>
    </w:div>
    <w:div w:id="743799178">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16826">
      <w:bodyDiv w:val="1"/>
      <w:marLeft w:val="0"/>
      <w:marRight w:val="0"/>
      <w:marTop w:val="0"/>
      <w:marBottom w:val="0"/>
      <w:divBdr>
        <w:top w:val="none" w:sz="0" w:space="0" w:color="auto"/>
        <w:left w:val="none" w:sz="0" w:space="0" w:color="auto"/>
        <w:bottom w:val="none" w:sz="0" w:space="0" w:color="auto"/>
        <w:right w:val="none" w:sz="0" w:space="0" w:color="auto"/>
      </w:divBdr>
    </w:div>
    <w:div w:id="816998116">
      <w:bodyDiv w:val="1"/>
      <w:marLeft w:val="0"/>
      <w:marRight w:val="0"/>
      <w:marTop w:val="0"/>
      <w:marBottom w:val="0"/>
      <w:divBdr>
        <w:top w:val="none" w:sz="0" w:space="0" w:color="auto"/>
        <w:left w:val="none" w:sz="0" w:space="0" w:color="auto"/>
        <w:bottom w:val="none" w:sz="0" w:space="0" w:color="auto"/>
        <w:right w:val="none" w:sz="0" w:space="0" w:color="auto"/>
      </w:divBdr>
    </w:div>
    <w:div w:id="890460800">
      <w:bodyDiv w:val="1"/>
      <w:marLeft w:val="0"/>
      <w:marRight w:val="0"/>
      <w:marTop w:val="0"/>
      <w:marBottom w:val="0"/>
      <w:divBdr>
        <w:top w:val="none" w:sz="0" w:space="0" w:color="auto"/>
        <w:left w:val="none" w:sz="0" w:space="0" w:color="auto"/>
        <w:bottom w:val="none" w:sz="0" w:space="0" w:color="auto"/>
        <w:right w:val="none" w:sz="0" w:space="0" w:color="auto"/>
      </w:divBdr>
    </w:div>
    <w:div w:id="913970687">
      <w:bodyDiv w:val="1"/>
      <w:marLeft w:val="0"/>
      <w:marRight w:val="0"/>
      <w:marTop w:val="0"/>
      <w:marBottom w:val="0"/>
      <w:divBdr>
        <w:top w:val="none" w:sz="0" w:space="0" w:color="auto"/>
        <w:left w:val="none" w:sz="0" w:space="0" w:color="auto"/>
        <w:bottom w:val="none" w:sz="0" w:space="0" w:color="auto"/>
        <w:right w:val="none" w:sz="0" w:space="0" w:color="auto"/>
      </w:divBdr>
    </w:div>
    <w:div w:id="1077484211">
      <w:bodyDiv w:val="1"/>
      <w:marLeft w:val="0"/>
      <w:marRight w:val="0"/>
      <w:marTop w:val="0"/>
      <w:marBottom w:val="0"/>
      <w:divBdr>
        <w:top w:val="none" w:sz="0" w:space="0" w:color="auto"/>
        <w:left w:val="none" w:sz="0" w:space="0" w:color="auto"/>
        <w:bottom w:val="none" w:sz="0" w:space="0" w:color="auto"/>
        <w:right w:val="none" w:sz="0" w:space="0" w:color="auto"/>
      </w:divBdr>
    </w:div>
    <w:div w:id="1125075488">
      <w:bodyDiv w:val="1"/>
      <w:marLeft w:val="0"/>
      <w:marRight w:val="0"/>
      <w:marTop w:val="0"/>
      <w:marBottom w:val="0"/>
      <w:divBdr>
        <w:top w:val="none" w:sz="0" w:space="0" w:color="auto"/>
        <w:left w:val="none" w:sz="0" w:space="0" w:color="auto"/>
        <w:bottom w:val="none" w:sz="0" w:space="0" w:color="auto"/>
        <w:right w:val="none" w:sz="0" w:space="0" w:color="auto"/>
      </w:divBdr>
    </w:div>
    <w:div w:id="1151948780">
      <w:bodyDiv w:val="1"/>
      <w:marLeft w:val="0"/>
      <w:marRight w:val="0"/>
      <w:marTop w:val="0"/>
      <w:marBottom w:val="0"/>
      <w:divBdr>
        <w:top w:val="none" w:sz="0" w:space="0" w:color="auto"/>
        <w:left w:val="none" w:sz="0" w:space="0" w:color="auto"/>
        <w:bottom w:val="none" w:sz="0" w:space="0" w:color="auto"/>
        <w:right w:val="none" w:sz="0" w:space="0" w:color="auto"/>
      </w:divBdr>
    </w:div>
    <w:div w:id="1172256350">
      <w:bodyDiv w:val="1"/>
      <w:marLeft w:val="0"/>
      <w:marRight w:val="0"/>
      <w:marTop w:val="0"/>
      <w:marBottom w:val="0"/>
      <w:divBdr>
        <w:top w:val="none" w:sz="0" w:space="0" w:color="auto"/>
        <w:left w:val="none" w:sz="0" w:space="0" w:color="auto"/>
        <w:bottom w:val="none" w:sz="0" w:space="0" w:color="auto"/>
        <w:right w:val="none" w:sz="0" w:space="0" w:color="auto"/>
      </w:divBdr>
    </w:div>
    <w:div w:id="1180968108">
      <w:bodyDiv w:val="1"/>
      <w:marLeft w:val="0"/>
      <w:marRight w:val="0"/>
      <w:marTop w:val="0"/>
      <w:marBottom w:val="0"/>
      <w:divBdr>
        <w:top w:val="none" w:sz="0" w:space="0" w:color="auto"/>
        <w:left w:val="none" w:sz="0" w:space="0" w:color="auto"/>
        <w:bottom w:val="none" w:sz="0" w:space="0" w:color="auto"/>
        <w:right w:val="none" w:sz="0" w:space="0" w:color="auto"/>
      </w:divBdr>
    </w:div>
    <w:div w:id="1210914597">
      <w:bodyDiv w:val="1"/>
      <w:marLeft w:val="0"/>
      <w:marRight w:val="0"/>
      <w:marTop w:val="0"/>
      <w:marBottom w:val="0"/>
      <w:divBdr>
        <w:top w:val="none" w:sz="0" w:space="0" w:color="auto"/>
        <w:left w:val="none" w:sz="0" w:space="0" w:color="auto"/>
        <w:bottom w:val="none" w:sz="0" w:space="0" w:color="auto"/>
        <w:right w:val="none" w:sz="0" w:space="0" w:color="auto"/>
      </w:divBdr>
    </w:div>
    <w:div w:id="1409613975">
      <w:bodyDiv w:val="1"/>
      <w:marLeft w:val="0"/>
      <w:marRight w:val="0"/>
      <w:marTop w:val="0"/>
      <w:marBottom w:val="0"/>
      <w:divBdr>
        <w:top w:val="none" w:sz="0" w:space="0" w:color="auto"/>
        <w:left w:val="none" w:sz="0" w:space="0" w:color="auto"/>
        <w:bottom w:val="none" w:sz="0" w:space="0" w:color="auto"/>
        <w:right w:val="none" w:sz="0" w:space="0" w:color="auto"/>
      </w:divBdr>
    </w:div>
    <w:div w:id="1484930522">
      <w:bodyDiv w:val="1"/>
      <w:marLeft w:val="0"/>
      <w:marRight w:val="0"/>
      <w:marTop w:val="0"/>
      <w:marBottom w:val="0"/>
      <w:divBdr>
        <w:top w:val="none" w:sz="0" w:space="0" w:color="auto"/>
        <w:left w:val="none" w:sz="0" w:space="0" w:color="auto"/>
        <w:bottom w:val="none" w:sz="0" w:space="0" w:color="auto"/>
        <w:right w:val="none" w:sz="0" w:space="0" w:color="auto"/>
      </w:divBdr>
      <w:divsChild>
        <w:div w:id="1794590027">
          <w:marLeft w:val="480"/>
          <w:marRight w:val="0"/>
          <w:marTop w:val="0"/>
          <w:marBottom w:val="0"/>
          <w:divBdr>
            <w:top w:val="none" w:sz="0" w:space="0" w:color="auto"/>
            <w:left w:val="none" w:sz="0" w:space="0" w:color="auto"/>
            <w:bottom w:val="none" w:sz="0" w:space="0" w:color="auto"/>
            <w:right w:val="none" w:sz="0" w:space="0" w:color="auto"/>
          </w:divBdr>
          <w:divsChild>
            <w:div w:id="167190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604356">
      <w:bodyDiv w:val="1"/>
      <w:marLeft w:val="0"/>
      <w:marRight w:val="0"/>
      <w:marTop w:val="0"/>
      <w:marBottom w:val="0"/>
      <w:divBdr>
        <w:top w:val="none" w:sz="0" w:space="0" w:color="auto"/>
        <w:left w:val="none" w:sz="0" w:space="0" w:color="auto"/>
        <w:bottom w:val="none" w:sz="0" w:space="0" w:color="auto"/>
        <w:right w:val="none" w:sz="0" w:space="0" w:color="auto"/>
      </w:divBdr>
    </w:div>
    <w:div w:id="1561090570">
      <w:bodyDiv w:val="1"/>
      <w:marLeft w:val="0"/>
      <w:marRight w:val="0"/>
      <w:marTop w:val="0"/>
      <w:marBottom w:val="0"/>
      <w:divBdr>
        <w:top w:val="none" w:sz="0" w:space="0" w:color="auto"/>
        <w:left w:val="none" w:sz="0" w:space="0" w:color="auto"/>
        <w:bottom w:val="none" w:sz="0" w:space="0" w:color="auto"/>
        <w:right w:val="none" w:sz="0" w:space="0" w:color="auto"/>
      </w:divBdr>
      <w:divsChild>
        <w:div w:id="1790734807">
          <w:marLeft w:val="480"/>
          <w:marRight w:val="0"/>
          <w:marTop w:val="0"/>
          <w:marBottom w:val="0"/>
          <w:divBdr>
            <w:top w:val="none" w:sz="0" w:space="0" w:color="auto"/>
            <w:left w:val="none" w:sz="0" w:space="0" w:color="auto"/>
            <w:bottom w:val="none" w:sz="0" w:space="0" w:color="auto"/>
            <w:right w:val="none" w:sz="0" w:space="0" w:color="auto"/>
          </w:divBdr>
          <w:divsChild>
            <w:div w:id="669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259324">
      <w:bodyDiv w:val="1"/>
      <w:marLeft w:val="0"/>
      <w:marRight w:val="0"/>
      <w:marTop w:val="0"/>
      <w:marBottom w:val="0"/>
      <w:divBdr>
        <w:top w:val="none" w:sz="0" w:space="0" w:color="auto"/>
        <w:left w:val="none" w:sz="0" w:space="0" w:color="auto"/>
        <w:bottom w:val="none" w:sz="0" w:space="0" w:color="auto"/>
        <w:right w:val="none" w:sz="0" w:space="0" w:color="auto"/>
      </w:divBdr>
    </w:div>
    <w:div w:id="1603487131">
      <w:bodyDiv w:val="1"/>
      <w:marLeft w:val="0"/>
      <w:marRight w:val="0"/>
      <w:marTop w:val="0"/>
      <w:marBottom w:val="0"/>
      <w:divBdr>
        <w:top w:val="none" w:sz="0" w:space="0" w:color="auto"/>
        <w:left w:val="none" w:sz="0" w:space="0" w:color="auto"/>
        <w:bottom w:val="none" w:sz="0" w:space="0" w:color="auto"/>
        <w:right w:val="none" w:sz="0" w:space="0" w:color="auto"/>
      </w:divBdr>
    </w:div>
    <w:div w:id="1603731674">
      <w:bodyDiv w:val="1"/>
      <w:marLeft w:val="0"/>
      <w:marRight w:val="0"/>
      <w:marTop w:val="0"/>
      <w:marBottom w:val="0"/>
      <w:divBdr>
        <w:top w:val="none" w:sz="0" w:space="0" w:color="auto"/>
        <w:left w:val="none" w:sz="0" w:space="0" w:color="auto"/>
        <w:bottom w:val="none" w:sz="0" w:space="0" w:color="auto"/>
        <w:right w:val="none" w:sz="0" w:space="0" w:color="auto"/>
      </w:divBdr>
    </w:div>
    <w:div w:id="1632590974">
      <w:bodyDiv w:val="1"/>
      <w:marLeft w:val="0"/>
      <w:marRight w:val="0"/>
      <w:marTop w:val="0"/>
      <w:marBottom w:val="0"/>
      <w:divBdr>
        <w:top w:val="none" w:sz="0" w:space="0" w:color="auto"/>
        <w:left w:val="none" w:sz="0" w:space="0" w:color="auto"/>
        <w:bottom w:val="none" w:sz="0" w:space="0" w:color="auto"/>
        <w:right w:val="none" w:sz="0" w:space="0" w:color="auto"/>
      </w:divBdr>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 w:id="1698971992">
      <w:bodyDiv w:val="1"/>
      <w:marLeft w:val="0"/>
      <w:marRight w:val="0"/>
      <w:marTop w:val="0"/>
      <w:marBottom w:val="0"/>
      <w:divBdr>
        <w:top w:val="none" w:sz="0" w:space="0" w:color="auto"/>
        <w:left w:val="none" w:sz="0" w:space="0" w:color="auto"/>
        <w:bottom w:val="none" w:sz="0" w:space="0" w:color="auto"/>
        <w:right w:val="none" w:sz="0" w:space="0" w:color="auto"/>
      </w:divBdr>
    </w:div>
    <w:div w:id="1778983517">
      <w:bodyDiv w:val="1"/>
      <w:marLeft w:val="0"/>
      <w:marRight w:val="0"/>
      <w:marTop w:val="0"/>
      <w:marBottom w:val="0"/>
      <w:divBdr>
        <w:top w:val="none" w:sz="0" w:space="0" w:color="auto"/>
        <w:left w:val="none" w:sz="0" w:space="0" w:color="auto"/>
        <w:bottom w:val="none" w:sz="0" w:space="0" w:color="auto"/>
        <w:right w:val="none" w:sz="0" w:space="0" w:color="auto"/>
      </w:divBdr>
      <w:divsChild>
        <w:div w:id="1582836475">
          <w:marLeft w:val="480"/>
          <w:marRight w:val="0"/>
          <w:marTop w:val="0"/>
          <w:marBottom w:val="0"/>
          <w:divBdr>
            <w:top w:val="none" w:sz="0" w:space="0" w:color="auto"/>
            <w:left w:val="none" w:sz="0" w:space="0" w:color="auto"/>
            <w:bottom w:val="none" w:sz="0" w:space="0" w:color="auto"/>
            <w:right w:val="none" w:sz="0" w:space="0" w:color="auto"/>
          </w:divBdr>
          <w:divsChild>
            <w:div w:id="170571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939602">
      <w:bodyDiv w:val="1"/>
      <w:marLeft w:val="0"/>
      <w:marRight w:val="0"/>
      <w:marTop w:val="0"/>
      <w:marBottom w:val="0"/>
      <w:divBdr>
        <w:top w:val="none" w:sz="0" w:space="0" w:color="auto"/>
        <w:left w:val="none" w:sz="0" w:space="0" w:color="auto"/>
        <w:bottom w:val="none" w:sz="0" w:space="0" w:color="auto"/>
        <w:right w:val="none" w:sz="0" w:space="0" w:color="auto"/>
      </w:divBdr>
      <w:divsChild>
        <w:div w:id="545875681">
          <w:marLeft w:val="480"/>
          <w:marRight w:val="0"/>
          <w:marTop w:val="0"/>
          <w:marBottom w:val="0"/>
          <w:divBdr>
            <w:top w:val="none" w:sz="0" w:space="0" w:color="auto"/>
            <w:left w:val="none" w:sz="0" w:space="0" w:color="auto"/>
            <w:bottom w:val="none" w:sz="0" w:space="0" w:color="auto"/>
            <w:right w:val="none" w:sz="0" w:space="0" w:color="auto"/>
          </w:divBdr>
          <w:divsChild>
            <w:div w:id="17207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562343">
      <w:bodyDiv w:val="1"/>
      <w:marLeft w:val="0"/>
      <w:marRight w:val="0"/>
      <w:marTop w:val="0"/>
      <w:marBottom w:val="0"/>
      <w:divBdr>
        <w:top w:val="none" w:sz="0" w:space="0" w:color="auto"/>
        <w:left w:val="none" w:sz="0" w:space="0" w:color="auto"/>
        <w:bottom w:val="none" w:sz="0" w:space="0" w:color="auto"/>
        <w:right w:val="none" w:sz="0" w:space="0" w:color="auto"/>
      </w:divBdr>
    </w:div>
    <w:div w:id="1853228034">
      <w:bodyDiv w:val="1"/>
      <w:marLeft w:val="0"/>
      <w:marRight w:val="0"/>
      <w:marTop w:val="0"/>
      <w:marBottom w:val="0"/>
      <w:divBdr>
        <w:top w:val="none" w:sz="0" w:space="0" w:color="auto"/>
        <w:left w:val="none" w:sz="0" w:space="0" w:color="auto"/>
        <w:bottom w:val="none" w:sz="0" w:space="0" w:color="auto"/>
        <w:right w:val="none" w:sz="0" w:space="0" w:color="auto"/>
      </w:divBdr>
    </w:div>
    <w:div w:id="1970667840">
      <w:bodyDiv w:val="1"/>
      <w:marLeft w:val="0"/>
      <w:marRight w:val="0"/>
      <w:marTop w:val="0"/>
      <w:marBottom w:val="0"/>
      <w:divBdr>
        <w:top w:val="none" w:sz="0" w:space="0" w:color="auto"/>
        <w:left w:val="none" w:sz="0" w:space="0" w:color="auto"/>
        <w:bottom w:val="none" w:sz="0" w:space="0" w:color="auto"/>
        <w:right w:val="none" w:sz="0" w:space="0" w:color="auto"/>
      </w:divBdr>
      <w:divsChild>
        <w:div w:id="527108693">
          <w:marLeft w:val="480"/>
          <w:marRight w:val="0"/>
          <w:marTop w:val="0"/>
          <w:marBottom w:val="0"/>
          <w:divBdr>
            <w:top w:val="none" w:sz="0" w:space="0" w:color="auto"/>
            <w:left w:val="none" w:sz="0" w:space="0" w:color="auto"/>
            <w:bottom w:val="none" w:sz="0" w:space="0" w:color="auto"/>
            <w:right w:val="none" w:sz="0" w:space="0" w:color="auto"/>
          </w:divBdr>
          <w:divsChild>
            <w:div w:id="89262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5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footer" Target="foot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entrepot.recherche.data.gouv.fr/dataset.xhtml?persistentId=doi:10.57745/N4E4NE"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AEA27-EB6D-4692-A0B6-D03CD476B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0837</Words>
  <Characters>288757</Characters>
  <Application>Microsoft Office Word</Application>
  <DocSecurity>0</DocSecurity>
  <Lines>6015</Lines>
  <Paragraphs>235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260</cp:revision>
  <dcterms:created xsi:type="dcterms:W3CDTF">2024-05-21T12:43:00Z</dcterms:created>
  <dcterms:modified xsi:type="dcterms:W3CDTF">2024-05-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FG8AH2Y1"/&gt;&lt;style id="http://www.zotero.org/styles/apa" locale="fr-F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